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0E7D8C" w14:textId="77777777" w:rsidR="00532073" w:rsidRDefault="00532073" w:rsidP="00532073">
      <w:pPr>
        <w:pStyle w:val="Heading2"/>
        <w:spacing w:before="0" w:after="0" w:line="480" w:lineRule="auto"/>
        <w:ind w:left="576" w:hanging="576"/>
        <w:contextualSpacing/>
        <w:jc w:val="both"/>
        <w:rPr>
          <w:rFonts w:eastAsia="SimSun" w:cs="Times New Roman"/>
          <w:color w:val="auto"/>
          <w:kern w:val="2"/>
          <w:szCs w:val="24"/>
          <w:lang w:val="en-GB"/>
        </w:rPr>
      </w:pPr>
      <w:r>
        <w:rPr>
          <w:rFonts w:eastAsia="SimSun" w:cs="Times New Roman"/>
          <w:color w:val="auto"/>
          <w:kern w:val="2"/>
          <w:szCs w:val="24"/>
          <w:lang w:val="en-GB"/>
        </w:rPr>
        <w:t>Supplementary Materials and Methods</w:t>
      </w:r>
    </w:p>
    <w:p w14:paraId="085BB5EF" w14:textId="77777777" w:rsidR="008F63C8" w:rsidRPr="00905200" w:rsidRDefault="008F63C8" w:rsidP="008F63C8">
      <w:pPr>
        <w:pStyle w:val="Heading2"/>
        <w:spacing w:before="0" w:after="0" w:line="480" w:lineRule="auto"/>
        <w:ind w:left="576" w:hanging="576"/>
        <w:contextualSpacing/>
        <w:jc w:val="both"/>
        <w:rPr>
          <w:rFonts w:eastAsia="SimSun" w:cs="Times New Roman"/>
          <w:color w:val="auto"/>
          <w:kern w:val="2"/>
          <w:szCs w:val="24"/>
          <w:lang w:val="en-GB"/>
        </w:rPr>
      </w:pPr>
      <w:r w:rsidRPr="00A96B4A">
        <w:rPr>
          <w:rFonts w:eastAsia="SimSun" w:cs="Times New Roman"/>
          <w:color w:val="auto"/>
          <w:kern w:val="2"/>
          <w:szCs w:val="24"/>
          <w:lang w:val="en-GB"/>
        </w:rPr>
        <w:t>C</w:t>
      </w:r>
      <w:r w:rsidRPr="00905200">
        <w:rPr>
          <w:rFonts w:eastAsia="SimSun" w:cs="Times New Roman"/>
          <w:color w:val="auto"/>
          <w:kern w:val="2"/>
          <w:szCs w:val="24"/>
          <w:lang w:val="en-GB"/>
        </w:rPr>
        <w:t>ell culture</w:t>
      </w:r>
    </w:p>
    <w:p w14:paraId="415F39D6" w14:textId="57405878" w:rsidR="008F63C8" w:rsidRPr="00905200" w:rsidRDefault="008F63C8" w:rsidP="008F63C8">
      <w:pPr>
        <w:spacing w:line="480" w:lineRule="auto"/>
        <w:jc w:val="both"/>
        <w:rPr>
          <w:rFonts w:ascii="Times New Roman" w:eastAsia="SimSun" w:hAnsi="Times New Roman" w:cs="Times New Roman"/>
          <w:kern w:val="2"/>
          <w:sz w:val="24"/>
          <w:szCs w:val="24"/>
          <w:lang w:val="en-GB"/>
        </w:rPr>
      </w:pPr>
      <w:r w:rsidRPr="00905200">
        <w:rPr>
          <w:rFonts w:ascii="Times New Roman" w:hAnsi="Times New Roman" w:cs="Times New Roman"/>
          <w:sz w:val="24"/>
          <w:szCs w:val="24"/>
        </w:rPr>
        <w:t xml:space="preserve">All human lymphoblastoid cell lines and </w:t>
      </w:r>
      <w:proofErr w:type="spellStart"/>
      <w:r w:rsidRPr="00905200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Pr="00905200">
        <w:rPr>
          <w:rFonts w:ascii="Times New Roman" w:hAnsi="Times New Roman" w:cs="Times New Roman"/>
          <w:sz w:val="24"/>
          <w:szCs w:val="24"/>
        </w:rPr>
        <w:t xml:space="preserve"> cells including MM253, SK-MEL-5, MM96L, MM127, HT144, C32, SK-MEL-28, JA, WW, MM649, A431, MCF7, Hela, K562, HT-29</w:t>
      </w:r>
      <w:r w:rsidR="001946C2">
        <w:rPr>
          <w:rFonts w:ascii="Times New Roman" w:hAnsi="Times New Roman" w:cs="Times New Roman"/>
          <w:sz w:val="24"/>
          <w:szCs w:val="24"/>
        </w:rPr>
        <w:t xml:space="preserve"> and the </w:t>
      </w:r>
      <w:r w:rsidR="00E054C7">
        <w:rPr>
          <w:rFonts w:ascii="Times New Roman" w:hAnsi="Times New Roman" w:cs="Times New Roman"/>
          <w:sz w:val="24"/>
          <w:szCs w:val="24"/>
        </w:rPr>
        <w:t>neon</w:t>
      </w:r>
      <w:r w:rsidR="007645DF">
        <w:rPr>
          <w:rFonts w:ascii="Times New Roman" w:hAnsi="Times New Roman" w:cs="Times New Roman"/>
          <w:sz w:val="24"/>
          <w:szCs w:val="24"/>
        </w:rPr>
        <w:t>a</w:t>
      </w:r>
      <w:r w:rsidR="00E054C7">
        <w:rPr>
          <w:rFonts w:ascii="Times New Roman" w:hAnsi="Times New Roman" w:cs="Times New Roman"/>
          <w:sz w:val="24"/>
          <w:szCs w:val="24"/>
        </w:rPr>
        <w:t>t</w:t>
      </w:r>
      <w:r w:rsidR="001946C2">
        <w:rPr>
          <w:rFonts w:ascii="Times New Roman" w:hAnsi="Times New Roman" w:cs="Times New Roman"/>
          <w:sz w:val="24"/>
          <w:szCs w:val="24"/>
        </w:rPr>
        <w:t xml:space="preserve">al </w:t>
      </w:r>
      <w:proofErr w:type="spellStart"/>
      <w:r w:rsidR="001946C2">
        <w:rPr>
          <w:rFonts w:ascii="Times New Roman" w:hAnsi="Times New Roman" w:cs="Times New Roman"/>
          <w:sz w:val="24"/>
          <w:szCs w:val="24"/>
        </w:rPr>
        <w:t>fetal</w:t>
      </w:r>
      <w:proofErr w:type="spellEnd"/>
      <w:r w:rsidR="001946C2">
        <w:rPr>
          <w:rFonts w:ascii="Times New Roman" w:hAnsi="Times New Roman" w:cs="Times New Roman"/>
          <w:sz w:val="24"/>
          <w:szCs w:val="24"/>
        </w:rPr>
        <w:t xml:space="preserve"> fibroblastic (</w:t>
      </w:r>
      <w:r w:rsidRPr="00905200">
        <w:rPr>
          <w:rFonts w:ascii="Times New Roman" w:hAnsi="Times New Roman" w:cs="Times New Roman"/>
          <w:sz w:val="24"/>
          <w:szCs w:val="24"/>
        </w:rPr>
        <w:t>NFF</w:t>
      </w:r>
      <w:r w:rsidR="001946C2">
        <w:rPr>
          <w:rFonts w:ascii="Times New Roman" w:hAnsi="Times New Roman" w:cs="Times New Roman"/>
          <w:sz w:val="24"/>
          <w:szCs w:val="24"/>
        </w:rPr>
        <w:t>) cell line</w:t>
      </w:r>
      <w:r w:rsidRPr="00905200">
        <w:rPr>
          <w:rFonts w:ascii="Times New Roman" w:hAnsi="Times New Roman" w:cs="Times New Roman"/>
          <w:sz w:val="24"/>
          <w:szCs w:val="24"/>
        </w:rPr>
        <w:t xml:space="preserve"> were maintained in complete RPMI 1640 media containing 10% </w:t>
      </w:r>
      <w:proofErr w:type="spellStart"/>
      <w:r w:rsidRPr="00905200">
        <w:rPr>
          <w:rFonts w:ascii="Times New Roman" w:hAnsi="Times New Roman" w:cs="Times New Roman"/>
          <w:sz w:val="24"/>
          <w:szCs w:val="24"/>
        </w:rPr>
        <w:t>fetal</w:t>
      </w:r>
      <w:proofErr w:type="spellEnd"/>
      <w:r w:rsidRPr="00905200">
        <w:rPr>
          <w:rFonts w:ascii="Times New Roman" w:hAnsi="Times New Roman" w:cs="Times New Roman"/>
          <w:sz w:val="24"/>
          <w:szCs w:val="24"/>
        </w:rPr>
        <w:t xml:space="preserve"> bovine serum, 1% L-glutamine and 1% penicillin/streptomycin. Mouse </w:t>
      </w:r>
      <w:proofErr w:type="spellStart"/>
      <w:r w:rsidRPr="00905200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Pr="00905200">
        <w:rPr>
          <w:rFonts w:ascii="Times New Roman" w:hAnsi="Times New Roman" w:cs="Times New Roman"/>
          <w:sz w:val="24"/>
          <w:szCs w:val="24"/>
        </w:rPr>
        <w:t xml:space="preserve"> cell lines including </w:t>
      </w:r>
      <w:r w:rsidRPr="009052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M1WT1 melanoma </w:t>
      </w:r>
      <w:r w:rsidRPr="0090520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and</w:t>
      </w:r>
      <w:r w:rsidRPr="009052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CA1956 fibrosarcoma, 3LL lung carcinoma and 4T1.2 mammary carcinoma were maintained in complete RPMI 1640 media, and MC38 parental or </w:t>
      </w:r>
      <w:r w:rsidRPr="0090520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OVA</w:t>
      </w:r>
      <w:r w:rsidR="009E2FD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-</w:t>
      </w:r>
      <w:r w:rsidRPr="00905200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expressing</w:t>
      </w:r>
      <w:r w:rsidRPr="009052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lorectal adenocarcinoma, HcMel3, HcMel12 melanoma, RM-1 prostate cancer cells in complete DMEM media </w:t>
      </w:r>
      <w:r w:rsidRPr="00A96B4A">
        <w:rPr>
          <w:rFonts w:ascii="Times New Roman" w:hAnsi="Times New Roman" w:cs="Times New Roman"/>
          <w:sz w:val="24"/>
          <w:szCs w:val="24"/>
        </w:rPr>
        <w:t xml:space="preserve">containing 10% </w:t>
      </w:r>
      <w:proofErr w:type="spellStart"/>
      <w:r w:rsidRPr="00A96B4A">
        <w:rPr>
          <w:rFonts w:ascii="Times New Roman" w:hAnsi="Times New Roman" w:cs="Times New Roman"/>
          <w:sz w:val="24"/>
          <w:szCs w:val="24"/>
        </w:rPr>
        <w:t>fetal</w:t>
      </w:r>
      <w:proofErr w:type="spellEnd"/>
      <w:r w:rsidRPr="00A96B4A">
        <w:rPr>
          <w:rFonts w:ascii="Times New Roman" w:hAnsi="Times New Roman" w:cs="Times New Roman"/>
          <w:sz w:val="24"/>
          <w:szCs w:val="24"/>
        </w:rPr>
        <w:t xml:space="preserve"> bovine serum, 1% L-glutamine and 1% </w:t>
      </w:r>
      <w:r w:rsidRPr="00905200">
        <w:rPr>
          <w:rFonts w:ascii="Times New Roman" w:hAnsi="Times New Roman" w:cs="Times New Roman"/>
          <w:sz w:val="24"/>
          <w:szCs w:val="24"/>
        </w:rPr>
        <w:t>penicillin/streptomycin.</w:t>
      </w:r>
    </w:p>
    <w:p w14:paraId="7D3AA06E" w14:textId="77777777" w:rsidR="008F63C8" w:rsidRDefault="008F63C8" w:rsidP="004223ED">
      <w:pPr>
        <w:rPr>
          <w:lang w:val="en-GB"/>
        </w:rPr>
      </w:pPr>
    </w:p>
    <w:p w14:paraId="5F4B9EF9" w14:textId="54DDAAAE" w:rsidR="00532073" w:rsidRPr="00707933" w:rsidRDefault="00532073" w:rsidP="00954CEB">
      <w:pPr>
        <w:pStyle w:val="Heading2"/>
        <w:spacing w:before="0" w:after="0" w:line="480" w:lineRule="auto"/>
        <w:contextualSpacing/>
        <w:jc w:val="both"/>
        <w:rPr>
          <w:rFonts w:eastAsia="SimSun" w:cs="Times New Roman"/>
          <w:color w:val="auto"/>
          <w:kern w:val="2"/>
          <w:szCs w:val="24"/>
          <w:lang w:val="en-GB"/>
        </w:rPr>
      </w:pPr>
      <w:r>
        <w:rPr>
          <w:rFonts w:eastAsia="SimSun" w:cs="Times New Roman"/>
          <w:color w:val="auto"/>
          <w:kern w:val="2"/>
          <w:szCs w:val="24"/>
          <w:lang w:val="en-GB"/>
        </w:rPr>
        <w:t xml:space="preserve">Determination of MR1 expression on </w:t>
      </w:r>
      <w:proofErr w:type="spellStart"/>
      <w:r w:rsidR="00A82C6E">
        <w:rPr>
          <w:rFonts w:eastAsia="SimSun" w:cs="Times New Roman"/>
          <w:color w:val="auto"/>
          <w:kern w:val="2"/>
          <w:szCs w:val="24"/>
          <w:lang w:val="en-GB"/>
        </w:rPr>
        <w:t>tumor</w:t>
      </w:r>
      <w:proofErr w:type="spellEnd"/>
      <w:r w:rsidR="00A82C6E">
        <w:rPr>
          <w:rFonts w:eastAsia="SimSun" w:cs="Times New Roman"/>
          <w:color w:val="auto"/>
          <w:kern w:val="2"/>
          <w:szCs w:val="24"/>
          <w:lang w:val="en-GB"/>
        </w:rPr>
        <w:t xml:space="preserve"> and </w:t>
      </w:r>
      <w:r>
        <w:rPr>
          <w:rFonts w:eastAsia="SimSun" w:cs="Times New Roman"/>
          <w:color w:val="auto"/>
          <w:kern w:val="2"/>
          <w:szCs w:val="24"/>
          <w:lang w:val="en-GB"/>
        </w:rPr>
        <w:t>immune cells</w:t>
      </w:r>
    </w:p>
    <w:p w14:paraId="6031FD45" w14:textId="65B9B387" w:rsidR="00A82C6E" w:rsidRDefault="00A82C6E" w:rsidP="00A82C6E">
      <w:pPr>
        <w:spacing w:after="24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For MR1 surface expression, human lymphoblastoid cell lines and mouse and human </w:t>
      </w:r>
      <w:proofErr w:type="spellStart"/>
      <w:r w:rsidRPr="00A82C6E">
        <w:rPr>
          <w:rFonts w:ascii="Times New Roman" w:hAnsi="Times New Roman" w:cs="Times New Roman"/>
          <w:sz w:val="24"/>
          <w:szCs w:val="24"/>
          <w:lang w:val="en-GB"/>
        </w:rPr>
        <w:t>tumor</w:t>
      </w:r>
      <w:proofErr w:type="spellEnd"/>
      <w:r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 cell lines were seeded into a 96-well plate and treated with various concentration of MAIT cell antigen 5-OP-RU </w:t>
      </w:r>
      <w:r w:rsidR="00DF39D0">
        <w:rPr>
          <w:rFonts w:ascii="Times New Roman" w:hAnsi="Times New Roman" w:cs="Times New Roman"/>
          <w:sz w:val="24"/>
          <w:szCs w:val="24"/>
          <w:lang w:val="en-GB"/>
        </w:rPr>
        <w:t xml:space="preserve">or Ac-6-FP </w:t>
      </w:r>
      <w:r w:rsidRPr="00A82C6E">
        <w:rPr>
          <w:rFonts w:ascii="Times New Roman" w:hAnsi="Times New Roman" w:cs="Times New Roman"/>
          <w:sz w:val="24"/>
          <w:szCs w:val="24"/>
          <w:lang w:val="en-GB"/>
        </w:rPr>
        <w:t>for the indicated time as de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scribed in the figure legends. </w:t>
      </w:r>
      <w:r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After treatment, </w:t>
      </w:r>
      <w:proofErr w:type="spellStart"/>
      <w:r w:rsidRPr="00A82C6E">
        <w:rPr>
          <w:rFonts w:ascii="Times New Roman" w:hAnsi="Times New Roman" w:cs="Times New Roman"/>
          <w:sz w:val="24"/>
          <w:szCs w:val="24"/>
          <w:lang w:val="en-GB"/>
        </w:rPr>
        <w:t>tumor</w:t>
      </w:r>
      <w:proofErr w:type="spellEnd"/>
      <w:r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 cells were harvested and stained with anti-MR1 (clone 26.5, </w:t>
      </w:r>
      <w:proofErr w:type="spellStart"/>
      <w:r w:rsidRPr="00A82C6E">
        <w:rPr>
          <w:rFonts w:ascii="Times New Roman" w:hAnsi="Times New Roman" w:cs="Times New Roman"/>
          <w:sz w:val="24"/>
          <w:szCs w:val="24"/>
          <w:lang w:val="en-GB"/>
        </w:rPr>
        <w:t>BioLegend</w:t>
      </w:r>
      <w:proofErr w:type="spellEnd"/>
      <w:r w:rsidRPr="00A82C6E">
        <w:rPr>
          <w:rFonts w:ascii="Times New Roman" w:hAnsi="Times New Roman" w:cs="Times New Roman"/>
          <w:sz w:val="24"/>
          <w:szCs w:val="24"/>
          <w:lang w:val="en-GB"/>
        </w:rPr>
        <w:t>) or isotype antibody for flow cytometry analysis. Dead cells stained with 7-AAD (</w:t>
      </w:r>
      <w:proofErr w:type="spellStart"/>
      <w:r w:rsidRPr="00A82C6E">
        <w:rPr>
          <w:rFonts w:ascii="Times New Roman" w:hAnsi="Times New Roman" w:cs="Times New Roman"/>
          <w:sz w:val="24"/>
          <w:szCs w:val="24"/>
          <w:lang w:val="en-GB"/>
        </w:rPr>
        <w:t>BioLegend</w:t>
      </w:r>
      <w:proofErr w:type="spellEnd"/>
      <w:r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) or Zombie </w:t>
      </w:r>
      <w:r w:rsidR="0011430F">
        <w:rPr>
          <w:rFonts w:ascii="Times New Roman" w:hAnsi="Times New Roman" w:cs="Times New Roman"/>
          <w:sz w:val="24"/>
          <w:szCs w:val="24"/>
          <w:lang w:val="en-GB"/>
        </w:rPr>
        <w:t>Aqua</w:t>
      </w:r>
      <w:r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 (</w:t>
      </w:r>
      <w:proofErr w:type="spellStart"/>
      <w:r w:rsidRPr="00A82C6E">
        <w:rPr>
          <w:rFonts w:ascii="Times New Roman" w:hAnsi="Times New Roman" w:cs="Times New Roman"/>
          <w:sz w:val="24"/>
          <w:szCs w:val="24"/>
          <w:lang w:val="en-GB"/>
        </w:rPr>
        <w:t>BioLegend</w:t>
      </w:r>
      <w:proofErr w:type="spellEnd"/>
      <w:r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) were excluded from analysis.  </w:t>
      </w:r>
    </w:p>
    <w:p w14:paraId="06C4E3C8" w14:textId="77777777" w:rsidR="00A82C6E" w:rsidRPr="00A82C6E" w:rsidRDefault="00A82C6E" w:rsidP="00A82C6E">
      <w:pPr>
        <w:spacing w:after="24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31E8D12" w14:textId="5C614FDB" w:rsidR="00532073" w:rsidRDefault="00532073" w:rsidP="00532073">
      <w:pPr>
        <w:spacing w:after="240"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07933">
        <w:rPr>
          <w:rFonts w:ascii="Times New Roman" w:hAnsi="Times New Roman" w:cs="Times New Roman"/>
          <w:sz w:val="24"/>
          <w:szCs w:val="24"/>
          <w:lang w:val="en-GB"/>
        </w:rPr>
        <w:t>Lung and thymus single cell suspension</w:t>
      </w:r>
      <w:r w:rsidR="002944F2">
        <w:rPr>
          <w:rFonts w:ascii="Times New Roman" w:hAnsi="Times New Roman" w:cs="Times New Roman"/>
          <w:sz w:val="24"/>
          <w:szCs w:val="24"/>
          <w:lang w:val="en-GB"/>
        </w:rPr>
        <w:t>s</w:t>
      </w:r>
      <w:r w:rsidRPr="00707933">
        <w:rPr>
          <w:rFonts w:ascii="Times New Roman" w:hAnsi="Times New Roman" w:cs="Times New Roman"/>
          <w:sz w:val="24"/>
          <w:szCs w:val="24"/>
          <w:lang w:val="en-GB"/>
        </w:rPr>
        <w:t xml:space="preserve"> were incubated for 4 h in the presence of 1 </w:t>
      </w:r>
      <w:proofErr w:type="spellStart"/>
      <w:r w:rsidRPr="00707933">
        <w:rPr>
          <w:rFonts w:ascii="Times New Roman" w:hAnsi="Times New Roman" w:cs="Times New Roman"/>
          <w:sz w:val="24"/>
          <w:szCs w:val="24"/>
          <w:lang w:val="en-GB"/>
        </w:rPr>
        <w:t>μ</w:t>
      </w:r>
      <w:r w:rsidR="003A2B00">
        <w:rPr>
          <w:rFonts w:ascii="Times New Roman" w:hAnsi="Times New Roman" w:cs="Times New Roman"/>
          <w:sz w:val="24"/>
          <w:szCs w:val="24"/>
          <w:lang w:val="en-GB"/>
        </w:rPr>
        <w:t>mol</w:t>
      </w:r>
      <w:proofErr w:type="spellEnd"/>
      <w:r w:rsidR="003A2B00">
        <w:rPr>
          <w:rFonts w:ascii="Times New Roman" w:hAnsi="Times New Roman" w:cs="Times New Roman"/>
          <w:sz w:val="24"/>
          <w:szCs w:val="24"/>
          <w:lang w:val="en-GB"/>
        </w:rPr>
        <w:t>/L</w:t>
      </w:r>
      <w:r w:rsidRPr="00707933">
        <w:rPr>
          <w:rFonts w:ascii="Times New Roman" w:hAnsi="Times New Roman" w:cs="Times New Roman"/>
          <w:sz w:val="24"/>
          <w:szCs w:val="24"/>
          <w:lang w:val="en-GB"/>
        </w:rPr>
        <w:t xml:space="preserve"> 5-OP-RU. Cells then were stained with </w:t>
      </w:r>
      <w:r w:rsidRPr="00707933">
        <w:rPr>
          <w:rFonts w:ascii="Times New Roman" w:hAnsi="Times New Roman" w:cs="Times New Roman"/>
          <w:sz w:val="24"/>
          <w:szCs w:val="24"/>
        </w:rPr>
        <w:t xml:space="preserve">anti-MR1 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CE22E6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clone</w:t>
      </w:r>
      <w:r w:rsidR="0050665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6.5 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 8F2.F9) </w:t>
      </w:r>
      <w:r w:rsidRPr="00707933">
        <w:rPr>
          <w:rFonts w:ascii="Times New Roman" w:hAnsi="Times New Roman" w:cs="Times New Roman"/>
          <w:sz w:val="24"/>
          <w:szCs w:val="24"/>
        </w:rPr>
        <w:t xml:space="preserve">and antibody cocktails to determin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CE22E6">
        <w:rPr>
          <w:rFonts w:ascii="Times New Roman" w:hAnsi="Times New Roman" w:cs="Times New Roman"/>
          <w:noProof/>
          <w:sz w:val="24"/>
          <w:szCs w:val="24"/>
        </w:rPr>
        <w:t>surface</w:t>
      </w:r>
      <w:r w:rsidRPr="00707933">
        <w:rPr>
          <w:rFonts w:ascii="Times New Roman" w:hAnsi="Times New Roman" w:cs="Times New Roman"/>
          <w:sz w:val="24"/>
          <w:szCs w:val="24"/>
        </w:rPr>
        <w:t xml:space="preserve"> expression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MR1 on different immune populations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urified anti-MR1 8F2.F9 was conjugated with </w:t>
      </w:r>
      <w:r w:rsidRPr="00790AB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exa Fluor™ 647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using </w:t>
      </w:r>
      <w:r w:rsidRPr="00790AB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tibody </w:t>
      </w:r>
      <w:proofErr w:type="spellStart"/>
      <w:r w:rsidRPr="00790ABE">
        <w:rPr>
          <w:rFonts w:ascii="Times New Roman" w:hAnsi="Times New Roman" w:cs="Times New Roman"/>
          <w:color w:val="000000" w:themeColor="text1"/>
          <w:sz w:val="24"/>
          <w:szCs w:val="24"/>
        </w:rPr>
        <w:t>Labeling</w:t>
      </w:r>
      <w:proofErr w:type="spellEnd"/>
      <w:r w:rsidRPr="00790AB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i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90ABE">
        <w:rPr>
          <w:rFonts w:ascii="Times New Roman" w:hAnsi="Times New Roman" w:cs="Times New Roman"/>
          <w:color w:val="000000" w:themeColor="text1"/>
          <w:sz w:val="24"/>
          <w:szCs w:val="24"/>
        </w:rPr>
        <w:t>Invitrogen™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CE22E6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catalo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#</w:t>
      </w:r>
      <w:r w:rsidRPr="00790ABE">
        <w:rPr>
          <w:rFonts w:ascii="Times New Roman" w:hAnsi="Times New Roman" w:cs="Times New Roman"/>
          <w:color w:val="000000" w:themeColor="text1"/>
          <w:sz w:val="24"/>
          <w:szCs w:val="24"/>
        </w:rPr>
        <w:t>A2018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>In some experiments, s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rface-stained cells were fixed with a 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>C</w:t>
      </w:r>
      <w:r w:rsidRPr="00CE22E6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ytofix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/</w:t>
      </w:r>
      <w:proofErr w:type="spellStart"/>
      <w:r w:rsidR="00B67039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C</w:t>
      </w:r>
      <w:r w:rsidRPr="00CE22E6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ytoperm</w:t>
      </w:r>
      <w:proofErr w:type="spellEnd"/>
      <w:r w:rsidR="003A7A7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kit (BD Biosciences) for 20 min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ollowed by intracellular MR1 staining. Antibodies used to define immune cell populations</w:t>
      </w:r>
      <w:r w:rsidR="002944F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re as follow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45.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10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,  CD45.2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30-F1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TCRβ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H57-597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, CD69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H1.2F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CRγδ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GL3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NK1.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PK136), 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NKp46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29A1.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, CD107a, (1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D4B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11b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/70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B220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RA3-6B2), F4/80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BM8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11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N418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MHC II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M5/114.15.2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y6G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1A8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Ly6C (AL-21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6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X54-5/7.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and 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24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M1/69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7AA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Zombie Aqua were used to exclude dead cells. Immune populations were gated on CD45.2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 and defined as: B cells (CD19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CRβ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, CD4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 cells (CD4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CRβ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, CD8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 cells (CD8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CRβ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γδ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 cells (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TCRγδ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436E2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CRβ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="00534906">
        <w:rPr>
          <w:rFonts w:ascii="Times New Roman" w:hAnsi="Times New Roman" w:cs="Times New Roman"/>
          <w:color w:val="000000" w:themeColor="text1"/>
          <w:sz w:val="24"/>
          <w:szCs w:val="24"/>
        </w:rPr>
        <w:t>), NK cells (NK1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Kp46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CRβ</w:t>
      </w:r>
      <w:r w:rsidR="0011430F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alveolar macrophages (M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lang w:val="el-GR"/>
        </w:rPr>
        <w:t>ϕ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Ly6G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-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64</w:t>
      </w:r>
      <w:r w:rsidR="005F0E0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24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-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11c</w:t>
      </w:r>
      <w:r w:rsidR="005F0E0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11b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-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ell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,</w:t>
      </w:r>
      <w:r w:rsidRPr="00436E2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DC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Ly6G</w:t>
      </w:r>
      <w:r w:rsidR="005F0E0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64</w:t>
      </w:r>
      <w:r w:rsidR="005F0E0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24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MHCII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11c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monocyte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Ly6G</w:t>
      </w:r>
      <w:r w:rsidR="005F0E0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="005F0E00">
        <w:rPr>
          <w:rFonts w:ascii="Times New Roman" w:hAnsi="Times New Roman" w:cs="Times New Roman"/>
          <w:color w:val="000000" w:themeColor="text1"/>
          <w:sz w:val="24"/>
          <w:szCs w:val="24"/>
        </w:rPr>
        <w:t>MHC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II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lo</w:t>
      </w:r>
      <w:r w:rsidR="00534906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w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11b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64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+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ells), n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eutrophil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Ly6G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eosinophil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Ly6G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64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24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CD11b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>MHCII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 w:rsidRPr="007117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, DP thymocytes (CD4</w:t>
      </w:r>
      <w:r w:rsidR="005F0E00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D8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+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 and non-immune cells (CD45.2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All data were collected on a </w:t>
      </w:r>
      <w:proofErr w:type="spellStart"/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>Fortessa</w:t>
      </w:r>
      <w:proofErr w:type="spellEnd"/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 4 flow cytometer (BD Biosciences) and </w:t>
      </w:r>
      <w:proofErr w:type="spellStart"/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>analyzed</w:t>
      </w:r>
      <w:proofErr w:type="spellEnd"/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 with </w:t>
      </w:r>
      <w:proofErr w:type="spellStart"/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>FlowJo</w:t>
      </w:r>
      <w:proofErr w:type="spellEnd"/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 xml:space="preserve"> v10 software (</w:t>
      </w:r>
      <w:proofErr w:type="spellStart"/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>TreeStar</w:t>
      </w:r>
      <w:proofErr w:type="spellEnd"/>
      <w:r w:rsidR="00A82C6E" w:rsidRPr="00A82C6E">
        <w:rPr>
          <w:rFonts w:ascii="Times New Roman" w:hAnsi="Times New Roman" w:cs="Times New Roman"/>
          <w:sz w:val="24"/>
          <w:szCs w:val="24"/>
          <w:lang w:val="en-GB"/>
        </w:rPr>
        <w:t>, Inc.).</w:t>
      </w:r>
    </w:p>
    <w:p w14:paraId="7616EAD7" w14:textId="77777777" w:rsidR="00532073" w:rsidRDefault="00532073" w:rsidP="004223ED"/>
    <w:p w14:paraId="3BABAC9B" w14:textId="77777777" w:rsidR="008F63C8" w:rsidRPr="00242F69" w:rsidRDefault="008F63C8" w:rsidP="008F63C8">
      <w:pPr>
        <w:pStyle w:val="Heading2"/>
        <w:spacing w:before="0" w:after="0" w:line="480" w:lineRule="auto"/>
        <w:contextualSpacing/>
        <w:jc w:val="both"/>
        <w:rPr>
          <w:rFonts w:cs="Times New Roman"/>
          <w:szCs w:val="24"/>
        </w:rPr>
      </w:pPr>
      <w:r w:rsidRPr="009E2FDB">
        <w:rPr>
          <w:rFonts w:eastAsia="SimSun" w:cs="Times New Roman"/>
          <w:i/>
          <w:color w:val="auto"/>
          <w:kern w:val="2"/>
          <w:szCs w:val="24"/>
          <w:lang w:val="en-GB"/>
        </w:rPr>
        <w:t>In vitro</w:t>
      </w:r>
      <w:r w:rsidRPr="00242F69">
        <w:rPr>
          <w:rFonts w:eastAsia="SimSun" w:cs="Times New Roman"/>
          <w:color w:val="auto"/>
          <w:kern w:val="2"/>
          <w:szCs w:val="24"/>
          <w:lang w:val="en-GB"/>
        </w:rPr>
        <w:t xml:space="preserve"> co-culture assay</w:t>
      </w:r>
      <w:r w:rsidRPr="00242F69">
        <w:rPr>
          <w:rFonts w:cs="Times New Roman"/>
          <w:szCs w:val="24"/>
        </w:rPr>
        <w:t xml:space="preserve"> </w:t>
      </w:r>
    </w:p>
    <w:p w14:paraId="44098522" w14:textId="06290039" w:rsidR="008F63C8" w:rsidRPr="00242F69" w:rsidRDefault="008F63C8" w:rsidP="008F63C8">
      <w:pPr>
        <w:spacing w:after="240"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>CellTrace</w:t>
      </w:r>
      <w:proofErr w:type="spellEnd"/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™ Violet </w:t>
      </w:r>
      <w:r w:rsidR="00B67039">
        <w:rPr>
          <w:rFonts w:ascii="Times New Roman" w:hAnsi="Times New Roman" w:cs="Times New Roman"/>
          <w:color w:val="000000" w:themeColor="text1"/>
          <w:sz w:val="24"/>
          <w:szCs w:val="24"/>
        </w:rPr>
        <w:t>(CTV)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7337F8" w:rsidRPr="00790ABE">
        <w:rPr>
          <w:rFonts w:ascii="Times New Roman" w:hAnsi="Times New Roman" w:cs="Times New Roman"/>
          <w:color w:val="000000" w:themeColor="text1"/>
          <w:sz w:val="24"/>
          <w:szCs w:val="24"/>
        </w:rPr>
        <w:t>Invitrogen™</w:t>
      </w:r>
      <w:r w:rsidR="00B67039">
        <w:rPr>
          <w:rFonts w:ascii="Times New Roman" w:hAnsi="Times New Roman" w:cs="Times New Roman"/>
          <w:color w:val="000000" w:themeColor="text1"/>
          <w:sz w:val="24"/>
          <w:szCs w:val="24"/>
        </w:rPr>
        <w:t>;</w:t>
      </w:r>
      <w:r w:rsidR="003A2B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534906">
        <w:rPr>
          <w:rFonts w:ascii="Times New Roman" w:hAnsi="Times New Roman" w:cs="Times New Roman"/>
          <w:color w:val="000000" w:themeColor="text1"/>
          <w:sz w:val="24"/>
          <w:szCs w:val="24"/>
        </w:rPr>
        <w:t>catalog</w:t>
      </w:r>
      <w:proofErr w:type="spellEnd"/>
      <w:r w:rsidR="0050665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>#C34557)-</w:t>
      </w:r>
      <w:proofErr w:type="spellStart"/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>labeled</w:t>
      </w:r>
      <w:proofErr w:type="spellEnd"/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rental B16F10 cells were co-cultured with sorted MAIT cells or </w:t>
      </w:r>
      <w:r w:rsidR="00E14F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ventional 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>T cells</w:t>
      </w:r>
      <w:r w:rsidR="004223E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xpanded from the splenocytes of C57BL/6 WT mice 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a ratio of 1:4 in the presence of IL-2 </w:t>
      </w:r>
      <w:r w:rsidR="005F0E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50 U/ml). During </w:t>
      </w:r>
      <w:r w:rsidR="00506650">
        <w:rPr>
          <w:rFonts w:ascii="Times New Roman" w:hAnsi="Times New Roman" w:cs="Times New Roman"/>
          <w:color w:val="000000" w:themeColor="text1"/>
          <w:sz w:val="24"/>
          <w:szCs w:val="24"/>
        </w:rPr>
        <w:t>co-culture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>, 100 n</w:t>
      </w:r>
      <w:r w:rsidR="003A2B00">
        <w:rPr>
          <w:rFonts w:ascii="Times New Roman" w:hAnsi="Times New Roman" w:cs="Times New Roman"/>
          <w:color w:val="000000" w:themeColor="text1"/>
          <w:sz w:val="24"/>
          <w:szCs w:val="24"/>
        </w:rPr>
        <w:t>mol/L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5-OP-RU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2188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 their respective </w:t>
      </w:r>
      <w:r w:rsidR="00630B2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MSO 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trol 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>were added as indicated in the figure legend. After 24 h incubation, cells were collected and surface st</w:t>
      </w:r>
      <w:r w:rsidR="00630B29">
        <w:rPr>
          <w:rFonts w:ascii="Times New Roman" w:hAnsi="Times New Roman" w:cs="Times New Roman"/>
          <w:color w:val="000000" w:themeColor="text1"/>
          <w:sz w:val="24"/>
          <w:szCs w:val="24"/>
        </w:rPr>
        <w:t>ained with anti-TCRβ (H57-597)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Zombie Aqua, followed by intracellular staining with anti-</w:t>
      </w:r>
      <w:proofErr w:type="spellStart"/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>IFNγ</w:t>
      </w:r>
      <w:proofErr w:type="spellEnd"/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XMG1.2), anti-TNF (MP6-XT22) and anti-IL17</w:t>
      </w:r>
      <w:r w:rsidR="003A2B00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Pr="00242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C11-18H10.1). </w:t>
      </w:r>
      <w:r w:rsidR="009F5EAC">
        <w:rPr>
          <w:rFonts w:ascii="Times New Roman" w:hAnsi="Times New Roman" w:cs="Times New Roman"/>
          <w:color w:val="000000" w:themeColor="text1"/>
          <w:sz w:val="24"/>
          <w:szCs w:val="24"/>
        </w:rPr>
        <w:t>B16F10 cell number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were enumerated </w:t>
      </w:r>
      <w:r w:rsidR="009F5EAC">
        <w:rPr>
          <w:rFonts w:ascii="Times New Roman" w:hAnsi="Times New Roman" w:cs="Times New Roman"/>
          <w:color w:val="000000" w:themeColor="text1"/>
          <w:sz w:val="24"/>
          <w:szCs w:val="24"/>
        </w:rPr>
        <w:t>using f</w:t>
      </w:r>
      <w:r w:rsidR="009F5EAC" w:rsidRPr="009F5E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w </w:t>
      </w:r>
      <w:r w:rsidR="009F5EAC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9F5EAC" w:rsidRPr="009F5E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tometry </w:t>
      </w:r>
      <w:r w:rsidR="009F5EAC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9F5EAC" w:rsidRPr="009F5E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ll </w:t>
      </w:r>
      <w:r w:rsidR="009F5EAC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9F5EAC" w:rsidRPr="009F5E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nting </w:t>
      </w:r>
      <w:r w:rsidR="009F5EAC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9F5EAC" w:rsidRPr="009F5EAC">
        <w:rPr>
          <w:rFonts w:ascii="Times New Roman" w:hAnsi="Times New Roman" w:cs="Times New Roman"/>
          <w:color w:val="000000" w:themeColor="text1"/>
          <w:sz w:val="24"/>
          <w:szCs w:val="24"/>
        </w:rPr>
        <w:t>eads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11430F" w:rsidRPr="0011430F">
        <w:rPr>
          <w:rFonts w:ascii="Times New Roman" w:hAnsi="Times New Roman" w:cs="Times New Roman"/>
          <w:color w:val="000000" w:themeColor="text1"/>
          <w:sz w:val="24"/>
          <w:szCs w:val="24"/>
        </w:rPr>
        <w:t>BD Biosciences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F5EA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83C2B52" w14:textId="21C2CE15" w:rsidR="00532073" w:rsidRPr="00707933" w:rsidRDefault="00532073" w:rsidP="00532073">
      <w:pPr>
        <w:pStyle w:val="Heading2"/>
        <w:spacing w:before="0" w:after="0" w:line="480" w:lineRule="auto"/>
        <w:contextualSpacing/>
        <w:jc w:val="both"/>
        <w:rPr>
          <w:rFonts w:eastAsia="SimSun" w:cs="Times New Roman"/>
          <w:color w:val="auto"/>
          <w:kern w:val="2"/>
          <w:szCs w:val="24"/>
          <w:lang w:val="en-GB"/>
        </w:rPr>
      </w:pPr>
      <w:proofErr w:type="spellStart"/>
      <w:r w:rsidRPr="00707933">
        <w:rPr>
          <w:rFonts w:eastAsia="SimSun" w:cs="Times New Roman"/>
          <w:color w:val="auto"/>
          <w:kern w:val="2"/>
          <w:szCs w:val="24"/>
          <w:lang w:val="en-GB"/>
        </w:rPr>
        <w:lastRenderedPageBreak/>
        <w:t>IncuCyte</w:t>
      </w:r>
      <w:proofErr w:type="spellEnd"/>
      <w:r w:rsidRPr="00707933">
        <w:rPr>
          <w:rFonts w:eastAsia="SimSun" w:cs="Times New Roman"/>
          <w:color w:val="auto"/>
          <w:kern w:val="2"/>
          <w:szCs w:val="24"/>
          <w:lang w:val="en-GB"/>
        </w:rPr>
        <w:t xml:space="preserve"> scratch</w:t>
      </w:r>
      <w:r>
        <w:rPr>
          <w:rFonts w:eastAsia="SimSun" w:cs="Times New Roman"/>
          <w:color w:val="auto"/>
          <w:kern w:val="2"/>
          <w:szCs w:val="24"/>
          <w:lang w:val="en-GB"/>
        </w:rPr>
        <w:t xml:space="preserve"> and proliferation</w:t>
      </w:r>
      <w:r w:rsidRPr="00707933">
        <w:rPr>
          <w:rFonts w:eastAsia="SimSun" w:cs="Times New Roman"/>
          <w:color w:val="auto"/>
          <w:kern w:val="2"/>
          <w:szCs w:val="24"/>
          <w:lang w:val="en-GB"/>
        </w:rPr>
        <w:t xml:space="preserve"> assay</w:t>
      </w:r>
    </w:p>
    <w:p w14:paraId="091BCDA5" w14:textId="3E543F71" w:rsidR="00532073" w:rsidRPr="00506650" w:rsidRDefault="00532073" w:rsidP="00506650">
      <w:pPr>
        <w:spacing w:after="240"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ell migration was determined as described 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g8L1llYXI+PFJlY051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</w:fldData>
        </w:fldChar>
      </w:r>
      <w:r w:rsidR="00954CE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954CE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MaTwvQXV0aG9yPjxZZWFyPjIwMTg8L1llYXI+PFJlY051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</w:fldData>
        </w:fldChar>
      </w:r>
      <w:r w:rsidR="00954CEB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954CEB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="00954CEB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954CEB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1)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16F10 and B16F10-MR1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KO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gR3) cells were cultured in 96-well plates and then scratched with a Scratch </w:t>
      </w:r>
      <w:proofErr w:type="spellStart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WoundMaker</w:t>
      </w:r>
      <w:proofErr w:type="spellEnd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Essen </w:t>
      </w:r>
      <w:proofErr w:type="spellStart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BioScience</w:t>
      </w:r>
      <w:proofErr w:type="spellEnd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when cell confluency reached 80%. The scratched fields were monitored with the </w:t>
      </w:r>
      <w:proofErr w:type="spellStart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IncuCyte</w:t>
      </w:r>
      <w:proofErr w:type="spellEnd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ve Cell Imaging System (Essen </w:t>
      </w:r>
      <w:proofErr w:type="spellStart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BioScience</w:t>
      </w:r>
      <w:proofErr w:type="spellEnd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The degree of migration was </w:t>
      </w:r>
      <w:proofErr w:type="spellStart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analyzed</w:t>
      </w:r>
      <w:proofErr w:type="spellEnd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</w:t>
      </w:r>
      <w:proofErr w:type="spellStart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IncuCyte</w:t>
      </w:r>
      <w:proofErr w:type="spellEnd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cratch Wound Cell Migration Software and presented as a percentage of wound closure. 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r proliferation assay, 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B16F10 and B16F10-MR1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KO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gR3) cells were seeded in 96-we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l plate and cell confluency 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was assesse</w:t>
      </w:r>
      <w:r w:rsidR="00A82C6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 </w:t>
      </w:r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the </w:t>
      </w:r>
      <w:proofErr w:type="spellStart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>IncuCyte</w:t>
      </w:r>
      <w:proofErr w:type="spellEnd"/>
      <w:r w:rsidRPr="0070793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ve Cell Imaging System.  </w:t>
      </w:r>
    </w:p>
    <w:p w14:paraId="0AACD87C" w14:textId="77777777" w:rsidR="00532073" w:rsidRPr="00707933" w:rsidRDefault="00532073" w:rsidP="00532073">
      <w:pPr>
        <w:pStyle w:val="Caption"/>
        <w:spacing w:line="480" w:lineRule="auto"/>
        <w:contextualSpacing/>
        <w:rPr>
          <w:szCs w:val="24"/>
        </w:rPr>
      </w:pPr>
      <w:bookmarkStart w:id="0" w:name="_Toc530680729"/>
      <w:bookmarkStart w:id="1" w:name="_Toc530865674"/>
      <w:r w:rsidRPr="00707933">
        <w:rPr>
          <w:szCs w:val="24"/>
        </w:rPr>
        <w:t xml:space="preserve">Table </w:t>
      </w:r>
      <w:r>
        <w:rPr>
          <w:szCs w:val="24"/>
        </w:rPr>
        <w:t>1</w:t>
      </w:r>
      <w:r w:rsidRPr="00707933">
        <w:rPr>
          <w:szCs w:val="24"/>
        </w:rPr>
        <w:t>. MR1-sgRNA sequence</w:t>
      </w:r>
      <w:bookmarkEnd w:id="0"/>
      <w:bookmarkEnd w:id="1"/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809"/>
        <w:gridCol w:w="6096"/>
      </w:tblGrid>
      <w:tr w:rsidR="00532073" w:rsidRPr="00707933" w14:paraId="28500DFA" w14:textId="77777777" w:rsidTr="003A7A76">
        <w:trPr>
          <w:trHeight w:val="454"/>
        </w:trPr>
        <w:tc>
          <w:tcPr>
            <w:tcW w:w="1809" w:type="dxa"/>
            <w:vAlign w:val="center"/>
          </w:tcPr>
          <w:p w14:paraId="23F9C099" w14:textId="77777777" w:rsidR="00532073" w:rsidRPr="00707933" w:rsidRDefault="00532073" w:rsidP="003A7A76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096" w:type="dxa"/>
            <w:vAlign w:val="center"/>
          </w:tcPr>
          <w:p w14:paraId="3F5E8639" w14:textId="77777777" w:rsidR="00532073" w:rsidRPr="00707933" w:rsidRDefault="00532073" w:rsidP="003A7A76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Sequence</w:t>
            </w:r>
          </w:p>
        </w:tc>
      </w:tr>
      <w:tr w:rsidR="00532073" w:rsidRPr="00707933" w14:paraId="3E6FDBF7" w14:textId="77777777" w:rsidTr="003A7A76">
        <w:trPr>
          <w:trHeight w:val="454"/>
        </w:trPr>
        <w:tc>
          <w:tcPr>
            <w:tcW w:w="1809" w:type="dxa"/>
            <w:vMerge w:val="restart"/>
            <w:vAlign w:val="center"/>
          </w:tcPr>
          <w:p w14:paraId="2234FE6C" w14:textId="77777777" w:rsidR="00532073" w:rsidRPr="00707933" w:rsidRDefault="00532073" w:rsidP="003A7A76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sgRNA1</w:t>
            </w:r>
          </w:p>
        </w:tc>
        <w:tc>
          <w:tcPr>
            <w:tcW w:w="6096" w:type="dxa"/>
            <w:vAlign w:val="center"/>
          </w:tcPr>
          <w:p w14:paraId="66113D77" w14:textId="77777777" w:rsidR="00532073" w:rsidRPr="00707933" w:rsidRDefault="00532073" w:rsidP="003A7A76">
            <w:pPr>
              <w:spacing w:line="48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Forward: CACCGAGGTACACTCAGCTGCTAAG</w:t>
            </w:r>
          </w:p>
        </w:tc>
      </w:tr>
      <w:tr w:rsidR="00532073" w:rsidRPr="00707933" w14:paraId="0980CE80" w14:textId="77777777" w:rsidTr="003A7A76">
        <w:trPr>
          <w:trHeight w:val="454"/>
        </w:trPr>
        <w:tc>
          <w:tcPr>
            <w:tcW w:w="1809" w:type="dxa"/>
            <w:vMerge/>
            <w:vAlign w:val="center"/>
          </w:tcPr>
          <w:p w14:paraId="6456757C" w14:textId="77777777" w:rsidR="00532073" w:rsidRPr="00707933" w:rsidRDefault="00532073" w:rsidP="003A7A76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096" w:type="dxa"/>
            <w:vAlign w:val="center"/>
          </w:tcPr>
          <w:p w14:paraId="63E5FF52" w14:textId="77777777" w:rsidR="00532073" w:rsidRPr="00707933" w:rsidRDefault="00532073" w:rsidP="003A7A76">
            <w:pPr>
              <w:spacing w:line="48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Reverse: AAACCTTAGCAGCTGAGTGTACCTC</w:t>
            </w:r>
          </w:p>
        </w:tc>
      </w:tr>
      <w:tr w:rsidR="00532073" w:rsidRPr="00707933" w14:paraId="3DDECA09" w14:textId="77777777" w:rsidTr="003A7A76">
        <w:trPr>
          <w:trHeight w:val="454"/>
        </w:trPr>
        <w:tc>
          <w:tcPr>
            <w:tcW w:w="1809" w:type="dxa"/>
            <w:vMerge w:val="restart"/>
            <w:vAlign w:val="center"/>
          </w:tcPr>
          <w:p w14:paraId="2D7EB295" w14:textId="77777777" w:rsidR="00532073" w:rsidRPr="00707933" w:rsidRDefault="00532073" w:rsidP="003A7A76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sgRNA2</w:t>
            </w:r>
          </w:p>
        </w:tc>
        <w:tc>
          <w:tcPr>
            <w:tcW w:w="6096" w:type="dxa"/>
            <w:vAlign w:val="center"/>
          </w:tcPr>
          <w:p w14:paraId="7095CCCD" w14:textId="77777777" w:rsidR="00532073" w:rsidRPr="00707933" w:rsidRDefault="00532073" w:rsidP="003A7A76">
            <w:pPr>
              <w:spacing w:line="48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Forward: CACCGAGGCGGAGCTGAGGCACCTACAG</w:t>
            </w:r>
          </w:p>
        </w:tc>
      </w:tr>
      <w:tr w:rsidR="00532073" w:rsidRPr="00707933" w14:paraId="22377814" w14:textId="77777777" w:rsidTr="003A7A76">
        <w:trPr>
          <w:trHeight w:val="454"/>
        </w:trPr>
        <w:tc>
          <w:tcPr>
            <w:tcW w:w="1809" w:type="dxa"/>
            <w:vMerge/>
            <w:vAlign w:val="center"/>
          </w:tcPr>
          <w:p w14:paraId="26F994F6" w14:textId="77777777" w:rsidR="00532073" w:rsidRPr="00707933" w:rsidRDefault="00532073" w:rsidP="003A7A76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096" w:type="dxa"/>
            <w:vAlign w:val="center"/>
          </w:tcPr>
          <w:p w14:paraId="4FD4651A" w14:textId="77777777" w:rsidR="00532073" w:rsidRPr="00707933" w:rsidRDefault="00532073" w:rsidP="003A7A76">
            <w:pPr>
              <w:spacing w:line="48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Reverse: AAACCTGTAGGTGCCTCAGCTCCGCCTC</w:t>
            </w:r>
          </w:p>
        </w:tc>
      </w:tr>
      <w:tr w:rsidR="00532073" w:rsidRPr="00707933" w14:paraId="20270A1E" w14:textId="77777777" w:rsidTr="003A7A76">
        <w:trPr>
          <w:trHeight w:val="454"/>
        </w:trPr>
        <w:tc>
          <w:tcPr>
            <w:tcW w:w="1809" w:type="dxa"/>
            <w:vMerge w:val="restart"/>
            <w:vAlign w:val="center"/>
          </w:tcPr>
          <w:p w14:paraId="450664BE" w14:textId="77777777" w:rsidR="00532073" w:rsidRPr="00707933" w:rsidRDefault="00532073" w:rsidP="003A7A76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sgRNA3</w:t>
            </w:r>
          </w:p>
        </w:tc>
        <w:tc>
          <w:tcPr>
            <w:tcW w:w="6096" w:type="dxa"/>
            <w:vAlign w:val="center"/>
          </w:tcPr>
          <w:p w14:paraId="21539FD2" w14:textId="77777777" w:rsidR="00532073" w:rsidRPr="00707933" w:rsidRDefault="00532073" w:rsidP="003A7A76">
            <w:pPr>
              <w:spacing w:line="48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Forward: CACCGACGAAAATATCTCAGCGAGT</w:t>
            </w:r>
          </w:p>
        </w:tc>
      </w:tr>
      <w:tr w:rsidR="00532073" w:rsidRPr="00707933" w14:paraId="10D35F71" w14:textId="77777777" w:rsidTr="003A7A76">
        <w:trPr>
          <w:trHeight w:val="454"/>
        </w:trPr>
        <w:tc>
          <w:tcPr>
            <w:tcW w:w="1809" w:type="dxa"/>
            <w:vMerge/>
            <w:vAlign w:val="center"/>
          </w:tcPr>
          <w:p w14:paraId="14BBD7AD" w14:textId="77777777" w:rsidR="00532073" w:rsidRPr="00707933" w:rsidRDefault="00532073" w:rsidP="003A7A76">
            <w:pPr>
              <w:spacing w:line="480" w:lineRule="auto"/>
              <w:contextualSpacing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6096" w:type="dxa"/>
            <w:vAlign w:val="center"/>
          </w:tcPr>
          <w:p w14:paraId="054DB2DC" w14:textId="77777777" w:rsidR="00532073" w:rsidRPr="00707933" w:rsidRDefault="00532073" w:rsidP="003A7A76">
            <w:pPr>
              <w:spacing w:line="480" w:lineRule="auto"/>
              <w:contextualSpacing/>
              <w:rPr>
                <w:rFonts w:ascii="Times New Roman" w:hAnsi="Times New Roman"/>
                <w:sz w:val="24"/>
                <w:szCs w:val="24"/>
              </w:rPr>
            </w:pPr>
            <w:r w:rsidRPr="00707933">
              <w:rPr>
                <w:rFonts w:ascii="Times New Roman" w:hAnsi="Times New Roman"/>
                <w:sz w:val="24"/>
                <w:szCs w:val="24"/>
              </w:rPr>
              <w:t>Reverse: AAACACTCGCTGAGATATTTTCGTC</w:t>
            </w:r>
          </w:p>
        </w:tc>
      </w:tr>
    </w:tbl>
    <w:p w14:paraId="4C29CC91" w14:textId="6208C6CA" w:rsidR="00532073" w:rsidRDefault="00532073" w:rsidP="0053207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05BF1877" w14:textId="77777777" w:rsidR="0008688D" w:rsidRDefault="0008688D" w:rsidP="0053207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0F1A41FC" w14:textId="77777777" w:rsidR="0008688D" w:rsidRDefault="0008688D" w:rsidP="0053207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7D620F39" w14:textId="77777777" w:rsidR="0008688D" w:rsidRDefault="0008688D" w:rsidP="0053207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5EF0421" w14:textId="77777777" w:rsidR="0008688D" w:rsidRDefault="0008688D" w:rsidP="0053207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2D7E3ABC" w14:textId="77777777" w:rsidR="0008688D" w:rsidRDefault="0008688D" w:rsidP="0053207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5EA0027B" w14:textId="77777777" w:rsidR="0008688D" w:rsidRDefault="0008688D" w:rsidP="00532073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8460618" w14:textId="77777777" w:rsidR="00A747D7" w:rsidRDefault="00A747D7" w:rsidP="00231D16">
      <w:pPr>
        <w:spacing w:line="480" w:lineRule="auto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</w:p>
    <w:p w14:paraId="58F6F40B" w14:textId="77777777" w:rsidR="005F0E00" w:rsidRDefault="005F0E00" w:rsidP="00231D16">
      <w:pPr>
        <w:spacing w:line="480" w:lineRule="auto"/>
        <w:contextualSpacing/>
        <w:rPr>
          <w:rFonts w:ascii="Times New Roman" w:hAnsi="Times New Roman" w:cs="Times New Roman"/>
          <w:b/>
          <w:bCs/>
          <w:sz w:val="24"/>
          <w:szCs w:val="24"/>
        </w:rPr>
      </w:pPr>
    </w:p>
    <w:p w14:paraId="67C48C53" w14:textId="713CEEEC" w:rsidR="002858A4" w:rsidRPr="00B67039" w:rsidRDefault="00E14F32" w:rsidP="00B6703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US" w:eastAsia="en-US"/>
        </w:rPr>
        <w:lastRenderedPageBreak/>
        <mc:AlternateContent>
          <mc:Choice Requires="wpg">
            <w:drawing>
              <wp:anchor distT="0" distB="0" distL="114300" distR="114300" simplePos="0" relativeHeight="252080128" behindDoc="0" locked="0" layoutInCell="1" allowOverlap="1" wp14:anchorId="1C007733" wp14:editId="06208D90">
                <wp:simplePos x="0" y="0"/>
                <wp:positionH relativeFrom="column">
                  <wp:posOffset>243840</wp:posOffset>
                </wp:positionH>
                <wp:positionV relativeFrom="paragraph">
                  <wp:posOffset>2270760</wp:posOffset>
                </wp:positionV>
                <wp:extent cx="5283200" cy="2250440"/>
                <wp:effectExtent l="0" t="0" r="0" b="0"/>
                <wp:wrapNone/>
                <wp:docPr id="2570" name="Group 7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83200" cy="2250440"/>
                          <a:chOff x="119110" y="2276322"/>
                          <a:chExt cx="7558691" cy="3220337"/>
                        </a:xfrm>
                      </wpg:grpSpPr>
                      <wps:wsp>
                        <wps:cNvPr id="2571" name="TextBox 79"/>
                        <wps:cNvSpPr txBox="1"/>
                        <wps:spPr>
                          <a:xfrm>
                            <a:off x="596119" y="3098879"/>
                            <a:ext cx="981176" cy="51521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E504FAB" w14:textId="0AC18BA3" w:rsidR="00956D99" w:rsidRDefault="00956D99" w:rsidP="006E7159">
                              <w:pPr>
                                <w:spacing w:after="0"/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WT mice</w:t>
                              </w:r>
                            </w:p>
                            <w:p w14:paraId="1A0D45C4" w14:textId="53719E2E" w:rsidR="00956D99" w:rsidRDefault="00956D99" w:rsidP="006E7159">
                              <w:pPr>
                                <w:spacing w:after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No transfer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72" name="TextBox 80"/>
                        <wps:cNvSpPr txBox="1"/>
                        <wps:spPr>
                          <a:xfrm>
                            <a:off x="119110" y="4205180"/>
                            <a:ext cx="1400902" cy="560617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2F92192" w14:textId="4EBC0271" w:rsidR="00956D99" w:rsidRDefault="00956D99" w:rsidP="006E7159">
                              <w:pPr>
                                <w:spacing w:after="0"/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 w:rsidRPr="00CA1B95">
                                <w:rPr>
                                  <w:rFonts w:ascii="Arial" w:hAnsi="Arial" w:cs="Arial"/>
                                  <w:i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M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r</w:t>
                              </w:r>
                              <w:r w:rsidRPr="00CA1B95">
                                <w:rPr>
                                  <w:rFonts w:ascii="Arial" w:hAnsi="Arial" w:cs="Arial"/>
                                  <w:i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1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position w:val="5"/>
                                  <w:sz w:val="16"/>
                                  <w:szCs w:val="16"/>
                                  <w:vertAlign w:val="superscript"/>
                                  <w:lang w:val="en-US"/>
                                </w:rPr>
                                <w:t xml:space="preserve">-/- 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mice</w:t>
                              </w:r>
                            </w:p>
                            <w:p w14:paraId="5A89D34D" w14:textId="77777777" w:rsidR="00956D99" w:rsidRDefault="00956D99" w:rsidP="006E7159">
                              <w:pPr>
                                <w:spacing w:after="0"/>
                                <w:textAlignment w:val="baseline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MAIT cell transfer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73" name="TextBox 81"/>
                        <wps:cNvSpPr txBox="1"/>
                        <wps:spPr>
                          <a:xfrm rot="16200000">
                            <a:off x="644569" y="4325603"/>
                            <a:ext cx="1797355" cy="32342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7444D63" w14:textId="56E809DB" w:rsidR="00956D99" w:rsidRDefault="00956D99" w:rsidP="006E7159">
                              <w:pPr>
                                <w:spacing w:after="0"/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MR1-5-OP-RU tetramer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74" name="TextBox 82"/>
                        <wps:cNvSpPr txBox="1"/>
                        <wps:spPr>
                          <a:xfrm>
                            <a:off x="1790791" y="5173191"/>
                            <a:ext cx="644124" cy="32346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59F2DA4" w14:textId="77777777" w:rsidR="00956D99" w:rsidRDefault="00956D99" w:rsidP="006E7159">
                              <w:pPr>
                                <w:spacing w:after="0"/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TCR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l-GR"/>
                                </w:rPr>
                                <w:t>β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75" name="Straight Arrow Connector 2575"/>
                        <wps:cNvCnPr>
                          <a:cxnSpLocks/>
                        </wps:cNvCnPr>
                        <wps:spPr>
                          <a:xfrm flipV="1">
                            <a:off x="1548421" y="2567043"/>
                            <a:ext cx="0" cy="1046791"/>
                          </a:xfrm>
                          <a:prstGeom prst="straightConnector1">
                            <a:avLst/>
                          </a:prstGeom>
                          <a:noFill/>
                          <a:ln w="9525" cap="flat" cmpd="sng" algn="ctr">
                            <a:solidFill>
                              <a:sysClr val="windowText" lastClr="000000">
                                <a:shade val="95000"/>
                                <a:satMod val="105000"/>
                              </a:sysClr>
                            </a:solidFill>
                            <a:prstDash val="solid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576" name="Straight Arrow Connector 2576"/>
                        <wps:cNvCnPr>
                          <a:cxnSpLocks/>
                        </wps:cNvCnPr>
                        <wps:spPr>
                          <a:xfrm>
                            <a:off x="2480330" y="5321532"/>
                            <a:ext cx="2299812" cy="0"/>
                          </a:xfrm>
                          <a:prstGeom prst="straightConnector1">
                            <a:avLst/>
                          </a:prstGeom>
                          <a:noFill/>
                          <a:ln w="9525" cap="flat" cmpd="sng" algn="ctr">
                            <a:solidFill>
                              <a:sysClr val="windowText" lastClr="000000">
                                <a:shade val="95000"/>
                                <a:satMod val="105000"/>
                              </a:sysClr>
                            </a:solidFill>
                            <a:prstDash val="solid"/>
                            <a:tailEnd type="triangle"/>
                          </a:ln>
                          <a:effectLst/>
                        </wps:spPr>
                        <wps:bodyPr/>
                      </wps:wsp>
                      <wps:wsp>
                        <wps:cNvPr id="2577" name="TextBox 85"/>
                        <wps:cNvSpPr txBox="1"/>
                        <wps:spPr>
                          <a:xfrm>
                            <a:off x="2017944" y="2276322"/>
                            <a:ext cx="819407" cy="5050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CA88878" w14:textId="77777777" w:rsidR="00956D99" w:rsidRDefault="00956D99" w:rsidP="006E7159">
                              <w:pPr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Mouse 1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78" name="TextBox 86"/>
                        <wps:cNvSpPr txBox="1"/>
                        <wps:spPr>
                          <a:xfrm>
                            <a:off x="3382096" y="2280185"/>
                            <a:ext cx="819407" cy="5050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2C86219" w14:textId="77777777" w:rsidR="00956D99" w:rsidRDefault="00956D99" w:rsidP="006E7159">
                              <w:pPr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Mouse 2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79" name="TextBox 87"/>
                        <wps:cNvSpPr txBox="1"/>
                        <wps:spPr>
                          <a:xfrm>
                            <a:off x="4686949" y="2288570"/>
                            <a:ext cx="819407" cy="5050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5876D1E" w14:textId="77777777" w:rsidR="00956D99" w:rsidRDefault="00956D99" w:rsidP="006E7159">
                              <w:pPr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Mouse 3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80" name="TextBox 88"/>
                        <wps:cNvSpPr txBox="1"/>
                        <wps:spPr>
                          <a:xfrm rot="16200000">
                            <a:off x="5500952" y="3028175"/>
                            <a:ext cx="1513849" cy="32342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DD73D6C" w14:textId="2E415C9A" w:rsidR="00956D99" w:rsidRDefault="00956D99" w:rsidP="006E7159">
                              <w:pPr>
                                <w:spacing w:after="0"/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MR1-6-FP tetramer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581" name="TextBox 89"/>
                        <wps:cNvSpPr txBox="1"/>
                        <wps:spPr>
                          <a:xfrm>
                            <a:off x="6797974" y="3873424"/>
                            <a:ext cx="644078" cy="5050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725F7B2" w14:textId="77777777" w:rsidR="00956D99" w:rsidRDefault="00956D99" w:rsidP="006E7159">
                              <w:pPr>
                                <w:textAlignment w:val="baseline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n-US"/>
                                </w:rPr>
                                <w:t>TCR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6"/>
                                  <w:szCs w:val="16"/>
                                  <w:lang w:val="el-GR"/>
                                </w:rPr>
                                <w:t>β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2582" name="Picture 2582"/>
                          <pic:cNvPicPr>
                            <a:picLocks noChangeAspect="1"/>
                          </pic:cNvPicPr>
                        </pic:nvPicPr>
                        <pic:blipFill>
                          <a:blip r:embed="rId8">
                            <a:grayscl/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695255" y="2487136"/>
                            <a:ext cx="4014788" cy="268128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2583" name="Picture 2583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grayscl/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368113" y="2512051"/>
                            <a:ext cx="1309688" cy="130968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84" name="TextBox 93"/>
                        <wps:cNvSpPr txBox="1"/>
                        <wps:spPr>
                          <a:xfrm>
                            <a:off x="1775158" y="2563553"/>
                            <a:ext cx="1034778" cy="4806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20B74BC" w14:textId="77777777" w:rsidR="00956D99" w:rsidRPr="006E7159" w:rsidRDefault="00956D99" w:rsidP="006E7159">
                              <w:pPr>
                                <w:jc w:val="center"/>
                                <w:textAlignment w:val="baseline"/>
                              </w:pPr>
                              <w:r w:rsidRPr="006E7159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MAIT 0.48%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585" name="TextBox 94"/>
                        <wps:cNvSpPr txBox="1"/>
                        <wps:spPr>
                          <a:xfrm>
                            <a:off x="3137615" y="2546971"/>
                            <a:ext cx="1064758" cy="4806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D14A026" w14:textId="77777777" w:rsidR="00956D99" w:rsidRPr="006E7159" w:rsidRDefault="00956D99" w:rsidP="006E7159">
                              <w:pPr>
                                <w:jc w:val="center"/>
                                <w:textAlignment w:val="baseline"/>
                              </w:pPr>
                              <w:r w:rsidRPr="006E7159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MAIT 1.04%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586" name="TextBox 95"/>
                        <wps:cNvSpPr txBox="1"/>
                        <wps:spPr>
                          <a:xfrm>
                            <a:off x="4487879" y="2563553"/>
                            <a:ext cx="1034778" cy="4806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5AC9307" w14:textId="77777777" w:rsidR="00956D99" w:rsidRPr="006E7159" w:rsidRDefault="00956D99" w:rsidP="006E7159">
                              <w:pPr>
                                <w:jc w:val="center"/>
                                <w:textAlignment w:val="baseline"/>
                              </w:pPr>
                              <w:r w:rsidRPr="006E7159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MAIT 0.75%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587" name="TextBox 96"/>
                        <wps:cNvSpPr txBox="1"/>
                        <wps:spPr>
                          <a:xfrm>
                            <a:off x="1771186" y="3938202"/>
                            <a:ext cx="1140163" cy="4806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3E05900" w14:textId="77777777" w:rsidR="00956D99" w:rsidRPr="006E7159" w:rsidRDefault="00956D99" w:rsidP="006E7159">
                              <w:pPr>
                                <w:jc w:val="center"/>
                                <w:textAlignment w:val="baseline"/>
                              </w:pPr>
                              <w:r w:rsidRPr="006E7159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MAIT 0.36%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588" name="TextBox 97"/>
                        <wps:cNvSpPr txBox="1"/>
                        <wps:spPr>
                          <a:xfrm>
                            <a:off x="3133642" y="3921620"/>
                            <a:ext cx="1141072" cy="4806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5AA5C2C" w14:textId="77777777" w:rsidR="00956D99" w:rsidRPr="006E7159" w:rsidRDefault="00956D99" w:rsidP="006E7159">
                              <w:pPr>
                                <w:jc w:val="center"/>
                                <w:textAlignment w:val="baseline"/>
                              </w:pPr>
                              <w:r w:rsidRPr="006E7159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MAIT 0.15%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589" name="TextBox 98"/>
                        <wps:cNvSpPr txBox="1"/>
                        <wps:spPr>
                          <a:xfrm>
                            <a:off x="4483904" y="3938202"/>
                            <a:ext cx="1141072" cy="4806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193CF1C" w14:textId="77777777" w:rsidR="00956D99" w:rsidRPr="006E7159" w:rsidRDefault="00956D99" w:rsidP="006E7159">
                              <w:pPr>
                                <w:jc w:val="center"/>
                                <w:textAlignment w:val="baseline"/>
                              </w:pPr>
                              <w:r w:rsidRPr="006E7159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MAIT 0.11%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2590" name="TextBox 99"/>
                        <wps:cNvSpPr txBox="1"/>
                        <wps:spPr>
                          <a:xfrm>
                            <a:off x="6436424" y="2576530"/>
                            <a:ext cx="879425" cy="4806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30A28BD" w14:textId="77777777" w:rsidR="00956D99" w:rsidRPr="006E7159" w:rsidRDefault="00956D99" w:rsidP="006E7159">
                              <w:pPr>
                                <w:jc w:val="center"/>
                                <w:textAlignment w:val="baseline"/>
                              </w:pPr>
                              <w:r w:rsidRPr="006E7159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4"/>
                                  <w:szCs w:val="14"/>
                                </w:rPr>
                                <w:t>0.016%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C007733" id="Group 74" o:spid="_x0000_s1026" style="position:absolute;margin-left:19.2pt;margin-top:178.8pt;width:416pt;height:177.2pt;z-index:252080128;mso-height-relative:margin" coordorigin="1191,22763" coordsize="75586,3220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7" type="#_x0000_t202" style="position:absolute;left:5961;top:30988;width:9811;height:515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" filled="f" stroked="f">
                  <v:textbox style="mso-fit-shape-to-text:t">
                    <w:txbxContent>
                      <w:p w14:paraId="6E504FAB" w14:textId="0AC18BA3" w:rsidR="00956D99" w:rsidRDefault="00956D99" w:rsidP="006E7159">
                        <w:pPr>
                          <w:spacing w:after="0"/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WT mice</w:t>
                        </w:r>
                      </w:p>
                      <w:p w14:paraId="1A0D45C4" w14:textId="53719E2E" w:rsidR="00956D99" w:rsidRDefault="00956D99" w:rsidP="006E7159">
                        <w:pPr>
                          <w:spacing w:after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No transfer</w:t>
                        </w:r>
                      </w:p>
                    </w:txbxContent>
                  </v:textbox>
                </v:shape>
                <v:shape id="TextBox 80" o:spid="_x0000_s1028" type="#_x0000_t202" style="position:absolute;left:1191;top:42051;width:14009;height:5606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" filled="f" stroked="f">
                  <v:textbox style="mso-fit-shape-to-text:t">
                    <w:txbxContent>
                      <w:p w14:paraId="72F92192" w14:textId="4EBC0271" w:rsidR="00956D99" w:rsidRDefault="00956D99" w:rsidP="006E7159">
                        <w:pPr>
                          <w:spacing w:after="0"/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 w:rsidRPr="00CA1B95">
                          <w:rPr>
                            <w:rFonts w:ascii="Arial" w:hAnsi="Arial" w:cs="Arial"/>
                            <w:i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M</w:t>
                        </w:r>
                        <w:r>
                          <w:rPr>
                            <w:rFonts w:ascii="Arial" w:hAnsi="Arial" w:cs="Arial"/>
                            <w:i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r</w:t>
                        </w:r>
                        <w:r w:rsidRPr="00CA1B95">
                          <w:rPr>
                            <w:rFonts w:ascii="Arial" w:hAnsi="Arial" w:cs="Arial"/>
                            <w:i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1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position w:val="5"/>
                            <w:sz w:val="16"/>
                            <w:szCs w:val="16"/>
                            <w:vertAlign w:val="superscript"/>
                            <w:lang w:val="en-US"/>
                          </w:rPr>
                          <w:t xml:space="preserve">-/- 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mice</w:t>
                        </w:r>
                      </w:p>
                      <w:p w14:paraId="5A89D34D" w14:textId="77777777" w:rsidR="00956D99" w:rsidRDefault="00956D99" w:rsidP="006E7159">
                        <w:pPr>
                          <w:spacing w:after="0"/>
                          <w:textAlignment w:val="baseline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MAIT cell transfer</w:t>
                        </w:r>
                      </w:p>
                    </w:txbxContent>
                  </v:textbox>
                </v:shape>
                <v:shape id="_x0000_s1029" type="#_x0000_t202" style="position:absolute;left:6445;top:43256;width:17973;height:3234;rotation:-90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" filled="f" stroked="f">
                  <v:textbox style="mso-fit-shape-to-text:t">
                    <w:txbxContent>
                      <w:p w14:paraId="57444D63" w14:textId="56E809DB" w:rsidR="00956D99" w:rsidRDefault="00956D99" w:rsidP="006E7159">
                        <w:pPr>
                          <w:spacing w:after="0"/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MR1-5-OP-RU tetramer</w:t>
                        </w:r>
                      </w:p>
                    </w:txbxContent>
                  </v:textbox>
                </v:shape>
                <v:shape id="TextBox 82" o:spid="_x0000_s1030" type="#_x0000_t202" style="position:absolute;left:17907;top:51731;width:6442;height:323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" filled="f" stroked="f">
                  <v:textbox style="mso-fit-shape-to-text:t">
                    <w:txbxContent>
                      <w:p w14:paraId="759F2DA4" w14:textId="77777777" w:rsidR="00956D99" w:rsidRDefault="00956D99" w:rsidP="006E7159">
                        <w:pPr>
                          <w:spacing w:after="0"/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TCR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l-GR"/>
                          </w:rPr>
                          <w:t>β</w:t>
                        </w:r>
                      </w:p>
                    </w:txbxContent>
                  </v:textbox>
                </v:shap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575" o:spid="_x0000_s1031" type="#_x0000_t32" style="position:absolute;left:15484;top:25670;width:0;height:10468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">
                  <v:stroke endarrow="block"/>
                  <o:lock v:ext="edit" shapetype="f"/>
                </v:shape>
                <v:shape id="Straight Arrow Connector 2576" o:spid="_x0000_s1032" type="#_x0000_t32" style="position:absolute;left:24803;top:53215;width:22998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">
                  <v:stroke endarrow="block"/>
                  <o:lock v:ext="edit" shapetype="f"/>
                </v:shape>
                <v:shape id="_x0000_s1033" type="#_x0000_t202" style="position:absolute;left:20179;top:22763;width:8194;height:5051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" filled="f" stroked="f">
                  <v:textbox style="mso-fit-shape-to-text:t">
                    <w:txbxContent>
                      <w:p w14:paraId="7CA88878" w14:textId="77777777" w:rsidR="00956D99" w:rsidRDefault="00956D99" w:rsidP="006E7159">
                        <w:pPr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Mouse 1</w:t>
                        </w:r>
                      </w:p>
                    </w:txbxContent>
                  </v:textbox>
                </v:shape>
                <v:shape id="_x0000_s1034" type="#_x0000_t202" style="position:absolute;left:33820;top:22801;width:8195;height:5051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" filled="f" stroked="f">
                  <v:textbox style="mso-fit-shape-to-text:t">
                    <w:txbxContent>
                      <w:p w14:paraId="52C86219" w14:textId="77777777" w:rsidR="00956D99" w:rsidRDefault="00956D99" w:rsidP="006E7159">
                        <w:pPr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Mouse 2</w:t>
                        </w:r>
                      </w:p>
                    </w:txbxContent>
                  </v:textbox>
                </v:shape>
                <v:shape id="TextBox 87" o:spid="_x0000_s1035" type="#_x0000_t202" style="position:absolute;left:46869;top:22885;width:8194;height:5051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" filled="f" stroked="f">
                  <v:textbox style="mso-fit-shape-to-text:t">
                    <w:txbxContent>
                      <w:p w14:paraId="75876D1E" w14:textId="77777777" w:rsidR="00956D99" w:rsidRDefault="00956D99" w:rsidP="006E7159">
                        <w:pPr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Mouse 3</w:t>
                        </w:r>
                      </w:p>
                    </w:txbxContent>
                  </v:textbox>
                </v:shape>
                <v:shape id="_x0000_s1036" type="#_x0000_t202" style="position:absolute;left:55008;top:30282;width:15139;height:3234;rotation:-90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" filled="f" stroked="f">
                  <v:textbox style="mso-fit-shape-to-text:t">
                    <w:txbxContent>
                      <w:p w14:paraId="1DD73D6C" w14:textId="2E415C9A" w:rsidR="00956D99" w:rsidRDefault="00956D99" w:rsidP="006E7159">
                        <w:pPr>
                          <w:spacing w:after="0"/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MR1-6-FP tetramer</w:t>
                        </w:r>
                      </w:p>
                    </w:txbxContent>
                  </v:textbox>
                </v:shape>
                <v:shape id="_x0000_s1037" type="#_x0000_t202" style="position:absolute;left:67979;top:38734;width:6441;height:5051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" filled="f" stroked="f">
                  <v:textbox style="mso-fit-shape-to-text:t">
                    <w:txbxContent>
                      <w:p w14:paraId="1725F7B2" w14:textId="77777777" w:rsidR="00956D99" w:rsidRDefault="00956D99" w:rsidP="006E7159">
                        <w:pPr>
                          <w:textAlignment w:val="baseline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n-US"/>
                          </w:rPr>
                          <w:t>TCR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6"/>
                            <w:szCs w:val="16"/>
                            <w:lang w:val="el-GR"/>
                          </w:rPr>
                          <w:t>β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582" o:spid="_x0000_s1038" type="#_x0000_t75" style="position:absolute;left:16952;top:24871;width:40148;height:2681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">
                  <v:imagedata r:id="rId10" o:title="" grayscale="t"/>
                </v:shape>
                <v:shape id="Picture 2583" o:spid="_x0000_s1039" type="#_x0000_t75" style="position:absolute;left:63681;top:25120;width:13097;height:130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">
                  <v:imagedata r:id="rId11" o:title="" grayscale="t"/>
                </v:shape>
                <v:shape id="_x0000_s1040" type="#_x0000_t202" style="position:absolute;left:17751;top:25635;width:10348;height:48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" filled="f" stroked="f">
                  <v:textbox style="mso-fit-shape-to-text:t">
                    <w:txbxContent>
                      <w:p w14:paraId="520B74BC" w14:textId="77777777" w:rsidR="00956D99" w:rsidRPr="006E7159" w:rsidRDefault="00956D99" w:rsidP="006E7159">
                        <w:pPr>
                          <w:jc w:val="center"/>
                          <w:textAlignment w:val="baseline"/>
                        </w:pPr>
                        <w:r w:rsidRPr="006E7159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MAIT 0.48%</w:t>
                        </w:r>
                      </w:p>
                    </w:txbxContent>
                  </v:textbox>
                </v:shape>
                <v:shape id="TextBox 94" o:spid="_x0000_s1041" type="#_x0000_t202" style="position:absolute;left:31376;top:25469;width:10647;height:48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" filled="f" stroked="f">
                  <v:textbox style="mso-fit-shape-to-text:t">
                    <w:txbxContent>
                      <w:p w14:paraId="7D14A026" w14:textId="77777777" w:rsidR="00956D99" w:rsidRPr="006E7159" w:rsidRDefault="00956D99" w:rsidP="006E7159">
                        <w:pPr>
                          <w:jc w:val="center"/>
                          <w:textAlignment w:val="baseline"/>
                        </w:pPr>
                        <w:r w:rsidRPr="006E7159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MAIT 1.04%</w:t>
                        </w:r>
                      </w:p>
                    </w:txbxContent>
                  </v:textbox>
                </v:shape>
                <v:shape id="_x0000_s1042" type="#_x0000_t202" style="position:absolute;left:44878;top:25635;width:10348;height:48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" filled="f" stroked="f">
                  <v:textbox style="mso-fit-shape-to-text:t">
                    <w:txbxContent>
                      <w:p w14:paraId="05AC9307" w14:textId="77777777" w:rsidR="00956D99" w:rsidRPr="006E7159" w:rsidRDefault="00956D99" w:rsidP="006E7159">
                        <w:pPr>
                          <w:jc w:val="center"/>
                          <w:textAlignment w:val="baseline"/>
                        </w:pPr>
                        <w:r w:rsidRPr="006E7159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MAIT 0.75%</w:t>
                        </w:r>
                      </w:p>
                    </w:txbxContent>
                  </v:textbox>
                </v:shape>
                <v:shape id="_x0000_s1043" type="#_x0000_t202" style="position:absolute;left:17711;top:39382;width:11402;height:48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" filled="f" stroked="f">
                  <v:textbox style="mso-fit-shape-to-text:t">
                    <w:txbxContent>
                      <w:p w14:paraId="03E05900" w14:textId="77777777" w:rsidR="00956D99" w:rsidRPr="006E7159" w:rsidRDefault="00956D99" w:rsidP="006E7159">
                        <w:pPr>
                          <w:jc w:val="center"/>
                          <w:textAlignment w:val="baseline"/>
                        </w:pPr>
                        <w:r w:rsidRPr="006E7159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MAIT 0.36%</w:t>
                        </w:r>
                      </w:p>
                    </w:txbxContent>
                  </v:textbox>
                </v:shape>
                <v:shape id="_x0000_s1044" type="#_x0000_t202" style="position:absolute;left:31336;top:39216;width:11411;height:48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" filled="f" stroked="f">
                  <v:textbox style="mso-fit-shape-to-text:t">
                    <w:txbxContent>
                      <w:p w14:paraId="65AA5C2C" w14:textId="77777777" w:rsidR="00956D99" w:rsidRPr="006E7159" w:rsidRDefault="00956D99" w:rsidP="006E7159">
                        <w:pPr>
                          <w:jc w:val="center"/>
                          <w:textAlignment w:val="baseline"/>
                        </w:pPr>
                        <w:r w:rsidRPr="006E7159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MAIT 0.15%</w:t>
                        </w:r>
                      </w:p>
                    </w:txbxContent>
                  </v:textbox>
                </v:shape>
                <v:shape id="_x0000_s1045" type="#_x0000_t202" style="position:absolute;left:44839;top:39382;width:11410;height:48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" filled="f" stroked="f">
                  <v:textbox style="mso-fit-shape-to-text:t">
                    <w:txbxContent>
                      <w:p w14:paraId="1193CF1C" w14:textId="77777777" w:rsidR="00956D99" w:rsidRPr="006E7159" w:rsidRDefault="00956D99" w:rsidP="006E7159">
                        <w:pPr>
                          <w:jc w:val="center"/>
                          <w:textAlignment w:val="baseline"/>
                        </w:pPr>
                        <w:r w:rsidRPr="006E7159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MAIT 0.11%</w:t>
                        </w:r>
                      </w:p>
                    </w:txbxContent>
                  </v:textbox>
                </v:shape>
                <v:shape id="_x0000_s1046" type="#_x0000_t202" style="position:absolute;left:64364;top:25765;width:8794;height:48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" filled="f" stroked="f">
                  <v:textbox style="mso-fit-shape-to-text:t">
                    <w:txbxContent>
                      <w:p w14:paraId="530A28BD" w14:textId="77777777" w:rsidR="00956D99" w:rsidRPr="006E7159" w:rsidRDefault="00956D99" w:rsidP="006E7159">
                        <w:pPr>
                          <w:jc w:val="center"/>
                          <w:textAlignment w:val="baseline"/>
                        </w:pPr>
                        <w:r w:rsidRPr="006E7159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4"/>
                            <w:szCs w:val="14"/>
                          </w:rPr>
                          <w:t>0.016%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116415" w:rsidRPr="00116415">
        <w:rPr>
          <w:noProof/>
          <w:lang w:val="en-US" w:eastAsia="en-US"/>
        </w:rPr>
        <w:drawing>
          <wp:anchor distT="0" distB="0" distL="114300" distR="114300" simplePos="0" relativeHeight="251652090" behindDoc="1" locked="0" layoutInCell="1" allowOverlap="1" wp14:anchorId="1C2095D1" wp14:editId="460508FC">
            <wp:simplePos x="0" y="0"/>
            <wp:positionH relativeFrom="column">
              <wp:posOffset>4559935</wp:posOffset>
            </wp:positionH>
            <wp:positionV relativeFrom="paragraph">
              <wp:posOffset>5806803</wp:posOffset>
            </wp:positionV>
            <wp:extent cx="1425575" cy="1981200"/>
            <wp:effectExtent l="0" t="0" r="0" b="0"/>
            <wp:wrapTight wrapText="bothSides">
              <wp:wrapPolygon edited="0">
                <wp:start x="577" y="0"/>
                <wp:lineTo x="289" y="15785"/>
                <wp:lineTo x="2020" y="17031"/>
                <wp:lineTo x="5196" y="17031"/>
                <wp:lineTo x="7793" y="20769"/>
                <wp:lineTo x="8948" y="20769"/>
                <wp:lineTo x="11546" y="20354"/>
                <wp:lineTo x="17318" y="18069"/>
                <wp:lineTo x="17030" y="17031"/>
                <wp:lineTo x="18184" y="17031"/>
                <wp:lineTo x="19628" y="14954"/>
                <wp:lineTo x="19050" y="10385"/>
                <wp:lineTo x="17896" y="9138"/>
                <wp:lineTo x="15587" y="7062"/>
                <wp:lineTo x="15009" y="3738"/>
                <wp:lineTo x="18762" y="3115"/>
                <wp:lineTo x="17607" y="831"/>
                <wp:lineTo x="2309" y="0"/>
                <wp:lineTo x="577" y="0"/>
              </wp:wrapPolygon>
            </wp:wrapTight>
            <wp:docPr id="88" name="Picture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5575" cy="198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8312D">
        <w:rPr>
          <w:noProof/>
          <w:lang w:val="en-US" w:eastAsia="en-US"/>
        </w:rPr>
        <mc:AlternateContent>
          <mc:Choice Requires="wpg">
            <w:drawing>
              <wp:anchor distT="0" distB="0" distL="114300" distR="114300" simplePos="0" relativeHeight="251656190" behindDoc="0" locked="0" layoutInCell="1" allowOverlap="1" wp14:anchorId="1298825F" wp14:editId="3979B402">
                <wp:simplePos x="0" y="0"/>
                <wp:positionH relativeFrom="column">
                  <wp:posOffset>2413000</wp:posOffset>
                </wp:positionH>
                <wp:positionV relativeFrom="paragraph">
                  <wp:posOffset>4744720</wp:posOffset>
                </wp:positionV>
                <wp:extent cx="2219960" cy="2924810"/>
                <wp:effectExtent l="0" t="0" r="0" b="0"/>
                <wp:wrapTight wrapText="bothSides">
                  <wp:wrapPolygon edited="0">
                    <wp:start x="11677" y="844"/>
                    <wp:lineTo x="3336" y="1125"/>
                    <wp:lineTo x="1483" y="1548"/>
                    <wp:lineTo x="1483" y="6331"/>
                    <wp:lineTo x="2595" y="8723"/>
                    <wp:lineTo x="7785" y="10129"/>
                    <wp:lineTo x="10751" y="10129"/>
                    <wp:lineTo x="2595" y="11396"/>
                    <wp:lineTo x="2410" y="11958"/>
                    <wp:lineTo x="4078" y="12380"/>
                    <wp:lineTo x="1297" y="13224"/>
                    <wp:lineTo x="1112" y="17726"/>
                    <wp:lineTo x="3522" y="19133"/>
                    <wp:lineTo x="5931" y="20118"/>
                    <wp:lineTo x="7043" y="20399"/>
                    <wp:lineTo x="17609" y="20399"/>
                    <wp:lineTo x="18535" y="19415"/>
                    <wp:lineTo x="20389" y="18711"/>
                    <wp:lineTo x="20018" y="18289"/>
                    <wp:lineTo x="16497" y="16882"/>
                    <wp:lineTo x="19277" y="14631"/>
                    <wp:lineTo x="20018" y="13787"/>
                    <wp:lineTo x="18906" y="13224"/>
                    <wp:lineTo x="14643" y="12380"/>
                    <wp:lineTo x="18535" y="12240"/>
                    <wp:lineTo x="18165" y="11677"/>
                    <wp:lineTo x="10751" y="10129"/>
                    <wp:lineTo x="20018" y="9707"/>
                    <wp:lineTo x="20389" y="7878"/>
                    <wp:lineTo x="17053" y="7597"/>
                    <wp:lineTo x="17053" y="6612"/>
                    <wp:lineTo x="14643" y="5627"/>
                    <wp:lineTo x="19833" y="5627"/>
                    <wp:lineTo x="19833" y="3658"/>
                    <wp:lineTo x="14643" y="3376"/>
                    <wp:lineTo x="17979" y="1970"/>
                    <wp:lineTo x="17979" y="1266"/>
                    <wp:lineTo x="14272" y="844"/>
                    <wp:lineTo x="11677" y="844"/>
                  </wp:wrapPolygon>
                </wp:wrapTight>
                <wp:docPr id="2155" name="Group 21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219960" cy="2924810"/>
                          <a:chOff x="-20320" y="0"/>
                          <a:chExt cx="2219960" cy="2924810"/>
                        </a:xfrm>
                      </wpg:grpSpPr>
                      <pic:pic xmlns:pic="http://schemas.openxmlformats.org/drawingml/2006/picture">
                        <pic:nvPicPr>
                          <pic:cNvPr id="89" name="Picture 89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39800" y="0"/>
                            <a:ext cx="1259840" cy="1517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91" name="Picture 91"/>
                          <pic:cNvPicPr>
                            <a:picLocks noChangeAspect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-20320" y="1407160"/>
                            <a:ext cx="1193800" cy="1517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083" name="Picture 2083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24560" y="1407160"/>
                            <a:ext cx="1259840" cy="1517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2154" name="Picture 2154"/>
                          <pic:cNvPicPr>
                            <a:picLocks noChangeAspect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0160" y="10160"/>
                            <a:ext cx="1155065" cy="1517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78D702E7" id="Group 2155" o:spid="_x0000_s1026" style="position:absolute;margin-left:190pt;margin-top:373.6pt;width:174.8pt;height:230.3pt;z-index:251656190;mso-width-relative:margin" coordorigin="-203" coordsize="22199,29248" o:gfxdata="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89" o:spid="_x0000_s1027" type="#_x0000_t75" style="position:absolute;left:9398;width:12598;height:151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">
                  <v:imagedata r:id="rId17" o:title=""/>
                </v:shape>
                <v:shape id="Picture 91" o:spid="_x0000_s1028" type="#_x0000_t75" style="position:absolute;left:-203;top:14071;width:11937;height:151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">
                  <v:imagedata r:id="rId18" o:title=""/>
                </v:shape>
                <v:shape id="Picture 2083" o:spid="_x0000_s1029" type="#_x0000_t75" style="position:absolute;left:9245;top:14071;width:12599;height:151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">
                  <v:imagedata r:id="rId19" o:title=""/>
                </v:shape>
                <v:shape id="Picture 2154" o:spid="_x0000_s1030" type="#_x0000_t75" style="position:absolute;left:101;top:101;width:11551;height:151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">
                  <v:imagedata r:id="rId20" o:title=""/>
                </v:shape>
                <w10:wrap type="tight"/>
              </v:group>
            </w:pict>
          </mc:Fallback>
        </mc:AlternateContent>
      </w:r>
      <w:r w:rsidR="00451091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69888" behindDoc="0" locked="0" layoutInCell="1" allowOverlap="1" wp14:anchorId="25CBA36C" wp14:editId="774AA81A">
                <wp:simplePos x="0" y="0"/>
                <wp:positionH relativeFrom="column">
                  <wp:posOffset>1137920</wp:posOffset>
                </wp:positionH>
                <wp:positionV relativeFrom="paragraph">
                  <wp:posOffset>7259482</wp:posOffset>
                </wp:positionV>
                <wp:extent cx="1037590" cy="0"/>
                <wp:effectExtent l="0" t="76200" r="10160" b="114300"/>
                <wp:wrapNone/>
                <wp:docPr id="2560" name="Straight Arrow Connector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37590" cy="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014F5BC6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67" o:spid="_x0000_s1026" type="#_x0000_t32" style="position:absolute;margin-left:89.6pt;margin-top:571.6pt;width:81.7pt;height:0;z-index:252069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" strokeweight="1pt">
                <v:stroke endarrow="open"/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1936" behindDoc="0" locked="0" layoutInCell="1" allowOverlap="1" wp14:anchorId="25FC1DA6" wp14:editId="061FD47A">
                <wp:simplePos x="0" y="0"/>
                <wp:positionH relativeFrom="column">
                  <wp:posOffset>1838960</wp:posOffset>
                </wp:positionH>
                <wp:positionV relativeFrom="paragraph">
                  <wp:posOffset>6153003</wp:posOffset>
                </wp:positionV>
                <wp:extent cx="533400" cy="215265"/>
                <wp:effectExtent l="0" t="0" r="0" b="0"/>
                <wp:wrapNone/>
                <wp:docPr id="2562" name="TextBox 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340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0D613BC" w14:textId="43D2E0C4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CA1B95">
                              <w:rPr>
                                <w:rFonts w:ascii="Arial" w:eastAsia="+mn-ea" w:hAnsi="Arial" w:cs="Arial"/>
                                <w:i/>
                                <w:i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crd</w:t>
                            </w:r>
                            <w:proofErr w:type="spellEnd"/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6"/>
                                <w:szCs w:val="16"/>
                                <w:vertAlign w:val="superscript"/>
                              </w:rPr>
                              <w:t>-/-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5FC1DA6" id="TextBox 70" o:spid="_x0000_s1047" type="#_x0000_t202" style="position:absolute;margin-left:144.8pt;margin-top:484.5pt;width:42pt;height:16.95pt;z-index:252071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" filled="f" stroked="f">
                <v:textbox style="mso-fit-shape-to-text:t">
                  <w:txbxContent>
                    <w:p w14:paraId="00D613BC" w14:textId="43D2E0C4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proofErr w:type="spellStart"/>
                      <w:r w:rsidRPr="00CA1B95">
                        <w:rPr>
                          <w:rFonts w:ascii="Arial" w:eastAsia="+mn-ea" w:hAnsi="Arial" w:cs="Arial"/>
                          <w:i/>
                          <w:iCs/>
                          <w:color w:val="000000"/>
                          <w:kern w:val="24"/>
                          <w:sz w:val="16"/>
                          <w:szCs w:val="16"/>
                        </w:rPr>
                        <w:t>Tcrd</w:t>
                      </w:r>
                      <w:proofErr w:type="spellEnd"/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6"/>
                          <w:szCs w:val="16"/>
                          <w:vertAlign w:val="superscript"/>
                        </w:rPr>
                        <w:t>-/-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3984" behindDoc="0" locked="0" layoutInCell="1" allowOverlap="1" wp14:anchorId="77F1F1B3" wp14:editId="5894AE07">
                <wp:simplePos x="0" y="0"/>
                <wp:positionH relativeFrom="column">
                  <wp:posOffset>1664678</wp:posOffset>
                </wp:positionH>
                <wp:positionV relativeFrom="paragraph">
                  <wp:posOffset>6342185</wp:posOffset>
                </wp:positionV>
                <wp:extent cx="810700" cy="338455"/>
                <wp:effectExtent l="0" t="0" r="0" b="0"/>
                <wp:wrapNone/>
                <wp:docPr id="2564" name="TextBox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10700" cy="3384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05E30A9" w14:textId="77777777" w:rsidR="00956D99" w:rsidRPr="006E7159" w:rsidRDefault="00956D99" w:rsidP="006E7159"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MAIT 0.13%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7F1F1B3" id="TextBox 72" o:spid="_x0000_s1048" type="#_x0000_t202" style="position:absolute;margin-left:131.1pt;margin-top:499.4pt;width:63.85pt;height:26.65pt;z-index:2520739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" filled="f" stroked="f">
                <v:textbox style="mso-fit-shape-to-text:t">
                  <w:txbxContent>
                    <w:p w14:paraId="305E30A9" w14:textId="77777777" w:rsidR="00956D99" w:rsidRPr="006E7159" w:rsidRDefault="00956D99" w:rsidP="006E7159"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MAIT 0.13%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2960" behindDoc="0" locked="0" layoutInCell="1" allowOverlap="1" wp14:anchorId="28A7B526" wp14:editId="5AE5151D">
                <wp:simplePos x="0" y="0"/>
                <wp:positionH relativeFrom="column">
                  <wp:posOffset>820616</wp:posOffset>
                </wp:positionH>
                <wp:positionV relativeFrom="paragraph">
                  <wp:posOffset>6359769</wp:posOffset>
                </wp:positionV>
                <wp:extent cx="777582" cy="338455"/>
                <wp:effectExtent l="0" t="0" r="0" b="0"/>
                <wp:wrapNone/>
                <wp:docPr id="2563" name="TextBox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77582" cy="3384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D6152C5" w14:textId="77777777" w:rsidR="00956D99" w:rsidRPr="006E7159" w:rsidRDefault="00956D99" w:rsidP="006E7159"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MAIT 0.04%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8A7B526" id="TextBox 71" o:spid="_x0000_s1049" type="#_x0000_t202" style="position:absolute;margin-left:64.6pt;margin-top:500.75pt;width:61.25pt;height:26.65pt;z-index:2520729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" filled="f" stroked="f">
                <v:textbox style="mso-fit-shape-to-text:t">
                  <w:txbxContent>
                    <w:p w14:paraId="6D6152C5" w14:textId="77777777" w:rsidR="00956D99" w:rsidRPr="006E7159" w:rsidRDefault="00956D99" w:rsidP="006E7159"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MAIT 0.04%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62720" behindDoc="0" locked="0" layoutInCell="1" allowOverlap="1" wp14:anchorId="587A1A9E" wp14:editId="2167D9D2">
                <wp:simplePos x="0" y="0"/>
                <wp:positionH relativeFrom="column">
                  <wp:posOffset>791308</wp:posOffset>
                </wp:positionH>
                <wp:positionV relativeFrom="paragraph">
                  <wp:posOffset>5017477</wp:posOffset>
                </wp:positionV>
                <wp:extent cx="732594" cy="338455"/>
                <wp:effectExtent l="0" t="0" r="0" b="0"/>
                <wp:wrapNone/>
                <wp:docPr id="2555" name="TextBox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32594" cy="3384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B062A50" w14:textId="77777777" w:rsidR="00956D99" w:rsidRPr="006E7159" w:rsidRDefault="00956D99" w:rsidP="006E7159"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MAIT 0.3%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87A1A9E" id="TextBox 59" o:spid="_x0000_s1050" type="#_x0000_t202" style="position:absolute;margin-left:62.3pt;margin-top:395.1pt;width:57.7pt;height:26.65pt;z-index:2520627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" filled="f" stroked="f">
                <v:textbox style="mso-fit-shape-to-text:t">
                  <w:txbxContent>
                    <w:p w14:paraId="4B062A50" w14:textId="77777777" w:rsidR="00956D99" w:rsidRPr="006E7159" w:rsidRDefault="00956D99" w:rsidP="006E7159"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MAIT 0.3%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61696" behindDoc="0" locked="0" layoutInCell="1" allowOverlap="1" wp14:anchorId="21EFA53C" wp14:editId="281C106D">
                <wp:simplePos x="0" y="0"/>
                <wp:positionH relativeFrom="column">
                  <wp:posOffset>1818005</wp:posOffset>
                </wp:positionH>
                <wp:positionV relativeFrom="paragraph">
                  <wp:posOffset>4809343</wp:posOffset>
                </wp:positionV>
                <wp:extent cx="566420" cy="215265"/>
                <wp:effectExtent l="0" t="0" r="0" b="0"/>
                <wp:wrapNone/>
                <wp:docPr id="2554" name="TextBox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6420" cy="21526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A996AB" w14:textId="3B924351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bookmarkStart w:id="2" w:name="OLE_LINK3"/>
                            <w:bookmarkStart w:id="3" w:name="OLE_LINK4"/>
                            <w:proofErr w:type="spellStart"/>
                            <w:r w:rsidRPr="00CA1B95">
                              <w:rPr>
                                <w:rFonts w:ascii="Arial" w:eastAsia="+mn-ea" w:hAnsi="Arial" w:cs="Arial"/>
                                <w:i/>
                                <w:iCs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crd</w:t>
                            </w:r>
                            <w:proofErr w:type="spellEnd"/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6"/>
                                <w:szCs w:val="16"/>
                                <w:vertAlign w:val="superscript"/>
                              </w:rPr>
                              <w:t>-/-</w:t>
                            </w:r>
                            <w:bookmarkEnd w:id="2"/>
                            <w:bookmarkEnd w:id="3"/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1EFA53C" id="TextBox 58" o:spid="_x0000_s1051" type="#_x0000_t202" style="position:absolute;margin-left:143.15pt;margin-top:378.7pt;width:44.6pt;height:16.95pt;z-index:252061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" filled="f" stroked="f">
                <v:textbox style="mso-fit-shape-to-text:t">
                  <w:txbxContent>
                    <w:p w14:paraId="7EA996AB" w14:textId="3B924351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bookmarkStart w:id="4" w:name="OLE_LINK3"/>
                      <w:bookmarkStart w:id="5" w:name="OLE_LINK4"/>
                      <w:proofErr w:type="spellStart"/>
                      <w:r w:rsidRPr="00CA1B95">
                        <w:rPr>
                          <w:rFonts w:ascii="Arial" w:eastAsia="+mn-ea" w:hAnsi="Arial" w:cs="Arial"/>
                          <w:i/>
                          <w:iCs/>
                          <w:color w:val="000000"/>
                          <w:kern w:val="24"/>
                          <w:sz w:val="16"/>
                          <w:szCs w:val="16"/>
                        </w:rPr>
                        <w:t>Tcrd</w:t>
                      </w:r>
                      <w:proofErr w:type="spellEnd"/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6"/>
                          <w:szCs w:val="16"/>
                          <w:vertAlign w:val="superscript"/>
                        </w:rPr>
                        <w:t>-/-</w:t>
                      </w:r>
                      <w:bookmarkEnd w:id="4"/>
                      <w:bookmarkEnd w:id="5"/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0192" behindDoc="0" locked="0" layoutInCell="1" allowOverlap="1" wp14:anchorId="44A4F9EC" wp14:editId="57AEF5D8">
                <wp:simplePos x="0" y="0"/>
                <wp:positionH relativeFrom="column">
                  <wp:posOffset>2269308</wp:posOffset>
                </wp:positionH>
                <wp:positionV relativeFrom="paragraph">
                  <wp:posOffset>415278</wp:posOffset>
                </wp:positionV>
                <wp:extent cx="954722" cy="307340"/>
                <wp:effectExtent l="0" t="0" r="0" b="0"/>
                <wp:wrapNone/>
                <wp:docPr id="2535" name="TextBox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954722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65C5DA5" w14:textId="31BD9114" w:rsidR="00956D99" w:rsidRPr="006E7159" w:rsidRDefault="00956D99" w:rsidP="006E7159">
                            <w:pPr>
                              <w:spacing w:after="0"/>
                              <w:jc w:val="center"/>
                              <w:textAlignment w:val="baseline"/>
                              <w:rPr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MR1-</w:t>
                            </w: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5-OP-RU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 xml:space="preserve"> te</w:t>
                            </w: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ramer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4A4F9EC" id="TextBox 35" o:spid="_x0000_s1052" type="#_x0000_t202" style="position:absolute;margin-left:178.7pt;margin-top:32.7pt;width:75.15pt;height:24.2pt;rotation:-90;z-index:2520401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" filled="f" stroked="f">
                <v:textbox style="mso-fit-shape-to-text:t">
                  <w:txbxContent>
                    <w:p w14:paraId="065C5DA5" w14:textId="31BD9114" w:rsidR="00956D99" w:rsidRPr="006E7159" w:rsidRDefault="00956D99" w:rsidP="006E7159">
                      <w:pPr>
                        <w:spacing w:after="0"/>
                        <w:jc w:val="center"/>
                        <w:textAlignment w:val="baseline"/>
                        <w:rPr>
                          <w:sz w:val="28"/>
                          <w:szCs w:val="28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MR1-</w:t>
                      </w: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5-OP-RU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 xml:space="preserve"> te</w:t>
                      </w: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tramer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6336" behindDoc="0" locked="0" layoutInCell="1" allowOverlap="1" wp14:anchorId="212E71AB" wp14:editId="6E1A4DE9">
                <wp:simplePos x="0" y="0"/>
                <wp:positionH relativeFrom="column">
                  <wp:posOffset>2326810</wp:posOffset>
                </wp:positionH>
                <wp:positionV relativeFrom="paragraph">
                  <wp:posOffset>1485583</wp:posOffset>
                </wp:positionV>
                <wp:extent cx="802005" cy="307340"/>
                <wp:effectExtent l="0" t="0" r="0" b="0"/>
                <wp:wrapNone/>
                <wp:docPr id="2541" name="Text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802005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3C246AD" w14:textId="752198F1" w:rsidR="00956D99" w:rsidRPr="006E7159" w:rsidRDefault="00956D99" w:rsidP="006E7159">
                            <w:pPr>
                              <w:spacing w:after="0"/>
                              <w:jc w:val="center"/>
                              <w:textAlignment w:val="baseline"/>
                              <w:rPr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MR1-</w:t>
                            </w: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6-FP tetramer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12E71AB" id="TextBox 41" o:spid="_x0000_s1053" type="#_x0000_t202" style="position:absolute;margin-left:183.2pt;margin-top:117pt;width:63.15pt;height:24.2pt;rotation:-90;z-index:252046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" filled="f" stroked="f">
                <v:textbox style="mso-fit-shape-to-text:t">
                  <w:txbxContent>
                    <w:p w14:paraId="53C246AD" w14:textId="752198F1" w:rsidR="00956D99" w:rsidRPr="006E7159" w:rsidRDefault="00956D99" w:rsidP="006E7159">
                      <w:pPr>
                        <w:spacing w:after="0"/>
                        <w:jc w:val="center"/>
                        <w:textAlignment w:val="baseline"/>
                        <w:rPr>
                          <w:sz w:val="28"/>
                          <w:szCs w:val="28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MR1-</w:t>
                      </w: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6-FP tetramer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4288" behindDoc="0" locked="0" layoutInCell="1" allowOverlap="1" wp14:anchorId="7488BBB3" wp14:editId="022BD9D0">
                <wp:simplePos x="0" y="0"/>
                <wp:positionH relativeFrom="column">
                  <wp:posOffset>1245553</wp:posOffset>
                </wp:positionH>
                <wp:positionV relativeFrom="paragraph">
                  <wp:posOffset>1476839</wp:posOffset>
                </wp:positionV>
                <wp:extent cx="777363" cy="200025"/>
                <wp:effectExtent l="0" t="0" r="0" b="0"/>
                <wp:wrapNone/>
                <wp:docPr id="2539" name="TextBox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777363" cy="20002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7690DDD" w14:textId="77777777" w:rsidR="00956D99" w:rsidRPr="006E7159" w:rsidRDefault="00956D99" w:rsidP="006E7159">
                            <w:pPr>
                              <w:spacing w:after="0"/>
                              <w:textAlignment w:val="baseline"/>
                              <w:rPr>
                                <w:sz w:val="28"/>
                                <w:szCs w:val="28"/>
                              </w:rPr>
                            </w:pP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B220/ F4/80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488BBB3" id="TextBox 39" o:spid="_x0000_s1054" type="#_x0000_t202" style="position:absolute;margin-left:98.1pt;margin-top:116.3pt;width:61.2pt;height:15.75pt;rotation:-90;z-index:252044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" filled="f" stroked="f">
                <v:textbox style="mso-fit-shape-to-text:t">
                  <w:txbxContent>
                    <w:p w14:paraId="77690DDD" w14:textId="77777777" w:rsidR="00956D99" w:rsidRPr="006E7159" w:rsidRDefault="00956D99" w:rsidP="006E7159">
                      <w:pPr>
                        <w:spacing w:after="0"/>
                        <w:textAlignment w:val="baseline"/>
                        <w:rPr>
                          <w:sz w:val="28"/>
                          <w:szCs w:val="28"/>
                        </w:rPr>
                      </w:pP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B220/ F4/80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39168" behindDoc="0" locked="0" layoutInCell="1" allowOverlap="1" wp14:anchorId="325DE6F3" wp14:editId="674F9EE8">
                <wp:simplePos x="0" y="0"/>
                <wp:positionH relativeFrom="column">
                  <wp:posOffset>1323511</wp:posOffset>
                </wp:positionH>
                <wp:positionV relativeFrom="paragraph">
                  <wp:posOffset>429577</wp:posOffset>
                </wp:positionV>
                <wp:extent cx="627966" cy="200025"/>
                <wp:effectExtent l="0" t="0" r="0" b="0"/>
                <wp:wrapNone/>
                <wp:docPr id="2534" name="TextBox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627966" cy="20002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0FD741E" w14:textId="77777777" w:rsidR="00956D99" w:rsidRPr="006E7159" w:rsidRDefault="00956D99" w:rsidP="006E7159">
                            <w:pPr>
                              <w:spacing w:after="0"/>
                              <w:textAlignment w:val="baseline"/>
                              <w:rPr>
                                <w:sz w:val="28"/>
                                <w:szCs w:val="28"/>
                              </w:rPr>
                            </w:pP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FSC-H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325DE6F3" id="TextBox 34" o:spid="_x0000_s1055" type="#_x0000_t202" style="position:absolute;margin-left:104.2pt;margin-top:33.8pt;width:49.45pt;height:15.75pt;rotation:-90;z-index:2520391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" filled="f" stroked="f">
                <v:textbox style="mso-fit-shape-to-text:t">
                  <w:txbxContent>
                    <w:p w14:paraId="30FD741E" w14:textId="77777777" w:rsidR="00956D99" w:rsidRPr="006E7159" w:rsidRDefault="00956D99" w:rsidP="006E7159">
                      <w:pPr>
                        <w:spacing w:after="0"/>
                        <w:textAlignment w:val="baseline"/>
                        <w:rPr>
                          <w:sz w:val="28"/>
                          <w:szCs w:val="28"/>
                        </w:rPr>
                      </w:pP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FSC-H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2240" behindDoc="0" locked="0" layoutInCell="1" allowOverlap="1" wp14:anchorId="406CD150" wp14:editId="49A6D06A">
                <wp:simplePos x="0" y="0"/>
                <wp:positionH relativeFrom="column">
                  <wp:posOffset>55416</wp:posOffset>
                </wp:positionH>
                <wp:positionV relativeFrom="paragraph">
                  <wp:posOffset>1475422</wp:posOffset>
                </wp:positionV>
                <wp:extent cx="880208" cy="200025"/>
                <wp:effectExtent l="0" t="0" r="0" b="0"/>
                <wp:wrapNone/>
                <wp:docPr id="2537" name="TextBox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880208" cy="20002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A675DA5" w14:textId="77777777" w:rsidR="00956D99" w:rsidRPr="006E7159" w:rsidRDefault="00956D99" w:rsidP="006E7159">
                            <w:pPr>
                              <w:spacing w:after="0"/>
                              <w:textAlignment w:val="baseline"/>
                              <w:rPr>
                                <w:sz w:val="28"/>
                                <w:szCs w:val="28"/>
                              </w:rPr>
                            </w:pP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Zombie aqu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06CD150" id="TextBox 37" o:spid="_x0000_s1056" type="#_x0000_t202" style="position:absolute;margin-left:4.35pt;margin-top:116.15pt;width:69.3pt;height:15.75pt;rotation:-90;z-index:25204224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" filled="f" stroked="f">
                <v:textbox style="mso-fit-shape-to-text:t">
                  <w:txbxContent>
                    <w:p w14:paraId="1A675DA5" w14:textId="77777777" w:rsidR="00956D99" w:rsidRPr="006E7159" w:rsidRDefault="00956D99" w:rsidP="006E7159">
                      <w:pPr>
                        <w:spacing w:after="0"/>
                        <w:textAlignment w:val="baseline"/>
                        <w:rPr>
                          <w:sz w:val="28"/>
                          <w:szCs w:val="28"/>
                        </w:rPr>
                      </w:pP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Zombie aqua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59648" behindDoc="0" locked="0" layoutInCell="1" allowOverlap="1" wp14:anchorId="61CB04A0" wp14:editId="5D03AF10">
                <wp:simplePos x="0" y="0"/>
                <wp:positionH relativeFrom="column">
                  <wp:posOffset>1105535</wp:posOffset>
                </wp:positionH>
                <wp:positionV relativeFrom="paragraph">
                  <wp:posOffset>5954248</wp:posOffset>
                </wp:positionV>
                <wp:extent cx="1037590" cy="0"/>
                <wp:effectExtent l="0" t="76200" r="10160" b="114300"/>
                <wp:wrapNone/>
                <wp:docPr id="2552" name="Straight Arrow Connector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37590" cy="0"/>
                        </a:xfrm>
                        <a:prstGeom prst="straightConnector1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B7A5C7B" id="Straight Arrow Connector 56" o:spid="_x0000_s1026" type="#_x0000_t32" style="position:absolute;margin-left:87.05pt;margin-top:468.85pt;width:81.7pt;height:0;z-index:252059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" strokeweight="1pt">
                <v:stroke endarrow="open"/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84224" behindDoc="0" locked="0" layoutInCell="1" allowOverlap="1" wp14:anchorId="62E1F907" wp14:editId="715FCEFA">
                <wp:simplePos x="0" y="0"/>
                <wp:positionH relativeFrom="column">
                  <wp:posOffset>4689475</wp:posOffset>
                </wp:positionH>
                <wp:positionV relativeFrom="paragraph">
                  <wp:posOffset>2295378</wp:posOffset>
                </wp:positionV>
                <wp:extent cx="806450" cy="200025"/>
                <wp:effectExtent l="0" t="0" r="0" b="0"/>
                <wp:wrapNone/>
                <wp:docPr id="2592" name="TextBox 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06450" cy="20002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E0F29D8" w14:textId="77777777" w:rsidR="00956D99" w:rsidRPr="006E7159" w:rsidRDefault="00956D99" w:rsidP="006E7159">
                            <w:pPr>
                              <w:spacing w:after="0"/>
                              <w:textAlignment w:val="baseline"/>
                              <w:rPr>
                                <w:sz w:val="28"/>
                                <w:szCs w:val="28"/>
                              </w:rPr>
                            </w:pP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  <w:lang w:val="en-US"/>
                              </w:rPr>
                              <w:t>Control staining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E1F907" id="TextBox 90" o:spid="_x0000_s1057" type="#_x0000_t202" style="position:absolute;margin-left:369.25pt;margin-top:180.75pt;width:63.5pt;height:15.75pt;z-index:2520842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" filled="f" stroked="f">
                <v:textbox style="mso-fit-shape-to-text:t">
                  <w:txbxContent>
                    <w:p w14:paraId="1E0F29D8" w14:textId="77777777" w:rsidR="00956D99" w:rsidRPr="006E7159" w:rsidRDefault="00956D99" w:rsidP="006E7159">
                      <w:pPr>
                        <w:spacing w:after="0"/>
                        <w:textAlignment w:val="baseline"/>
                        <w:rPr>
                          <w:sz w:val="28"/>
                          <w:szCs w:val="28"/>
                        </w:rPr>
                      </w:pP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  <w:lang w:val="en-US"/>
                        </w:rPr>
                        <w:t>Control staining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51456" behindDoc="0" locked="0" layoutInCell="1" allowOverlap="1" wp14:anchorId="71F6701E" wp14:editId="039448AE">
                <wp:simplePos x="0" y="0"/>
                <wp:positionH relativeFrom="column">
                  <wp:posOffset>1656773</wp:posOffset>
                </wp:positionH>
                <wp:positionV relativeFrom="paragraph">
                  <wp:posOffset>1828800</wp:posOffset>
                </wp:positionV>
                <wp:extent cx="775970" cy="200025"/>
                <wp:effectExtent l="0" t="0" r="0" b="0"/>
                <wp:wrapNone/>
                <wp:docPr id="2546" name="TextBox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75970" cy="20002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F1E48B1" w14:textId="77777777" w:rsidR="00956D99" w:rsidRDefault="00956D99" w:rsidP="006E7159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TCR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  <w:lang w:val="el-GR"/>
                              </w:rPr>
                              <w:t>β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4"/>
                                <w:sz w:val="14"/>
                                <w:szCs w:val="14"/>
                                <w:vertAlign w:val="superscript"/>
                              </w:rPr>
                              <w:t>+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 xml:space="preserve"> cells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F6701E" id="TextBox 46" o:spid="_x0000_s1058" type="#_x0000_t202" style="position:absolute;margin-left:130.45pt;margin-top:2in;width:61.1pt;height:15.75pt;z-index:252051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" filled="f" stroked="f">
                <v:textbox style="mso-fit-shape-to-text:t">
                  <w:txbxContent>
                    <w:p w14:paraId="5F1E48B1" w14:textId="77777777" w:rsidR="00956D99" w:rsidRDefault="00956D99" w:rsidP="006E7159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TCR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  <w:lang w:val="el-GR"/>
                        </w:rPr>
                        <w:t>β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4"/>
                          <w:sz w:val="14"/>
                          <w:szCs w:val="14"/>
                          <w:vertAlign w:val="superscript"/>
                        </w:rPr>
                        <w:t>+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 xml:space="preserve"> cells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26880" behindDoc="0" locked="0" layoutInCell="1" allowOverlap="1" wp14:anchorId="7F6EB04E" wp14:editId="088BE734">
                <wp:simplePos x="0" y="0"/>
                <wp:positionH relativeFrom="column">
                  <wp:posOffset>295910</wp:posOffset>
                </wp:positionH>
                <wp:positionV relativeFrom="paragraph">
                  <wp:posOffset>4709795</wp:posOffset>
                </wp:positionV>
                <wp:extent cx="242306" cy="307777"/>
                <wp:effectExtent l="0" t="0" r="0" b="0"/>
                <wp:wrapNone/>
                <wp:docPr id="2528" name="Text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2306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73913DC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  <w:t>C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6EB04E" id="TextBox 11" o:spid="_x0000_s1059" type="#_x0000_t202" style="position:absolute;margin-left:23.3pt;margin-top:370.85pt;width:19.1pt;height:24.25pt;z-index:2520268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" filled="f" stroked="f">
                <v:textbox style="mso-fit-shape-to-text:t">
                  <w:txbxContent>
                    <w:p w14:paraId="473913DC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  <w:lang w:val="en-US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27904" behindDoc="0" locked="0" layoutInCell="1" allowOverlap="1" wp14:anchorId="314E5443" wp14:editId="6E001F65">
                <wp:simplePos x="0" y="0"/>
                <wp:positionH relativeFrom="column">
                  <wp:posOffset>4572635</wp:posOffset>
                </wp:positionH>
                <wp:positionV relativeFrom="paragraph">
                  <wp:posOffset>5558790</wp:posOffset>
                </wp:positionV>
                <wp:extent cx="225933" cy="307777"/>
                <wp:effectExtent l="0" t="0" r="0" b="0"/>
                <wp:wrapNone/>
                <wp:docPr id="2529" name="Text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5933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3BBAA5F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  <w:t>G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14E5443" id="TextBox 22" o:spid="_x0000_s1060" type="#_x0000_t202" style="position:absolute;margin-left:360.05pt;margin-top:437.7pt;width:17.8pt;height:24.25pt;z-index:252027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" filled="f" stroked="f">
                <v:textbox style="mso-fit-shape-to-text:t">
                  <w:txbxContent>
                    <w:p w14:paraId="73BBAA5F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  <w:lang w:val="en-US"/>
                        </w:rPr>
                        <w:t>G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28928" behindDoc="0" locked="0" layoutInCell="1" allowOverlap="1" wp14:anchorId="0A3FD23F" wp14:editId="15C15A5C">
            <wp:simplePos x="0" y="0"/>
            <wp:positionH relativeFrom="column">
              <wp:posOffset>617220</wp:posOffset>
            </wp:positionH>
            <wp:positionV relativeFrom="paragraph">
              <wp:posOffset>189230</wp:posOffset>
            </wp:positionV>
            <wp:extent cx="741115" cy="741114"/>
            <wp:effectExtent l="19050" t="19050" r="20955" b="20955"/>
            <wp:wrapNone/>
            <wp:docPr id="259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1115" cy="741114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" lastClr="FFFFFF">
                          <a:lumMod val="75000"/>
                        </a:sysClr>
                      </a:solidFill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29952" behindDoc="0" locked="0" layoutInCell="1" allowOverlap="1" wp14:anchorId="14029331" wp14:editId="35B427DB">
            <wp:simplePos x="0" y="0"/>
            <wp:positionH relativeFrom="column">
              <wp:posOffset>1760220</wp:posOffset>
            </wp:positionH>
            <wp:positionV relativeFrom="paragraph">
              <wp:posOffset>189230</wp:posOffset>
            </wp:positionV>
            <wp:extent cx="741115" cy="741114"/>
            <wp:effectExtent l="19050" t="19050" r="20955" b="20955"/>
            <wp:wrapNone/>
            <wp:docPr id="259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1115" cy="741114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" lastClr="FFFFFF">
                          <a:lumMod val="75000"/>
                        </a:sysClr>
                      </a:solidFill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30976" behindDoc="0" locked="0" layoutInCell="1" allowOverlap="1" wp14:anchorId="371A621C" wp14:editId="5B69CB62">
            <wp:simplePos x="0" y="0"/>
            <wp:positionH relativeFrom="column">
              <wp:posOffset>2891155</wp:posOffset>
            </wp:positionH>
            <wp:positionV relativeFrom="paragraph">
              <wp:posOffset>189230</wp:posOffset>
            </wp:positionV>
            <wp:extent cx="741115" cy="741114"/>
            <wp:effectExtent l="19050" t="19050" r="20955" b="20955"/>
            <wp:wrapNone/>
            <wp:docPr id="259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4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1115" cy="741114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" lastClr="FFFFFF">
                          <a:lumMod val="75000"/>
                        </a:sysClr>
                      </a:solidFill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32000" behindDoc="0" locked="0" layoutInCell="1" allowOverlap="1" wp14:anchorId="51D00D04" wp14:editId="04AC4BBE">
            <wp:simplePos x="0" y="0"/>
            <wp:positionH relativeFrom="column">
              <wp:posOffset>617220</wp:posOffset>
            </wp:positionH>
            <wp:positionV relativeFrom="paragraph">
              <wp:posOffset>1272540</wp:posOffset>
            </wp:positionV>
            <wp:extent cx="741115" cy="741114"/>
            <wp:effectExtent l="19050" t="19050" r="20955" b="20955"/>
            <wp:wrapNone/>
            <wp:docPr id="2599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1115" cy="741114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" lastClr="FFFFFF">
                          <a:lumMod val="75000"/>
                        </a:sysClr>
                      </a:solidFill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33024" behindDoc="0" locked="0" layoutInCell="1" allowOverlap="1" wp14:anchorId="75D2387F" wp14:editId="60E26308">
            <wp:simplePos x="0" y="0"/>
            <wp:positionH relativeFrom="column">
              <wp:posOffset>1760220</wp:posOffset>
            </wp:positionH>
            <wp:positionV relativeFrom="paragraph">
              <wp:posOffset>1272540</wp:posOffset>
            </wp:positionV>
            <wp:extent cx="741115" cy="741114"/>
            <wp:effectExtent l="19050" t="19050" r="20955" b="20955"/>
            <wp:wrapNone/>
            <wp:docPr id="2600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6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1115" cy="741114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" lastClr="FFFFFF">
                          <a:lumMod val="75000"/>
                        </a:sysClr>
                      </a:solidFill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34048" behindDoc="0" locked="0" layoutInCell="1" allowOverlap="1" wp14:anchorId="301CCBC7" wp14:editId="67FE0DC9">
            <wp:simplePos x="0" y="0"/>
            <wp:positionH relativeFrom="column">
              <wp:posOffset>2891155</wp:posOffset>
            </wp:positionH>
            <wp:positionV relativeFrom="paragraph">
              <wp:posOffset>1272540</wp:posOffset>
            </wp:positionV>
            <wp:extent cx="741115" cy="741114"/>
            <wp:effectExtent l="19050" t="19050" r="20955" b="20955"/>
            <wp:wrapNone/>
            <wp:docPr id="260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7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1115" cy="741114"/>
                    </a:xfrm>
                    <a:prstGeom prst="rect">
                      <a:avLst/>
                    </a:prstGeom>
                    <a:noFill/>
                    <a:ln w="3175">
                      <a:solidFill>
                        <a:sysClr val="window" lastClr="FFFFFF">
                          <a:lumMod val="75000"/>
                        </a:sysClr>
                      </a:solidFill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35072" behindDoc="0" locked="0" layoutInCell="1" allowOverlap="1" wp14:anchorId="48649943" wp14:editId="1863B6BB">
                <wp:simplePos x="0" y="0"/>
                <wp:positionH relativeFrom="column">
                  <wp:posOffset>718185</wp:posOffset>
                </wp:positionH>
                <wp:positionV relativeFrom="paragraph">
                  <wp:posOffset>947420</wp:posOffset>
                </wp:positionV>
                <wp:extent cx="472995" cy="200055"/>
                <wp:effectExtent l="0" t="0" r="0" b="0"/>
                <wp:wrapNone/>
                <wp:docPr id="2530" name="Text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2995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183FB59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FSC-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8649943" id="TextBox 30" o:spid="_x0000_s1061" type="#_x0000_t202" style="position:absolute;margin-left:56.55pt;margin-top:74.6pt;width:37.25pt;height:15.75pt;z-index:252035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" filled="f" stroked="f">
                <v:textbox style="mso-fit-shape-to-text:t">
                  <w:txbxContent>
                    <w:p w14:paraId="0183FB59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FSC-A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36096" behindDoc="0" locked="0" layoutInCell="1" allowOverlap="1" wp14:anchorId="1B8107A3" wp14:editId="4465EE30">
                <wp:simplePos x="0" y="0"/>
                <wp:positionH relativeFrom="column">
                  <wp:posOffset>190818</wp:posOffset>
                </wp:positionH>
                <wp:positionV relativeFrom="paragraph">
                  <wp:posOffset>410527</wp:posOffset>
                </wp:positionV>
                <wp:extent cx="589416" cy="200055"/>
                <wp:effectExtent l="0" t="0" r="0" b="0"/>
                <wp:wrapNone/>
                <wp:docPr id="2531" name="Text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589416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F4E2A1F" w14:textId="77777777" w:rsidR="00956D99" w:rsidRPr="006E7159" w:rsidRDefault="00956D99" w:rsidP="006E7159">
                            <w:pPr>
                              <w:textAlignment w:val="baseline"/>
                              <w:rPr>
                                <w:sz w:val="28"/>
                                <w:szCs w:val="28"/>
                              </w:rPr>
                            </w:pP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SC-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B8107A3" id="TextBox 31" o:spid="_x0000_s1062" type="#_x0000_t202" style="position:absolute;margin-left:15.05pt;margin-top:32.3pt;width:46.4pt;height:15.75pt;rotation:-90;z-index:252036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" filled="f" stroked="f">
                <v:textbox style="mso-fit-shape-to-text:t">
                  <w:txbxContent>
                    <w:p w14:paraId="3F4E2A1F" w14:textId="77777777" w:rsidR="00956D99" w:rsidRPr="006E7159" w:rsidRDefault="00956D99" w:rsidP="006E7159">
                      <w:pPr>
                        <w:textAlignment w:val="baseline"/>
                        <w:rPr>
                          <w:sz w:val="28"/>
                          <w:szCs w:val="28"/>
                        </w:rPr>
                      </w:pP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SSC-A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37120" behindDoc="0" locked="0" layoutInCell="1" allowOverlap="1" wp14:anchorId="0D229F62" wp14:editId="156F8181">
                <wp:simplePos x="0" y="0"/>
                <wp:positionH relativeFrom="column">
                  <wp:posOffset>1882775</wp:posOffset>
                </wp:positionH>
                <wp:positionV relativeFrom="paragraph">
                  <wp:posOffset>947420</wp:posOffset>
                </wp:positionV>
                <wp:extent cx="501899" cy="200055"/>
                <wp:effectExtent l="0" t="0" r="0" b="0"/>
                <wp:wrapNone/>
                <wp:docPr id="2532" name="TextBox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1899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4B2C839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FSC-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D229F62" id="TextBox 32" o:spid="_x0000_s1063" type="#_x0000_t202" style="position:absolute;margin-left:148.25pt;margin-top:74.6pt;width:39.5pt;height:15.75pt;z-index:252037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" filled="f" stroked="f">
                <v:textbox style="mso-fit-shape-to-text:t">
                  <w:txbxContent>
                    <w:p w14:paraId="34B2C839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FSC-A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38144" behindDoc="0" locked="0" layoutInCell="1" allowOverlap="1" wp14:anchorId="051B80E2" wp14:editId="71C7F213">
                <wp:simplePos x="0" y="0"/>
                <wp:positionH relativeFrom="column">
                  <wp:posOffset>3046730</wp:posOffset>
                </wp:positionH>
                <wp:positionV relativeFrom="paragraph">
                  <wp:posOffset>947420</wp:posOffset>
                </wp:positionV>
                <wp:extent cx="418565" cy="200055"/>
                <wp:effectExtent l="0" t="0" r="0" b="0"/>
                <wp:wrapNone/>
                <wp:docPr id="2533" name="Text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8565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9B7F34C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TCR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  <w:lang w:val="el-GR"/>
                              </w:rPr>
                              <w:t>β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1B80E2" id="TextBox 33" o:spid="_x0000_s1064" type="#_x0000_t202" style="position:absolute;margin-left:239.9pt;margin-top:74.6pt;width:32.95pt;height:15.75pt;z-index:252038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" filled="f" stroked="f">
                <v:textbox style="mso-fit-shape-to-text:t">
                  <w:txbxContent>
                    <w:p w14:paraId="49B7F34C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TCR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  <w:lang w:val="el-GR"/>
                        </w:rPr>
                        <w:t>β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1216" behindDoc="0" locked="0" layoutInCell="1" allowOverlap="1" wp14:anchorId="1EC55734" wp14:editId="1E9EB64B">
                <wp:simplePos x="0" y="0"/>
                <wp:positionH relativeFrom="column">
                  <wp:posOffset>708660</wp:posOffset>
                </wp:positionH>
                <wp:positionV relativeFrom="paragraph">
                  <wp:posOffset>2005965</wp:posOffset>
                </wp:positionV>
                <wp:extent cx="496105" cy="200055"/>
                <wp:effectExtent l="0" t="0" r="0" b="0"/>
                <wp:wrapNone/>
                <wp:docPr id="2536" name="TextBox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6105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0814601" w14:textId="77777777" w:rsidR="00956D99" w:rsidRDefault="00956D99" w:rsidP="006E7159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CD45.2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C55734" id="TextBox 36" o:spid="_x0000_s1065" type="#_x0000_t202" style="position:absolute;margin-left:55.8pt;margin-top:157.95pt;width:39.05pt;height:15.75pt;z-index:252041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" filled="f" stroked="f">
                <v:textbox style="mso-fit-shape-to-text:t">
                  <w:txbxContent>
                    <w:p w14:paraId="20814601" w14:textId="77777777" w:rsidR="00956D99" w:rsidRDefault="00956D99" w:rsidP="006E7159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CD45.2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3264" behindDoc="0" locked="0" layoutInCell="1" allowOverlap="1" wp14:anchorId="7A6C0C7B" wp14:editId="49C42A98">
                <wp:simplePos x="0" y="0"/>
                <wp:positionH relativeFrom="column">
                  <wp:posOffset>1818005</wp:posOffset>
                </wp:positionH>
                <wp:positionV relativeFrom="paragraph">
                  <wp:posOffset>2005330</wp:posOffset>
                </wp:positionV>
                <wp:extent cx="491169" cy="200055"/>
                <wp:effectExtent l="0" t="0" r="0" b="0"/>
                <wp:wrapNone/>
                <wp:docPr id="2538" name="TextBox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1169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A804F26" w14:textId="77777777" w:rsidR="00956D99" w:rsidRDefault="00956D99" w:rsidP="006E7159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TCR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  <w:lang w:val="el-GR"/>
                              </w:rPr>
                              <w:t>β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A6C0C7B" id="TextBox 38" o:spid="_x0000_s1066" type="#_x0000_t202" style="position:absolute;margin-left:143.15pt;margin-top:157.9pt;width:38.65pt;height:15.75pt;z-index:252043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" filled="f" stroked="f">
                <v:textbox style="mso-fit-shape-to-text:t">
                  <w:txbxContent>
                    <w:p w14:paraId="0A804F26" w14:textId="77777777" w:rsidR="00956D99" w:rsidRDefault="00956D99" w:rsidP="006E7159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TCR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  <w:lang w:val="el-GR"/>
                        </w:rPr>
                        <w:t>β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5312" behindDoc="0" locked="0" layoutInCell="1" allowOverlap="1" wp14:anchorId="5594626C" wp14:editId="05A2F0C6">
                <wp:simplePos x="0" y="0"/>
                <wp:positionH relativeFrom="column">
                  <wp:posOffset>3034030</wp:posOffset>
                </wp:positionH>
                <wp:positionV relativeFrom="paragraph">
                  <wp:posOffset>2005330</wp:posOffset>
                </wp:positionV>
                <wp:extent cx="431527" cy="200055"/>
                <wp:effectExtent l="0" t="0" r="0" b="0"/>
                <wp:wrapNone/>
                <wp:docPr id="2540" name="Text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527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445C5CF" w14:textId="77777777" w:rsidR="00956D99" w:rsidRDefault="00956D99" w:rsidP="006E7159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TCR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  <w:lang w:val="el-GR"/>
                              </w:rPr>
                              <w:t>β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594626C" id="TextBox 40" o:spid="_x0000_s1067" type="#_x0000_t202" style="position:absolute;margin-left:238.9pt;margin-top:157.9pt;width:34pt;height:15.75pt;z-index:252045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" filled="f" stroked="f">
                <v:textbox style="mso-fit-shape-to-text:t">
                  <w:txbxContent>
                    <w:p w14:paraId="1445C5CF" w14:textId="77777777" w:rsidR="00956D99" w:rsidRDefault="00956D99" w:rsidP="006E7159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TCR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  <w:lang w:val="el-GR"/>
                        </w:rPr>
                        <w:t>β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7360" behindDoc="0" locked="0" layoutInCell="1" allowOverlap="1" wp14:anchorId="52BACBE9" wp14:editId="56FB9074">
                <wp:simplePos x="0" y="0"/>
                <wp:positionH relativeFrom="column">
                  <wp:posOffset>1308100</wp:posOffset>
                </wp:positionH>
                <wp:positionV relativeFrom="paragraph">
                  <wp:posOffset>402590</wp:posOffset>
                </wp:positionV>
                <wp:extent cx="294679" cy="0"/>
                <wp:effectExtent l="0" t="76200" r="10160" b="114300"/>
                <wp:wrapNone/>
                <wp:docPr id="2542" name="Straight Arrow Connector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94679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  <a:round/>
                          <a:headEnd type="none" w="med" len="med"/>
                          <a:tailEnd type="arrow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6A3B31A" id="Straight Arrow Connector 42" o:spid="_x0000_s1026" type="#_x0000_t32" style="position:absolute;margin-left:103pt;margin-top:31.7pt;width:23.2pt;height:0;z-index:252047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" strokecolor="windowText">
                <v:stroke endarrow="open"/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8384" behindDoc="0" locked="0" layoutInCell="1" allowOverlap="1" wp14:anchorId="66110716" wp14:editId="0BE198A5">
                <wp:simplePos x="0" y="0"/>
                <wp:positionH relativeFrom="column">
                  <wp:posOffset>2462530</wp:posOffset>
                </wp:positionH>
                <wp:positionV relativeFrom="paragraph">
                  <wp:posOffset>1972945</wp:posOffset>
                </wp:positionV>
                <wp:extent cx="235736" cy="1259"/>
                <wp:effectExtent l="0" t="76200" r="12065" b="113665"/>
                <wp:wrapNone/>
                <wp:docPr id="2543" name="Straight Arrow Connector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35736" cy="1259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  <a:round/>
                          <a:headEnd type="none" w="med" len="med"/>
                          <a:tailEnd type="arrow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3142001" id="Straight Arrow Connector 43" o:spid="_x0000_s1026" type="#_x0000_t32" style="position:absolute;margin-left:193.9pt;margin-top:155.35pt;width:18.55pt;height:.1pt;flip:y;z-index:252048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" strokecolor="windowText">
                <v:stroke endarrow="open"/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49408" behindDoc="0" locked="0" layoutInCell="1" allowOverlap="1" wp14:anchorId="45288082" wp14:editId="68A9B7FF">
                <wp:simplePos x="0" y="0"/>
                <wp:positionH relativeFrom="column">
                  <wp:posOffset>1393825</wp:posOffset>
                </wp:positionH>
                <wp:positionV relativeFrom="paragraph">
                  <wp:posOffset>947420</wp:posOffset>
                </wp:positionV>
                <wp:extent cx="366040" cy="268699"/>
                <wp:effectExtent l="38100" t="0" r="15240" b="55245"/>
                <wp:wrapNone/>
                <wp:docPr id="2544" name="Straight Arrow Connector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66040" cy="268699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  <a:round/>
                          <a:headEnd type="none" w="med" len="med"/>
                          <a:tailEnd type="arrow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AFE471B" id="Straight Arrow Connector 44" o:spid="_x0000_s1026" type="#_x0000_t32" style="position:absolute;margin-left:109.75pt;margin-top:74.6pt;width:28.8pt;height:21.15pt;flip:x;z-index:252049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" strokecolor="windowText">
                <v:stroke endarrow="open"/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50432" behindDoc="0" locked="0" layoutInCell="1" allowOverlap="1" wp14:anchorId="733D7B6D" wp14:editId="5204AB78">
                <wp:simplePos x="0" y="0"/>
                <wp:positionH relativeFrom="column">
                  <wp:posOffset>2435860</wp:posOffset>
                </wp:positionH>
                <wp:positionV relativeFrom="paragraph">
                  <wp:posOffset>1033780</wp:posOffset>
                </wp:positionV>
                <wp:extent cx="440953" cy="598962"/>
                <wp:effectExtent l="0" t="38100" r="54610" b="29845"/>
                <wp:wrapNone/>
                <wp:docPr id="2545" name="Straight Arrow Connector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40953" cy="598962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  <a:round/>
                          <a:headEnd type="none" w="med" len="med"/>
                          <a:tailEnd type="arrow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174F087" id="Straight Arrow Connector 45" o:spid="_x0000_s1026" type="#_x0000_t32" style="position:absolute;margin-left:191.8pt;margin-top:81.4pt;width:34.7pt;height:47.15pt;flip:y;z-index:252050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" strokecolor="windowText">
                <v:stroke endarrow="open"/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52480" behindDoc="0" locked="0" layoutInCell="1" allowOverlap="1" wp14:anchorId="03FDEF93" wp14:editId="183301C6">
                <wp:simplePos x="0" y="0"/>
                <wp:positionH relativeFrom="column">
                  <wp:posOffset>2820670</wp:posOffset>
                </wp:positionH>
                <wp:positionV relativeFrom="paragraph">
                  <wp:posOffset>1257935</wp:posOffset>
                </wp:positionV>
                <wp:extent cx="811412" cy="200055"/>
                <wp:effectExtent l="0" t="0" r="0" b="0"/>
                <wp:wrapNone/>
                <wp:docPr id="2547" name="TextBox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11412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7D79315" w14:textId="77777777" w:rsidR="00956D99" w:rsidRDefault="00956D99" w:rsidP="006E7159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MAIT 0.0018%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3FDEF93" id="TextBox 47" o:spid="_x0000_s1068" type="#_x0000_t202" style="position:absolute;margin-left:222.1pt;margin-top:99.05pt;width:63.9pt;height:15.75pt;z-index:252052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" filled="f" stroked="f">
                <v:textbox style="mso-fit-shape-to-text:t">
                  <w:txbxContent>
                    <w:p w14:paraId="27D79315" w14:textId="77777777" w:rsidR="00956D99" w:rsidRDefault="00956D99" w:rsidP="006E7159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MAIT 0.0018%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53504" behindDoc="0" locked="0" layoutInCell="1" allowOverlap="1" wp14:anchorId="09D47294" wp14:editId="77D7C0F9">
                <wp:simplePos x="0" y="0"/>
                <wp:positionH relativeFrom="column">
                  <wp:posOffset>1256030</wp:posOffset>
                </wp:positionH>
                <wp:positionV relativeFrom="paragraph">
                  <wp:posOffset>1932940</wp:posOffset>
                </wp:positionV>
                <wp:extent cx="320857" cy="0"/>
                <wp:effectExtent l="0" t="76200" r="22225" b="114300"/>
                <wp:wrapNone/>
                <wp:docPr id="2548" name="Straight Arrow Connector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20857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  <a:round/>
                          <a:headEnd type="none" w="med" len="med"/>
                          <a:tailEnd type="arrow" w="med" len="me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7E68F38" id="Straight Arrow Connector 48" o:spid="_x0000_s1026" type="#_x0000_t32" style="position:absolute;margin-left:98.9pt;margin-top:152.2pt;width:25.25pt;height:0;z-index:252053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" strokecolor="windowText">
                <v:stroke endarrow="open"/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54528" behindDoc="0" locked="0" layoutInCell="1" allowOverlap="1" wp14:anchorId="44839FA6" wp14:editId="2B130B91">
                <wp:simplePos x="0" y="0"/>
                <wp:positionH relativeFrom="column">
                  <wp:posOffset>292100</wp:posOffset>
                </wp:positionH>
                <wp:positionV relativeFrom="paragraph">
                  <wp:posOffset>0</wp:posOffset>
                </wp:positionV>
                <wp:extent cx="242306" cy="307777"/>
                <wp:effectExtent l="0" t="0" r="0" b="0"/>
                <wp:wrapNone/>
                <wp:docPr id="2549" name="TextBox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2306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4324BDF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</w:rPr>
                              <w:t>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4839FA6" id="TextBox 50" o:spid="_x0000_s1069" type="#_x0000_t202" style="position:absolute;margin-left:23pt;margin-top:0;width:19.1pt;height:24.25pt;z-index:252054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" filled="f" stroked="f">
                <v:textbox style="mso-fit-shape-to-text:t">
                  <w:txbxContent>
                    <w:p w14:paraId="14324BDF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55552" behindDoc="0" locked="0" layoutInCell="1" allowOverlap="1" wp14:anchorId="2ABBDF00" wp14:editId="14AF7DF0">
                <wp:simplePos x="0" y="0"/>
                <wp:positionH relativeFrom="column">
                  <wp:posOffset>678180</wp:posOffset>
                </wp:positionH>
                <wp:positionV relativeFrom="paragraph">
                  <wp:posOffset>5846445</wp:posOffset>
                </wp:positionV>
                <wp:extent cx="524882" cy="215444"/>
                <wp:effectExtent l="0" t="0" r="0" b="0"/>
                <wp:wrapNone/>
                <wp:docPr id="2550" name="TextBox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4882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895692D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CR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  <w:lang w:val="el-GR"/>
                              </w:rPr>
                              <w:t>β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ABBDF00" id="TextBox 52" o:spid="_x0000_s1070" type="#_x0000_t202" style="position:absolute;margin-left:53.4pt;margin-top:460.35pt;width:41.35pt;height:16.95pt;z-index:252055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" filled="f" stroked="f">
                <v:textbox style="mso-fit-shape-to-text:t">
                  <w:txbxContent>
                    <w:p w14:paraId="6895692D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TCR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  <w:lang w:val="el-GR"/>
                        </w:rPr>
                        <w:t>β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56576" behindDoc="0" locked="0" layoutInCell="1" allowOverlap="1" wp14:anchorId="79A8D079" wp14:editId="2B7F25DF">
                <wp:simplePos x="0" y="0"/>
                <wp:positionH relativeFrom="column">
                  <wp:posOffset>0</wp:posOffset>
                </wp:positionH>
                <wp:positionV relativeFrom="paragraph">
                  <wp:posOffset>5339080</wp:posOffset>
                </wp:positionV>
                <wp:extent cx="1298598" cy="215444"/>
                <wp:effectExtent l="0" t="0" r="0" b="0"/>
                <wp:wrapNone/>
                <wp:docPr id="2551" name="TextBox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298598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6F0C1E8" w14:textId="77777777" w:rsidR="00956D99" w:rsidRDefault="00956D99" w:rsidP="006E7159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MR1-5-OP-RU tetramer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9A8D079" id="TextBox 53" o:spid="_x0000_s1071" type="#_x0000_t202" style="position:absolute;margin-left:0;margin-top:420.4pt;width:102.25pt;height:16.95pt;rotation:-90;z-index:252056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" filled="f" stroked="f">
                <v:textbox style="mso-fit-shape-to-text:t">
                  <w:txbxContent>
                    <w:p w14:paraId="46F0C1E8" w14:textId="77777777" w:rsidR="00956D99" w:rsidRDefault="00956D99" w:rsidP="006E7159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MR1-5-OP-RU tetramer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57600" behindDoc="0" locked="0" layoutInCell="1" allowOverlap="1" wp14:anchorId="69255C43" wp14:editId="47DCB301">
            <wp:simplePos x="0" y="0"/>
            <wp:positionH relativeFrom="column">
              <wp:posOffset>718185</wp:posOffset>
            </wp:positionH>
            <wp:positionV relativeFrom="paragraph">
              <wp:posOffset>4963160</wp:posOffset>
            </wp:positionV>
            <wp:extent cx="864447" cy="864447"/>
            <wp:effectExtent l="0" t="0" r="0" b="0"/>
            <wp:wrapNone/>
            <wp:docPr id="260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Picture 2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4447" cy="864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58624" behindDoc="0" locked="0" layoutInCell="1" allowOverlap="1" wp14:anchorId="20D3D6FF" wp14:editId="78CC02C7">
            <wp:simplePos x="0" y="0"/>
            <wp:positionH relativeFrom="column">
              <wp:posOffset>1580515</wp:posOffset>
            </wp:positionH>
            <wp:positionV relativeFrom="paragraph">
              <wp:posOffset>4963160</wp:posOffset>
            </wp:positionV>
            <wp:extent cx="864447" cy="864447"/>
            <wp:effectExtent l="0" t="0" r="0" b="0"/>
            <wp:wrapNone/>
            <wp:docPr id="260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Picture 4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4447" cy="864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60672" behindDoc="0" locked="0" layoutInCell="1" allowOverlap="1" wp14:anchorId="1954F155" wp14:editId="45938F31">
                <wp:simplePos x="0" y="0"/>
                <wp:positionH relativeFrom="column">
                  <wp:posOffset>1029970</wp:posOffset>
                </wp:positionH>
                <wp:positionV relativeFrom="paragraph">
                  <wp:posOffset>4826000</wp:posOffset>
                </wp:positionV>
                <wp:extent cx="410909" cy="215444"/>
                <wp:effectExtent l="0" t="0" r="0" b="0"/>
                <wp:wrapNone/>
                <wp:docPr id="2553" name="TextBox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0909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D4BC3F7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T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954F155" id="TextBox 57" o:spid="_x0000_s1072" type="#_x0000_t202" style="position:absolute;margin-left:81.1pt;margin-top:380pt;width:32.35pt;height:16.95pt;z-index:252060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" filled="f" stroked="f">
                <v:textbox style="mso-fit-shape-to-text:t">
                  <w:txbxContent>
                    <w:p w14:paraId="1D4BC3F7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63744" behindDoc="0" locked="0" layoutInCell="1" allowOverlap="1" wp14:anchorId="66363924" wp14:editId="48E9313A">
                <wp:simplePos x="0" y="0"/>
                <wp:positionH relativeFrom="column">
                  <wp:posOffset>1741170</wp:posOffset>
                </wp:positionH>
                <wp:positionV relativeFrom="paragraph">
                  <wp:posOffset>5003165</wp:posOffset>
                </wp:positionV>
                <wp:extent cx="700245" cy="215444"/>
                <wp:effectExtent l="0" t="0" r="0" b="0"/>
                <wp:wrapNone/>
                <wp:docPr id="2556" name="Text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0245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6921335" w14:textId="77777777" w:rsidR="00956D99" w:rsidRPr="006E7159" w:rsidRDefault="00956D99" w:rsidP="006E7159">
                            <w:pPr>
                              <w:jc w:val="right"/>
                            </w:pP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MAIT 1.1%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363924" id="TextBox 60" o:spid="_x0000_s1073" type="#_x0000_t202" style="position:absolute;margin-left:137.1pt;margin-top:393.95pt;width:55.15pt;height:16.95pt;z-index:252063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" filled="f" stroked="f">
                <v:textbox style="mso-fit-shape-to-text:t">
                  <w:txbxContent>
                    <w:p w14:paraId="46921335" w14:textId="77777777" w:rsidR="00956D99" w:rsidRPr="006E7159" w:rsidRDefault="00956D99" w:rsidP="006E7159">
                      <w:pPr>
                        <w:jc w:val="right"/>
                      </w:pP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MAIT 1.1%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64768" behindDoc="0" locked="0" layoutInCell="1" allowOverlap="1" wp14:anchorId="767E2699" wp14:editId="35126386">
                <wp:simplePos x="0" y="0"/>
                <wp:positionH relativeFrom="column">
                  <wp:posOffset>125095</wp:posOffset>
                </wp:positionH>
                <wp:positionV relativeFrom="paragraph">
                  <wp:posOffset>5320030</wp:posOffset>
                </wp:positionV>
                <wp:extent cx="596617" cy="215444"/>
                <wp:effectExtent l="0" t="0" r="0" b="0"/>
                <wp:wrapNone/>
                <wp:docPr id="2557" name="TextBox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6617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CF7B16B" w14:textId="77777777" w:rsidR="00956D99" w:rsidRPr="006E7159" w:rsidRDefault="00956D99" w:rsidP="006E7159">
                            <w:pPr>
                              <w:textAlignment w:val="baseline"/>
                              <w:rPr>
                                <w:sz w:val="28"/>
                                <w:szCs w:val="28"/>
                              </w:rPr>
                            </w:pPr>
                            <w:r w:rsidRPr="006E7159">
                              <w:rPr>
                                <w:rFonts w:ascii="Calibri" w:eastAsia="+mn-ea" w:hAnsi="Calibri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Lung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67E2699" id="TextBox 61" o:spid="_x0000_s1074" type="#_x0000_t202" style="position:absolute;margin-left:9.85pt;margin-top:418.9pt;width:47pt;height:16.95pt;z-index:252064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" filled="f" stroked="f">
                <v:textbox style="mso-fit-shape-to-text:t">
                  <w:txbxContent>
                    <w:p w14:paraId="6CF7B16B" w14:textId="77777777" w:rsidR="00956D99" w:rsidRPr="006E7159" w:rsidRDefault="00956D99" w:rsidP="006E7159">
                      <w:pPr>
                        <w:textAlignment w:val="baseline"/>
                        <w:rPr>
                          <w:sz w:val="28"/>
                          <w:szCs w:val="28"/>
                        </w:rPr>
                      </w:pPr>
                      <w:r w:rsidRPr="006E7159">
                        <w:rPr>
                          <w:rFonts w:ascii="Calibri" w:eastAsia="+mn-ea" w:hAnsi="Calibri" w:cs="Arial"/>
                          <w:color w:val="000000"/>
                          <w:kern w:val="24"/>
                          <w:sz w:val="18"/>
                          <w:szCs w:val="18"/>
                        </w:rPr>
                        <w:t>Lung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65792" behindDoc="0" locked="0" layoutInCell="1" allowOverlap="1" wp14:anchorId="52577624" wp14:editId="1D80E346">
            <wp:simplePos x="0" y="0"/>
            <wp:positionH relativeFrom="column">
              <wp:posOffset>751840</wp:posOffset>
            </wp:positionH>
            <wp:positionV relativeFrom="paragraph">
              <wp:posOffset>6309995</wp:posOffset>
            </wp:positionV>
            <wp:extent cx="864445" cy="864446"/>
            <wp:effectExtent l="0" t="0" r="0" b="0"/>
            <wp:wrapNone/>
            <wp:docPr id="260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Picture 5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4445" cy="864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w:drawing>
          <wp:anchor distT="0" distB="0" distL="114300" distR="114300" simplePos="0" relativeHeight="252066816" behindDoc="0" locked="0" layoutInCell="1" allowOverlap="1" wp14:anchorId="6A804183" wp14:editId="749BB4DD">
            <wp:simplePos x="0" y="0"/>
            <wp:positionH relativeFrom="column">
              <wp:posOffset>1614170</wp:posOffset>
            </wp:positionH>
            <wp:positionV relativeFrom="paragraph">
              <wp:posOffset>6309995</wp:posOffset>
            </wp:positionV>
            <wp:extent cx="864445" cy="864446"/>
            <wp:effectExtent l="0" t="0" r="0" b="0"/>
            <wp:wrapNone/>
            <wp:docPr id="260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Picture 6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4445" cy="864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67840" behindDoc="0" locked="0" layoutInCell="1" allowOverlap="1" wp14:anchorId="1A45C132" wp14:editId="14768A95">
                <wp:simplePos x="0" y="0"/>
                <wp:positionH relativeFrom="column">
                  <wp:posOffset>740410</wp:posOffset>
                </wp:positionH>
                <wp:positionV relativeFrom="paragraph">
                  <wp:posOffset>7174865</wp:posOffset>
                </wp:positionV>
                <wp:extent cx="450838" cy="215444"/>
                <wp:effectExtent l="0" t="0" r="0" b="0"/>
                <wp:wrapNone/>
                <wp:docPr id="2558" name="TextBox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0838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55E358D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TCR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  <w:lang w:val="el-GR"/>
                              </w:rPr>
                              <w:t>β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A45C132" id="TextBox 65" o:spid="_x0000_s1075" type="#_x0000_t202" style="position:absolute;margin-left:58.3pt;margin-top:564.95pt;width:35.5pt;height:16.95pt;z-index:252067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" filled="f" stroked="f">
                <v:textbox style="mso-fit-shape-to-text:t">
                  <w:txbxContent>
                    <w:p w14:paraId="755E358D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TCR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  <w:lang w:val="el-GR"/>
                        </w:rPr>
                        <w:t>β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68864" behindDoc="0" locked="0" layoutInCell="1" allowOverlap="1" wp14:anchorId="13BA3072" wp14:editId="22AF3931">
                <wp:simplePos x="0" y="0"/>
                <wp:positionH relativeFrom="column">
                  <wp:posOffset>31433</wp:posOffset>
                </wp:positionH>
                <wp:positionV relativeFrom="paragraph">
                  <wp:posOffset>6635432</wp:posOffset>
                </wp:positionV>
                <wp:extent cx="1294669" cy="215444"/>
                <wp:effectExtent l="0" t="0" r="0" b="0"/>
                <wp:wrapNone/>
                <wp:docPr id="2559" name="TextBox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294669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A3960C7" w14:textId="77777777" w:rsidR="00956D99" w:rsidRDefault="00956D99" w:rsidP="006E7159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MR1-5-OP-RU tetramer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3BA3072" id="TextBox 66" o:spid="_x0000_s1076" type="#_x0000_t202" style="position:absolute;margin-left:2.5pt;margin-top:522.45pt;width:101.95pt;height:16.95pt;rotation:-90;z-index:252068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" filled="f" stroked="f">
                <v:textbox style="mso-fit-shape-to-text:t">
                  <w:txbxContent>
                    <w:p w14:paraId="3A3960C7" w14:textId="77777777" w:rsidR="00956D99" w:rsidRDefault="00956D99" w:rsidP="006E7159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MR1-5-OP-RU tetramer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0912" behindDoc="0" locked="0" layoutInCell="1" allowOverlap="1" wp14:anchorId="630CA304" wp14:editId="3731D615">
                <wp:simplePos x="0" y="0"/>
                <wp:positionH relativeFrom="column">
                  <wp:posOffset>1029970</wp:posOffset>
                </wp:positionH>
                <wp:positionV relativeFrom="paragraph">
                  <wp:posOffset>6182360</wp:posOffset>
                </wp:positionV>
                <wp:extent cx="373283" cy="215444"/>
                <wp:effectExtent l="0" t="0" r="0" b="0"/>
                <wp:wrapNone/>
                <wp:docPr id="2561" name="TextBox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3283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6428431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T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30CA304" id="TextBox 69" o:spid="_x0000_s1077" type="#_x0000_t202" style="position:absolute;margin-left:81.1pt;margin-top:486.8pt;width:29.4pt;height:16.95pt;z-index:252070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" filled="f" stroked="f">
                <v:textbox style="mso-fit-shape-to-text:t">
                  <w:txbxContent>
                    <w:p w14:paraId="46428431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5008" behindDoc="0" locked="0" layoutInCell="1" allowOverlap="1" wp14:anchorId="791F3314" wp14:editId="0DEEAFD6">
                <wp:simplePos x="0" y="0"/>
                <wp:positionH relativeFrom="column">
                  <wp:posOffset>125095</wp:posOffset>
                </wp:positionH>
                <wp:positionV relativeFrom="paragraph">
                  <wp:posOffset>6652260</wp:posOffset>
                </wp:positionV>
                <wp:extent cx="553606" cy="215444"/>
                <wp:effectExtent l="0" t="0" r="0" b="0"/>
                <wp:wrapNone/>
                <wp:docPr id="2565" name="TextBox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3606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4D2464E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Splee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91F3314" id="TextBox 73" o:spid="_x0000_s1078" type="#_x0000_t202" style="position:absolute;margin-left:9.85pt;margin-top:523.8pt;width:43.6pt;height:16.95pt;z-index:252075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" filled="f" stroked="f">
                <v:textbox style="mso-fit-shape-to-text:t">
                  <w:txbxContent>
                    <w:p w14:paraId="74D2464E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Spleen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6032" behindDoc="0" locked="0" layoutInCell="1" allowOverlap="1" wp14:anchorId="7EC91D18" wp14:editId="18DC4DCE">
                <wp:simplePos x="0" y="0"/>
                <wp:positionH relativeFrom="column">
                  <wp:posOffset>2524760</wp:posOffset>
                </wp:positionH>
                <wp:positionV relativeFrom="paragraph">
                  <wp:posOffset>4716145</wp:posOffset>
                </wp:positionV>
                <wp:extent cx="242306" cy="215444"/>
                <wp:effectExtent l="0" t="0" r="0" b="0"/>
                <wp:wrapNone/>
                <wp:docPr id="2566" name="TextBox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2306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B06A83A" w14:textId="77777777" w:rsidR="00956D99" w:rsidRPr="00AD5FF3" w:rsidRDefault="00956D99" w:rsidP="006E7159">
                            <w:pPr>
                              <w:textAlignment w:val="baseline"/>
                              <w:rPr>
                                <w:b/>
                                <w:sz w:val="44"/>
                                <w:szCs w:val="24"/>
                              </w:rPr>
                            </w:pPr>
                            <w:r w:rsidRPr="00AD5FF3">
                              <w:rPr>
                                <w:rFonts w:ascii="Arial" w:eastAsia="+mn-ea" w:hAnsi="Arial" w:cs="Arial"/>
                                <w:b/>
                                <w:color w:val="000000"/>
                                <w:kern w:val="24"/>
                                <w:sz w:val="28"/>
                                <w:szCs w:val="16"/>
                                <w:lang w:val="en-US"/>
                              </w:rPr>
                              <w:t>D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EC91D18" id="TextBox 75" o:spid="_x0000_s1079" type="#_x0000_t202" style="position:absolute;margin-left:198.8pt;margin-top:371.35pt;width:19.1pt;height:16.95pt;z-index:252076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" filled="f" stroked="f">
                <v:textbox style="mso-fit-shape-to-text:t">
                  <w:txbxContent>
                    <w:p w14:paraId="4B06A83A" w14:textId="77777777" w:rsidR="00956D99" w:rsidRPr="00AD5FF3" w:rsidRDefault="00956D99" w:rsidP="006E7159">
                      <w:pPr>
                        <w:textAlignment w:val="baseline"/>
                        <w:rPr>
                          <w:b/>
                          <w:sz w:val="44"/>
                          <w:szCs w:val="24"/>
                        </w:rPr>
                      </w:pPr>
                      <w:r w:rsidRPr="00AD5FF3">
                        <w:rPr>
                          <w:rFonts w:ascii="Arial" w:eastAsia="+mn-ea" w:hAnsi="Arial" w:cs="Arial"/>
                          <w:b/>
                          <w:color w:val="000000"/>
                          <w:kern w:val="24"/>
                          <w:sz w:val="28"/>
                          <w:szCs w:val="16"/>
                          <w:lang w:val="en-US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7056" behindDoc="0" locked="0" layoutInCell="1" allowOverlap="1" wp14:anchorId="0EA55D3E" wp14:editId="56A19FFE">
                <wp:simplePos x="0" y="0"/>
                <wp:positionH relativeFrom="column">
                  <wp:posOffset>295910</wp:posOffset>
                </wp:positionH>
                <wp:positionV relativeFrom="paragraph">
                  <wp:posOffset>5985510</wp:posOffset>
                </wp:positionV>
                <wp:extent cx="242306" cy="307777"/>
                <wp:effectExtent l="0" t="0" r="0" b="0"/>
                <wp:wrapNone/>
                <wp:docPr id="2567" name="TextBox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2306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DB57258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  <w:t>E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EA55D3E" id="TextBox 76" o:spid="_x0000_s1080" type="#_x0000_t202" style="position:absolute;margin-left:23.3pt;margin-top:471.3pt;width:19.1pt;height:24.25pt;z-index:252077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" filled="f" stroked="f">
                <v:textbox style="mso-fit-shape-to-text:t">
                  <w:txbxContent>
                    <w:p w14:paraId="4DB57258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  <w:lang w:val="en-US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8080" behindDoc="0" locked="0" layoutInCell="1" allowOverlap="1" wp14:anchorId="2F70AED6" wp14:editId="1183AA0B">
                <wp:simplePos x="0" y="0"/>
                <wp:positionH relativeFrom="column">
                  <wp:posOffset>2524760</wp:posOffset>
                </wp:positionH>
                <wp:positionV relativeFrom="paragraph">
                  <wp:posOffset>6012815</wp:posOffset>
                </wp:positionV>
                <wp:extent cx="234122" cy="215444"/>
                <wp:effectExtent l="0" t="0" r="0" b="0"/>
                <wp:wrapNone/>
                <wp:docPr id="2568" name="TextBox 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4122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777FF4B" w14:textId="77777777" w:rsidR="00956D99" w:rsidRPr="00AD5FF3" w:rsidRDefault="00956D99" w:rsidP="006E7159">
                            <w:pPr>
                              <w:textAlignment w:val="baseline"/>
                              <w:rPr>
                                <w:b/>
                                <w:sz w:val="44"/>
                                <w:szCs w:val="24"/>
                              </w:rPr>
                            </w:pPr>
                            <w:r w:rsidRPr="00AD5FF3">
                              <w:rPr>
                                <w:rFonts w:ascii="Arial" w:eastAsia="+mn-ea" w:hAnsi="Arial" w:cs="Arial"/>
                                <w:b/>
                                <w:color w:val="000000"/>
                                <w:kern w:val="24"/>
                                <w:sz w:val="28"/>
                                <w:szCs w:val="16"/>
                                <w:lang w:val="en-US"/>
                              </w:rPr>
                              <w:t>F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F70AED6" id="TextBox 77" o:spid="_x0000_s1081" type="#_x0000_t202" style="position:absolute;margin-left:198.8pt;margin-top:473.45pt;width:18.45pt;height:16.95pt;z-index:252078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" filled="f" stroked="f">
                <v:textbox style="mso-fit-shape-to-text:t">
                  <w:txbxContent>
                    <w:p w14:paraId="5777FF4B" w14:textId="77777777" w:rsidR="00956D99" w:rsidRPr="00AD5FF3" w:rsidRDefault="00956D99" w:rsidP="006E7159">
                      <w:pPr>
                        <w:textAlignment w:val="baseline"/>
                        <w:rPr>
                          <w:b/>
                          <w:sz w:val="44"/>
                          <w:szCs w:val="24"/>
                        </w:rPr>
                      </w:pPr>
                      <w:r w:rsidRPr="00AD5FF3">
                        <w:rPr>
                          <w:rFonts w:ascii="Arial" w:eastAsia="+mn-ea" w:hAnsi="Arial" w:cs="Arial"/>
                          <w:b/>
                          <w:color w:val="000000"/>
                          <w:kern w:val="24"/>
                          <w:sz w:val="28"/>
                          <w:szCs w:val="16"/>
                          <w:lang w:val="en-US"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79104" behindDoc="0" locked="0" layoutInCell="1" allowOverlap="1" wp14:anchorId="645F842A" wp14:editId="031F2883">
                <wp:simplePos x="0" y="0"/>
                <wp:positionH relativeFrom="column">
                  <wp:posOffset>2863850</wp:posOffset>
                </wp:positionH>
                <wp:positionV relativeFrom="paragraph">
                  <wp:posOffset>149860</wp:posOffset>
                </wp:positionV>
                <wp:extent cx="710583" cy="200055"/>
                <wp:effectExtent l="0" t="0" r="0" b="0"/>
                <wp:wrapNone/>
                <wp:docPr id="2569" name="TextBox 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0583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CAEC46B" w14:textId="77777777" w:rsidR="00956D99" w:rsidRDefault="00956D99" w:rsidP="006E7159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MAIT 0.59%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45F842A" id="TextBox 78" o:spid="_x0000_s1082" type="#_x0000_t202" style="position:absolute;margin-left:225.5pt;margin-top:11.8pt;width:55.95pt;height:15.75pt;z-index:252079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" filled="f" stroked="f">
                <v:textbox style="mso-fit-shape-to-text:t">
                  <w:txbxContent>
                    <w:p w14:paraId="0CAEC46B" w14:textId="77777777" w:rsidR="00956D99" w:rsidRDefault="00956D99" w:rsidP="006E7159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MAIT 0.59%</w:t>
                      </w:r>
                    </w:p>
                  </w:txbxContent>
                </v:textbox>
              </v:shape>
            </w:pict>
          </mc:Fallback>
        </mc:AlternateContent>
      </w:r>
      <w:r w:rsidR="006E715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83200" behindDoc="0" locked="0" layoutInCell="1" allowOverlap="1" wp14:anchorId="31F21FC6" wp14:editId="5228C967">
                <wp:simplePos x="0" y="0"/>
                <wp:positionH relativeFrom="column">
                  <wp:posOffset>264795</wp:posOffset>
                </wp:positionH>
                <wp:positionV relativeFrom="paragraph">
                  <wp:posOffset>2358390</wp:posOffset>
                </wp:positionV>
                <wp:extent cx="242306" cy="307777"/>
                <wp:effectExtent l="0" t="0" r="0" b="0"/>
                <wp:wrapNone/>
                <wp:docPr id="2591" name="TextBox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2306" cy="30777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251CAD3" w14:textId="77777777" w:rsidR="00956D99" w:rsidRDefault="00956D99" w:rsidP="006E7159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28"/>
                                <w:szCs w:val="28"/>
                              </w:rPr>
                              <w:t>B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1F21FC6" id="TextBox 108" o:spid="_x0000_s1083" type="#_x0000_t202" style="position:absolute;margin-left:20.85pt;margin-top:185.7pt;width:19.1pt;height:24.25pt;z-index:252083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" filled="f" stroked="f">
                <v:textbox style="mso-fit-shape-to-text:t">
                  <w:txbxContent>
                    <w:p w14:paraId="2251CAD3" w14:textId="77777777" w:rsidR="00956D99" w:rsidRDefault="00956D99" w:rsidP="006E7159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28"/>
                          <w:szCs w:val="28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rFonts w:ascii="Times New Roman" w:hAnsi="Times New Roman" w:cs="Times New Roman"/>
          <w:b/>
          <w:bCs/>
          <w:sz w:val="24"/>
          <w:szCs w:val="24"/>
        </w:rPr>
        <w:br w:type="page"/>
      </w:r>
      <w:r w:rsidR="002A7EBE" w:rsidRPr="002028DC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</w:t>
      </w:r>
      <w:r w:rsidR="00231D16">
        <w:rPr>
          <w:rFonts w:ascii="Times New Roman" w:hAnsi="Times New Roman" w:cs="Times New Roman"/>
          <w:b/>
          <w:bCs/>
          <w:sz w:val="24"/>
          <w:szCs w:val="24"/>
        </w:rPr>
        <w:t>lementary</w:t>
      </w:r>
      <w:r w:rsidR="002A7EBE"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 Figure 1. </w:t>
      </w:r>
      <w:r w:rsidR="005F0E00">
        <w:rPr>
          <w:rFonts w:ascii="Times New Roman" w:hAnsi="Times New Roman" w:cs="Times New Roman"/>
          <w:b/>
          <w:bCs/>
          <w:sz w:val="24"/>
          <w:szCs w:val="24"/>
        </w:rPr>
        <w:t>Gating strategy to define MAIT cells</w:t>
      </w:r>
    </w:p>
    <w:p w14:paraId="7A484BFA" w14:textId="4750D48B" w:rsidR="009F50E1" w:rsidRPr="002028DC" w:rsidRDefault="00981D1F" w:rsidP="005F0E00">
      <w:pPr>
        <w:autoSpaceDE w:val="0"/>
        <w:autoSpaceDN w:val="0"/>
        <w:adjustRightInd w:val="0"/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028DC">
        <w:rPr>
          <w:rFonts w:ascii="Times New Roman" w:hAnsi="Times New Roman" w:cs="Times New Roman"/>
          <w:sz w:val="24"/>
          <w:szCs w:val="24"/>
        </w:rPr>
        <w:t>(</w:t>
      </w:r>
      <w:r w:rsidRPr="002028DC">
        <w:rPr>
          <w:rFonts w:ascii="Times New Roman" w:hAnsi="Times New Roman" w:cs="Times New Roman"/>
          <w:b/>
          <w:sz w:val="24"/>
          <w:szCs w:val="24"/>
        </w:rPr>
        <w:t>A</w:t>
      </w:r>
      <w:r w:rsidRPr="002028DC">
        <w:rPr>
          <w:rFonts w:ascii="Times New Roman" w:hAnsi="Times New Roman" w:cs="Times New Roman"/>
          <w:sz w:val="24"/>
          <w:szCs w:val="24"/>
        </w:rPr>
        <w:t xml:space="preserve">) </w:t>
      </w:r>
      <w:r w:rsidR="00EE0AB4">
        <w:rPr>
          <w:rFonts w:ascii="Times New Roman" w:hAnsi="Times New Roman" w:cs="Times New Roman"/>
          <w:sz w:val="24"/>
          <w:szCs w:val="24"/>
        </w:rPr>
        <w:t>G</w:t>
      </w:r>
      <w:r w:rsidRPr="002028DC">
        <w:rPr>
          <w:rFonts w:ascii="Times New Roman" w:hAnsi="Times New Roman" w:cs="Times New Roman"/>
          <w:sz w:val="24"/>
          <w:szCs w:val="24"/>
        </w:rPr>
        <w:t xml:space="preserve">ating strategy </w:t>
      </w:r>
      <w:r w:rsidR="00EE0AB4">
        <w:rPr>
          <w:rFonts w:ascii="Times New Roman" w:hAnsi="Times New Roman" w:cs="Times New Roman"/>
          <w:sz w:val="24"/>
          <w:szCs w:val="24"/>
        </w:rPr>
        <w:t xml:space="preserve">to identify </w:t>
      </w:r>
      <w:r w:rsidRPr="002028DC">
        <w:rPr>
          <w:rFonts w:ascii="Times New Roman" w:hAnsi="Times New Roman" w:cs="Times New Roman"/>
          <w:sz w:val="24"/>
          <w:szCs w:val="24"/>
        </w:rPr>
        <w:t xml:space="preserve">MAIT cells </w:t>
      </w:r>
      <w:r w:rsidR="00EE0AB4">
        <w:rPr>
          <w:rFonts w:ascii="Times New Roman" w:hAnsi="Times New Roman" w:cs="Times New Roman"/>
          <w:sz w:val="24"/>
          <w:szCs w:val="24"/>
        </w:rPr>
        <w:t xml:space="preserve">defined as </w:t>
      </w:r>
      <w:r w:rsidRPr="002028DC">
        <w:rPr>
          <w:rFonts w:ascii="Times New Roman" w:hAnsi="Times New Roman" w:cs="Times New Roman"/>
          <w:sz w:val="24"/>
          <w:szCs w:val="24"/>
        </w:rPr>
        <w:t>B220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 xml:space="preserve">- </w:t>
      </w:r>
      <w:r w:rsidRPr="002028DC">
        <w:rPr>
          <w:rFonts w:ascii="Times New Roman" w:hAnsi="Times New Roman" w:cs="Times New Roman"/>
          <w:sz w:val="24"/>
          <w:szCs w:val="24"/>
        </w:rPr>
        <w:t>F4/80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 xml:space="preserve">- </w:t>
      </w:r>
      <w:r w:rsidRPr="002028DC">
        <w:rPr>
          <w:rFonts w:ascii="Times New Roman" w:hAnsi="Times New Roman" w:cs="Times New Roman"/>
          <w:sz w:val="24"/>
          <w:szCs w:val="24"/>
        </w:rPr>
        <w:t>MR1-5-OP-RU tetramer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2028DC">
        <w:rPr>
          <w:rFonts w:ascii="Times New Roman" w:hAnsi="Times New Roman" w:cs="Times New Roman"/>
          <w:sz w:val="24"/>
          <w:szCs w:val="24"/>
        </w:rPr>
        <w:t xml:space="preserve"> TCRβ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2028DC">
        <w:rPr>
          <w:rFonts w:ascii="Times New Roman" w:hAnsi="Times New Roman" w:cs="Times New Roman"/>
          <w:sz w:val="24"/>
          <w:szCs w:val="24"/>
        </w:rPr>
        <w:t xml:space="preserve"> CD45.2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2028DC">
        <w:rPr>
          <w:rFonts w:ascii="Times New Roman" w:hAnsi="Times New Roman" w:cs="Times New Roman"/>
          <w:sz w:val="24"/>
          <w:szCs w:val="24"/>
        </w:rPr>
        <w:t xml:space="preserve"> with MR1-6-FP tetramer </w:t>
      </w:r>
      <w:r w:rsidR="00EE0AB4">
        <w:rPr>
          <w:rFonts w:ascii="Times New Roman" w:hAnsi="Times New Roman" w:cs="Times New Roman"/>
          <w:sz w:val="24"/>
          <w:szCs w:val="24"/>
        </w:rPr>
        <w:t xml:space="preserve">used </w:t>
      </w:r>
      <w:r w:rsidRPr="002028DC">
        <w:rPr>
          <w:rFonts w:ascii="Times New Roman" w:hAnsi="Times New Roman" w:cs="Times New Roman"/>
          <w:sz w:val="24"/>
          <w:szCs w:val="24"/>
        </w:rPr>
        <w:t xml:space="preserve">as a negative control. </w:t>
      </w:r>
      <w:bookmarkStart w:id="6" w:name="OLE_LINK1"/>
      <w:r w:rsidR="009F50E1" w:rsidRPr="002028DC">
        <w:rPr>
          <w:rFonts w:ascii="Times New Roman" w:hAnsi="Times New Roman" w:cs="Times New Roman"/>
          <w:sz w:val="24"/>
          <w:szCs w:val="24"/>
        </w:rPr>
        <w:t>(</w:t>
      </w:r>
      <w:r w:rsidRPr="002028DC">
        <w:rPr>
          <w:rFonts w:ascii="Times New Roman" w:hAnsi="Times New Roman" w:cs="Times New Roman"/>
          <w:b/>
          <w:sz w:val="24"/>
          <w:szCs w:val="24"/>
        </w:rPr>
        <w:t>B</w:t>
      </w:r>
      <w:r w:rsidR="009F50E1" w:rsidRPr="002028DC">
        <w:rPr>
          <w:rFonts w:ascii="Times New Roman" w:hAnsi="Times New Roman" w:cs="Times New Roman"/>
          <w:sz w:val="24"/>
          <w:szCs w:val="24"/>
        </w:rPr>
        <w:t>)</w:t>
      </w:r>
      <w:r w:rsidR="003A7A76" w:rsidRPr="00C81241">
        <w:rPr>
          <w:rFonts w:ascii="Times New Roman" w:hAnsi="Times New Roman" w:cs="Times New Roman"/>
          <w:sz w:val="24"/>
          <w:szCs w:val="24"/>
        </w:rPr>
        <w:t xml:space="preserve"> </w:t>
      </w:r>
      <w:r w:rsidR="005F0E00">
        <w:rPr>
          <w:rFonts w:ascii="Times New Roman" w:hAnsi="Times New Roman" w:cs="Times New Roman"/>
          <w:sz w:val="24"/>
          <w:szCs w:val="24"/>
        </w:rPr>
        <w:t>From the experiment in Fig. 2B, t</w:t>
      </w:r>
      <w:r w:rsidR="00C81241">
        <w:rPr>
          <w:rFonts w:ascii="Times New Roman" w:hAnsi="Times New Roman" w:cs="Times New Roman"/>
          <w:sz w:val="24"/>
          <w:szCs w:val="24"/>
        </w:rPr>
        <w:t xml:space="preserve">he proportion of </w:t>
      </w:r>
      <w:r w:rsidR="00C81241" w:rsidRPr="005F0E00">
        <w:rPr>
          <w:rFonts w:ascii="Times New Roman" w:hAnsi="Times New Roman" w:cs="Times New Roman"/>
          <w:sz w:val="24"/>
          <w:szCs w:val="24"/>
        </w:rPr>
        <w:t xml:space="preserve">MAIT cells in the lungs of </w:t>
      </w:r>
      <w:r w:rsidR="00C81241">
        <w:rPr>
          <w:rFonts w:ascii="Times New Roman" w:hAnsi="Times New Roman" w:cs="Times New Roman"/>
          <w:sz w:val="24"/>
          <w:szCs w:val="24"/>
        </w:rPr>
        <w:t xml:space="preserve">WT and </w:t>
      </w:r>
      <w:r w:rsidR="00C81241" w:rsidRPr="00B67039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="0088312D" w:rsidRPr="00B67039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C81241" w:rsidRPr="00B67039">
        <w:rPr>
          <w:rFonts w:ascii="Times New Roman" w:hAnsi="Times New Roman" w:cs="Times New Roman"/>
          <w:i/>
          <w:iCs/>
          <w:sz w:val="24"/>
          <w:szCs w:val="24"/>
        </w:rPr>
        <w:t>1</w:t>
      </w:r>
      <w:r w:rsidR="00C81241" w:rsidRPr="005F0E00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C81241" w:rsidRPr="005F0E00">
        <w:rPr>
          <w:rFonts w:ascii="Times New Roman" w:hAnsi="Times New Roman" w:cs="Times New Roman"/>
          <w:sz w:val="24"/>
          <w:szCs w:val="24"/>
        </w:rPr>
        <w:t xml:space="preserve"> mice post transfer</w:t>
      </w:r>
      <w:r w:rsidR="00C81241" w:rsidRPr="005F0E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81241" w:rsidRPr="00C81241">
        <w:rPr>
          <w:rFonts w:ascii="Times New Roman" w:hAnsi="Times New Roman" w:cs="Times New Roman"/>
          <w:sz w:val="24"/>
          <w:szCs w:val="24"/>
          <w:lang w:val="en-US"/>
        </w:rPr>
        <w:t>After enumeration of lung met</w:t>
      </w:r>
      <w:r w:rsidR="005F0E00">
        <w:rPr>
          <w:rFonts w:ascii="Times New Roman" w:hAnsi="Times New Roman" w:cs="Times New Roman"/>
          <w:sz w:val="24"/>
          <w:szCs w:val="24"/>
          <w:lang w:val="en-US"/>
        </w:rPr>
        <w:t>astases</w:t>
      </w:r>
      <w:r w:rsidR="00C81241" w:rsidRPr="00C81241">
        <w:rPr>
          <w:rFonts w:ascii="Times New Roman" w:hAnsi="Times New Roman" w:cs="Times New Roman"/>
          <w:sz w:val="24"/>
          <w:szCs w:val="24"/>
          <w:lang w:val="en-US"/>
        </w:rPr>
        <w:t xml:space="preserve">, lung single cell </w:t>
      </w:r>
      <w:r w:rsidR="00742328">
        <w:rPr>
          <w:rFonts w:ascii="Times New Roman" w:hAnsi="Times New Roman" w:cs="Times New Roman"/>
          <w:sz w:val="24"/>
          <w:szCs w:val="24"/>
          <w:lang w:val="en-US"/>
        </w:rPr>
        <w:t xml:space="preserve">suspensions were generated from </w:t>
      </w:r>
      <w:r w:rsidR="00C81241" w:rsidRPr="00C81241">
        <w:rPr>
          <w:rFonts w:ascii="Times New Roman" w:hAnsi="Times New Roman" w:cs="Times New Roman"/>
          <w:sz w:val="24"/>
          <w:szCs w:val="24"/>
          <w:lang w:val="en-US"/>
        </w:rPr>
        <w:t>WT mice and MAIT</w:t>
      </w:r>
      <w:r w:rsidR="00C81241" w:rsidRPr="00C81241">
        <w:rPr>
          <w:rFonts w:ascii="Times New Roman" w:hAnsi="Times New Roman" w:cs="Times New Roman"/>
          <w:sz w:val="24"/>
          <w:szCs w:val="24"/>
          <w:lang w:val="en-US"/>
        </w:rPr>
        <w:sym w:font="Wingdings" w:char="F0E0"/>
      </w:r>
      <w:r w:rsidR="0088312D" w:rsidRPr="002C6861">
        <w:rPr>
          <w:rFonts w:ascii="Times New Roman" w:hAnsi="Times New Roman" w:cs="Times New Roman"/>
          <w:i/>
          <w:iCs/>
          <w:sz w:val="24"/>
          <w:szCs w:val="24"/>
        </w:rPr>
        <w:t>Mr1</w:t>
      </w:r>
      <w:r w:rsidR="0088312D" w:rsidRPr="005F0E00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88312D" w:rsidRPr="005F0E00">
        <w:rPr>
          <w:rFonts w:ascii="Times New Roman" w:hAnsi="Times New Roman" w:cs="Times New Roman"/>
          <w:sz w:val="24"/>
          <w:szCs w:val="24"/>
        </w:rPr>
        <w:t xml:space="preserve"> </w:t>
      </w:r>
      <w:r w:rsidR="00C81241" w:rsidRPr="00C81241">
        <w:rPr>
          <w:rFonts w:ascii="Times New Roman" w:hAnsi="Times New Roman" w:cs="Times New Roman"/>
          <w:sz w:val="24"/>
          <w:szCs w:val="24"/>
          <w:lang w:val="en-US"/>
        </w:rPr>
        <w:t>mice for FACs analysis.</w:t>
      </w:r>
      <w:r w:rsidR="00964D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1241" w:rsidRPr="00C81241">
        <w:rPr>
          <w:rFonts w:ascii="Times New Roman" w:hAnsi="Times New Roman" w:cs="Times New Roman"/>
          <w:sz w:val="24"/>
          <w:szCs w:val="24"/>
          <w:lang w:val="en-US"/>
        </w:rPr>
        <w:t xml:space="preserve">The proportion of MAIT cells from three individual mice from the indicated groups are shown. </w:t>
      </w:r>
      <w:r w:rsidR="00964DB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64DB9">
        <w:rPr>
          <w:rFonts w:ascii="Times New Roman" w:hAnsi="Times New Roman" w:cs="Times New Roman"/>
          <w:sz w:val="24"/>
          <w:szCs w:val="24"/>
        </w:rPr>
        <w:t>(</w:t>
      </w:r>
      <w:r w:rsidR="00964DB9" w:rsidRPr="00D400AA">
        <w:rPr>
          <w:rFonts w:ascii="Times New Roman" w:hAnsi="Times New Roman" w:cs="Times New Roman"/>
          <w:b/>
          <w:sz w:val="24"/>
          <w:szCs w:val="24"/>
        </w:rPr>
        <w:t>C</w:t>
      </w:r>
      <w:r w:rsidR="00964DB9">
        <w:rPr>
          <w:rFonts w:ascii="Times New Roman" w:hAnsi="Times New Roman" w:cs="Times New Roman"/>
          <w:sz w:val="24"/>
          <w:szCs w:val="24"/>
        </w:rPr>
        <w:t xml:space="preserve">) </w:t>
      </w:r>
      <w:r w:rsidR="003A7A76">
        <w:rPr>
          <w:rFonts w:ascii="Times New Roman" w:hAnsi="Times New Roman" w:cs="Times New Roman"/>
          <w:sz w:val="24"/>
          <w:szCs w:val="24"/>
        </w:rPr>
        <w:t>Representative FACs</w:t>
      </w:r>
      <w:r w:rsidR="00D400AA">
        <w:rPr>
          <w:rFonts w:ascii="Times New Roman" w:hAnsi="Times New Roman" w:cs="Times New Roman"/>
          <w:sz w:val="24"/>
          <w:szCs w:val="24"/>
        </w:rPr>
        <w:t xml:space="preserve"> plot</w:t>
      </w:r>
      <w:r w:rsidR="003A7A76">
        <w:rPr>
          <w:rFonts w:ascii="Times New Roman" w:hAnsi="Times New Roman" w:cs="Times New Roman"/>
          <w:sz w:val="24"/>
          <w:szCs w:val="24"/>
        </w:rPr>
        <w:t>s</w:t>
      </w:r>
      <w:r w:rsidR="00D400AA">
        <w:rPr>
          <w:rFonts w:ascii="Times New Roman" w:hAnsi="Times New Roman" w:cs="Times New Roman"/>
          <w:sz w:val="24"/>
          <w:szCs w:val="24"/>
        </w:rPr>
        <w:t xml:space="preserve"> of MAIT cells </w:t>
      </w:r>
      <w:r w:rsidR="008F63C8">
        <w:rPr>
          <w:rFonts w:ascii="Times New Roman" w:hAnsi="Times New Roman" w:cs="Times New Roman"/>
          <w:sz w:val="24"/>
          <w:szCs w:val="24"/>
        </w:rPr>
        <w:t xml:space="preserve">and </w:t>
      </w:r>
      <w:r w:rsidR="00D400AA">
        <w:rPr>
          <w:rFonts w:ascii="Times New Roman" w:hAnsi="Times New Roman" w:cs="Times New Roman"/>
          <w:sz w:val="24"/>
          <w:szCs w:val="24"/>
        </w:rPr>
        <w:t>(</w:t>
      </w:r>
      <w:r w:rsidR="00964DB9">
        <w:rPr>
          <w:rFonts w:ascii="Times New Roman" w:hAnsi="Times New Roman" w:cs="Times New Roman"/>
          <w:b/>
          <w:sz w:val="24"/>
          <w:szCs w:val="24"/>
        </w:rPr>
        <w:t>D</w:t>
      </w:r>
      <w:r w:rsidR="00D400AA">
        <w:rPr>
          <w:rFonts w:ascii="Times New Roman" w:hAnsi="Times New Roman" w:cs="Times New Roman"/>
          <w:sz w:val="24"/>
          <w:szCs w:val="24"/>
        </w:rPr>
        <w:t>) the</w:t>
      </w:r>
      <w:r w:rsidR="00264075">
        <w:rPr>
          <w:rFonts w:ascii="Times New Roman" w:hAnsi="Times New Roman" w:cs="Times New Roman"/>
          <w:sz w:val="24"/>
          <w:szCs w:val="24"/>
        </w:rPr>
        <w:t xml:space="preserve"> proportion of MAIT cells in</w:t>
      </w:r>
      <w:r w:rsidR="00D400AA">
        <w:rPr>
          <w:rFonts w:ascii="Times New Roman" w:hAnsi="Times New Roman" w:cs="Times New Roman"/>
          <w:sz w:val="24"/>
          <w:szCs w:val="24"/>
        </w:rPr>
        <w:t xml:space="preserve"> total CD45.2</w:t>
      </w:r>
      <w:r w:rsidR="00D400A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D400AA">
        <w:rPr>
          <w:rFonts w:ascii="Times New Roman" w:hAnsi="Times New Roman" w:cs="Times New Roman"/>
          <w:sz w:val="24"/>
          <w:szCs w:val="24"/>
        </w:rPr>
        <w:t xml:space="preserve"> cells in the lungs of naïve C57BL/6 WT and </w:t>
      </w:r>
      <w:proofErr w:type="spellStart"/>
      <w:r w:rsidR="0088312D" w:rsidRPr="00B67039">
        <w:rPr>
          <w:rFonts w:ascii="Times New Roman" w:hAnsi="Times New Roman" w:cs="Times New Roman"/>
          <w:i/>
          <w:iCs/>
          <w:sz w:val="24"/>
          <w:szCs w:val="24"/>
        </w:rPr>
        <w:t>Tcrd</w:t>
      </w:r>
      <w:proofErr w:type="spellEnd"/>
      <w:r w:rsidR="00D400AA">
        <w:rPr>
          <w:rFonts w:ascii="Symbol" w:hAnsi="Symbol" w:cs="Times New Roman"/>
          <w:noProof/>
          <w:sz w:val="24"/>
          <w:szCs w:val="24"/>
          <w:vertAlign w:val="superscript"/>
        </w:rPr>
        <w:t></w:t>
      </w:r>
      <w:r w:rsidR="00D400AA">
        <w:rPr>
          <w:rFonts w:ascii="Symbol" w:hAnsi="Symbol" w:cs="Times New Roman"/>
          <w:noProof/>
          <w:sz w:val="24"/>
          <w:szCs w:val="24"/>
          <w:vertAlign w:val="superscript"/>
        </w:rPr>
        <w:t></w:t>
      </w:r>
      <w:r w:rsidR="00D400AA">
        <w:rPr>
          <w:rFonts w:ascii="Symbol" w:hAnsi="Symbol" w:cs="Times New Roman"/>
          <w:noProof/>
          <w:sz w:val="24"/>
          <w:szCs w:val="24"/>
          <w:vertAlign w:val="superscript"/>
        </w:rPr>
        <w:t></w:t>
      </w:r>
      <w:r w:rsidR="00D400AA">
        <w:rPr>
          <w:rFonts w:ascii="Symbol" w:hAnsi="Symbol" w:cs="Times New Roman"/>
          <w:noProof/>
          <w:sz w:val="24"/>
          <w:szCs w:val="24"/>
        </w:rPr>
        <w:t></w:t>
      </w:r>
      <w:r w:rsidR="00D400AA">
        <w:rPr>
          <w:rFonts w:ascii="Times New Roman" w:hAnsi="Times New Roman" w:cs="Times New Roman"/>
          <w:sz w:val="24"/>
          <w:szCs w:val="24"/>
        </w:rPr>
        <w:t>mice.</w:t>
      </w:r>
      <w:bookmarkEnd w:id="6"/>
      <w:r w:rsidRPr="002028DC">
        <w:rPr>
          <w:rFonts w:ascii="Times New Roman" w:hAnsi="Times New Roman" w:cs="Times New Roman"/>
          <w:sz w:val="24"/>
          <w:szCs w:val="24"/>
        </w:rPr>
        <w:t xml:space="preserve"> (</w:t>
      </w:r>
      <w:r w:rsidR="00964DB9">
        <w:rPr>
          <w:rFonts w:ascii="Times New Roman" w:hAnsi="Times New Roman" w:cs="Times New Roman"/>
          <w:b/>
          <w:sz w:val="24"/>
          <w:szCs w:val="24"/>
        </w:rPr>
        <w:t>E</w:t>
      </w:r>
      <w:r w:rsidRPr="002028DC">
        <w:rPr>
          <w:rFonts w:ascii="Times New Roman" w:hAnsi="Times New Roman" w:cs="Times New Roman"/>
          <w:sz w:val="24"/>
          <w:szCs w:val="24"/>
        </w:rPr>
        <w:t xml:space="preserve">) </w:t>
      </w:r>
      <w:r w:rsidR="00D400AA">
        <w:rPr>
          <w:rFonts w:ascii="Times New Roman" w:hAnsi="Times New Roman" w:cs="Times New Roman"/>
          <w:sz w:val="24"/>
          <w:szCs w:val="24"/>
        </w:rPr>
        <w:t xml:space="preserve">Representative </w:t>
      </w:r>
      <w:r w:rsidR="001946C2">
        <w:rPr>
          <w:rFonts w:ascii="Times New Roman" w:hAnsi="Times New Roman" w:cs="Times New Roman"/>
          <w:sz w:val="24"/>
          <w:szCs w:val="24"/>
        </w:rPr>
        <w:t>FACs</w:t>
      </w:r>
      <w:r w:rsidR="00D400AA">
        <w:rPr>
          <w:rFonts w:ascii="Times New Roman" w:hAnsi="Times New Roman" w:cs="Times New Roman"/>
          <w:sz w:val="24"/>
          <w:szCs w:val="24"/>
        </w:rPr>
        <w:t xml:space="preserve"> plot of MAIT cells</w:t>
      </w:r>
      <w:r w:rsidR="008F63C8">
        <w:rPr>
          <w:rFonts w:ascii="Times New Roman" w:hAnsi="Times New Roman" w:cs="Times New Roman"/>
          <w:sz w:val="24"/>
          <w:szCs w:val="24"/>
        </w:rPr>
        <w:t xml:space="preserve"> and</w:t>
      </w:r>
      <w:r w:rsidR="00D400AA">
        <w:rPr>
          <w:rFonts w:ascii="Times New Roman" w:hAnsi="Times New Roman" w:cs="Times New Roman"/>
          <w:sz w:val="24"/>
          <w:szCs w:val="24"/>
        </w:rPr>
        <w:t xml:space="preserve"> (</w:t>
      </w:r>
      <w:r w:rsidR="00964DB9">
        <w:rPr>
          <w:rFonts w:ascii="Times New Roman" w:hAnsi="Times New Roman" w:cs="Times New Roman"/>
          <w:b/>
          <w:sz w:val="24"/>
          <w:szCs w:val="24"/>
        </w:rPr>
        <w:t>F</w:t>
      </w:r>
      <w:r w:rsidR="00D400AA">
        <w:rPr>
          <w:rFonts w:ascii="Times New Roman" w:hAnsi="Times New Roman" w:cs="Times New Roman"/>
          <w:sz w:val="24"/>
          <w:szCs w:val="24"/>
        </w:rPr>
        <w:t>) the proportion of MAIT cells in the total CD45.2</w:t>
      </w:r>
      <w:r w:rsidR="00D400AA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D400AA">
        <w:rPr>
          <w:rFonts w:ascii="Times New Roman" w:hAnsi="Times New Roman" w:cs="Times New Roman"/>
          <w:sz w:val="24"/>
          <w:szCs w:val="24"/>
        </w:rPr>
        <w:t xml:space="preserve"> cells in the spleens of naïve C57BL/6 WT and </w:t>
      </w:r>
      <w:bookmarkStart w:id="7" w:name="OLE_LINK5"/>
      <w:proofErr w:type="spellStart"/>
      <w:r w:rsidR="0088312D" w:rsidRPr="002C6861">
        <w:rPr>
          <w:rFonts w:ascii="Times New Roman" w:hAnsi="Times New Roman" w:cs="Times New Roman"/>
          <w:i/>
          <w:iCs/>
          <w:sz w:val="24"/>
          <w:szCs w:val="24"/>
        </w:rPr>
        <w:t>Tcrd</w:t>
      </w:r>
      <w:bookmarkEnd w:id="7"/>
      <w:proofErr w:type="spellEnd"/>
      <w:r w:rsidR="00D400AA">
        <w:rPr>
          <w:rFonts w:ascii="Symbol" w:hAnsi="Symbol" w:cs="Times New Roman"/>
          <w:noProof/>
          <w:sz w:val="24"/>
          <w:szCs w:val="24"/>
          <w:vertAlign w:val="superscript"/>
        </w:rPr>
        <w:t></w:t>
      </w:r>
      <w:r w:rsidR="00D400AA">
        <w:rPr>
          <w:rFonts w:ascii="Symbol" w:hAnsi="Symbol" w:cs="Times New Roman"/>
          <w:noProof/>
          <w:sz w:val="24"/>
          <w:szCs w:val="24"/>
          <w:vertAlign w:val="superscript"/>
        </w:rPr>
        <w:t></w:t>
      </w:r>
      <w:r w:rsidR="00D400AA">
        <w:rPr>
          <w:rFonts w:ascii="Symbol" w:hAnsi="Symbol" w:cs="Times New Roman"/>
          <w:noProof/>
          <w:sz w:val="24"/>
          <w:szCs w:val="24"/>
          <w:vertAlign w:val="superscript"/>
        </w:rPr>
        <w:t></w:t>
      </w:r>
      <w:r w:rsidR="00D400AA">
        <w:rPr>
          <w:rFonts w:ascii="Symbol" w:hAnsi="Symbol" w:cs="Times New Roman"/>
          <w:noProof/>
          <w:sz w:val="24"/>
          <w:szCs w:val="24"/>
        </w:rPr>
        <w:t></w:t>
      </w:r>
      <w:r w:rsidR="00D400AA">
        <w:rPr>
          <w:rFonts w:ascii="Times New Roman" w:hAnsi="Times New Roman" w:cs="Times New Roman"/>
          <w:sz w:val="24"/>
          <w:szCs w:val="24"/>
        </w:rPr>
        <w:t xml:space="preserve">mice. </w:t>
      </w:r>
      <w:bookmarkStart w:id="8" w:name="OLE_LINK2"/>
      <w:r w:rsidR="00D400AA">
        <w:rPr>
          <w:rFonts w:ascii="Times New Roman" w:hAnsi="Times New Roman" w:cs="Times New Roman"/>
          <w:sz w:val="24"/>
          <w:szCs w:val="24"/>
        </w:rPr>
        <w:t>(</w:t>
      </w:r>
      <w:r w:rsidR="00964DB9">
        <w:rPr>
          <w:rFonts w:ascii="Times New Roman" w:hAnsi="Times New Roman" w:cs="Times New Roman"/>
          <w:b/>
          <w:sz w:val="24"/>
          <w:szCs w:val="24"/>
        </w:rPr>
        <w:t>G</w:t>
      </w:r>
      <w:r w:rsidR="00D400AA">
        <w:rPr>
          <w:rFonts w:ascii="Times New Roman" w:hAnsi="Times New Roman" w:cs="Times New Roman"/>
          <w:sz w:val="24"/>
          <w:szCs w:val="24"/>
        </w:rPr>
        <w:t xml:space="preserve">) </w:t>
      </w:r>
      <w:r w:rsidRPr="002028DC">
        <w:rPr>
          <w:rFonts w:ascii="Times New Roman" w:hAnsi="Times New Roman" w:cs="Times New Roman"/>
          <w:sz w:val="24"/>
          <w:szCs w:val="24"/>
        </w:rPr>
        <w:t xml:space="preserve">Groups of </w:t>
      </w:r>
      <w:r w:rsidR="00B76701" w:rsidRPr="002028DC">
        <w:rPr>
          <w:rFonts w:ascii="Times New Roman" w:hAnsi="Times New Roman" w:cs="Times New Roman"/>
          <w:sz w:val="24"/>
          <w:szCs w:val="24"/>
        </w:rPr>
        <w:t xml:space="preserve">C57BL/6 </w:t>
      </w:r>
      <w:r w:rsidR="00BF0096">
        <w:rPr>
          <w:rFonts w:ascii="Times New Roman" w:hAnsi="Times New Roman" w:cs="Times New Roman"/>
          <w:sz w:val="24"/>
          <w:szCs w:val="24"/>
        </w:rPr>
        <w:t xml:space="preserve">WT or </w:t>
      </w:r>
      <w:r w:rsidR="0088312D" w:rsidRPr="002C6861">
        <w:rPr>
          <w:rFonts w:ascii="Times New Roman" w:hAnsi="Times New Roman" w:cs="Times New Roman"/>
          <w:i/>
          <w:iCs/>
          <w:sz w:val="24"/>
          <w:szCs w:val="24"/>
        </w:rPr>
        <w:t>Mr1</w:t>
      </w:r>
      <w:r w:rsidR="00B76701" w:rsidRPr="002028D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B76701" w:rsidRPr="002028DC">
        <w:rPr>
          <w:rFonts w:ascii="Times New Roman" w:hAnsi="Times New Roman" w:cs="Times New Roman"/>
          <w:sz w:val="24"/>
          <w:szCs w:val="24"/>
        </w:rPr>
        <w:t xml:space="preserve"> mice</w:t>
      </w:r>
      <w:r w:rsidR="00A572A9">
        <w:rPr>
          <w:rFonts w:ascii="Times New Roman" w:hAnsi="Times New Roman" w:cs="Times New Roman"/>
          <w:sz w:val="24"/>
          <w:szCs w:val="24"/>
        </w:rPr>
        <w:t xml:space="preserve"> </w:t>
      </w:r>
      <w:r w:rsidR="00BF0096" w:rsidRPr="002028DC">
        <w:rPr>
          <w:rFonts w:ascii="Times New Roman" w:hAnsi="Times New Roman" w:cs="Times New Roman"/>
          <w:sz w:val="24"/>
          <w:szCs w:val="24"/>
        </w:rPr>
        <w:t>(n=5-6/group)</w:t>
      </w:r>
      <w:r w:rsidR="00BF0096">
        <w:rPr>
          <w:rFonts w:ascii="Times New Roman" w:hAnsi="Times New Roman" w:cs="Times New Roman"/>
          <w:sz w:val="24"/>
          <w:szCs w:val="24"/>
        </w:rPr>
        <w:t xml:space="preserve"> were injected </w:t>
      </w:r>
      <w:proofErr w:type="spellStart"/>
      <w:r w:rsidR="00BF0096">
        <w:rPr>
          <w:rFonts w:ascii="Times New Roman" w:hAnsi="Times New Roman" w:cs="Times New Roman"/>
          <w:sz w:val="24"/>
          <w:szCs w:val="24"/>
        </w:rPr>
        <w:t>i.v.</w:t>
      </w:r>
      <w:proofErr w:type="spellEnd"/>
      <w:r w:rsidR="00BF0096">
        <w:rPr>
          <w:rFonts w:ascii="Times New Roman" w:hAnsi="Times New Roman" w:cs="Times New Roman"/>
          <w:sz w:val="24"/>
          <w:szCs w:val="24"/>
        </w:rPr>
        <w:t xml:space="preserve"> with 1 x 10</w:t>
      </w:r>
      <w:r w:rsidR="00BF0096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F0096">
        <w:rPr>
          <w:rFonts w:ascii="Times New Roman" w:hAnsi="Times New Roman" w:cs="Times New Roman"/>
          <w:sz w:val="24"/>
          <w:szCs w:val="24"/>
        </w:rPr>
        <w:t xml:space="preserve"> B16F10 melanoma cells. In some groups, sorted </w:t>
      </w:r>
      <w:r w:rsidR="00BF0096" w:rsidRPr="002028DC">
        <w:rPr>
          <w:rFonts w:ascii="Times New Roman" w:hAnsi="Times New Roman" w:cs="Times New Roman"/>
          <w:sz w:val="24"/>
          <w:szCs w:val="24"/>
        </w:rPr>
        <w:t xml:space="preserve">MAIT or </w:t>
      </w:r>
      <w:r w:rsidR="00BF0096">
        <w:rPr>
          <w:rFonts w:ascii="Times New Roman" w:hAnsi="Times New Roman" w:cs="Times New Roman"/>
          <w:sz w:val="24"/>
          <w:szCs w:val="24"/>
        </w:rPr>
        <w:t>T conventional cells (</w:t>
      </w:r>
      <w:proofErr w:type="spellStart"/>
      <w:r w:rsidR="00054256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BF0096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="00BF0096">
        <w:rPr>
          <w:rFonts w:ascii="Times New Roman" w:hAnsi="Times New Roman" w:cs="Times New Roman"/>
          <w:sz w:val="24"/>
          <w:szCs w:val="24"/>
          <w:vertAlign w:val="subscript"/>
        </w:rPr>
        <w:t xml:space="preserve">) </w:t>
      </w:r>
      <w:r w:rsidR="00BF0096">
        <w:rPr>
          <w:rFonts w:ascii="Times New Roman" w:hAnsi="Times New Roman" w:cs="Times New Roman"/>
          <w:noProof/>
          <w:sz w:val="24"/>
          <w:szCs w:val="24"/>
        </w:rPr>
        <w:t>(</w:t>
      </w:r>
      <w:r w:rsidR="00240238" w:rsidRPr="001B0958">
        <w:rPr>
          <w:rFonts w:ascii="Times New Roman" w:hAnsi="Times New Roman" w:cs="Times New Roman"/>
          <w:noProof/>
          <w:sz w:val="24"/>
          <w:szCs w:val="24"/>
        </w:rPr>
        <w:t>non</w:t>
      </w:r>
      <w:r w:rsidR="00240238">
        <w:rPr>
          <w:rFonts w:ascii="Times New Roman" w:hAnsi="Times New Roman" w:cs="Times New Roman"/>
          <w:noProof/>
          <w:sz w:val="24"/>
          <w:szCs w:val="24"/>
        </w:rPr>
        <w:t>-</w:t>
      </w:r>
      <w:r w:rsidR="00BF0096">
        <w:rPr>
          <w:rFonts w:ascii="Times New Roman" w:hAnsi="Times New Roman" w:cs="Times New Roman"/>
          <w:noProof/>
          <w:sz w:val="24"/>
          <w:szCs w:val="24"/>
        </w:rPr>
        <w:t xml:space="preserve">MAIT </w:t>
      </w:r>
      <w:r w:rsidR="00BF0096" w:rsidRPr="00C167DF">
        <w:rPr>
          <w:rFonts w:ascii="Symbol" w:hAnsi="Symbol" w:cs="Times New Roman"/>
          <w:noProof/>
          <w:sz w:val="24"/>
          <w:szCs w:val="24"/>
        </w:rPr>
        <w:t></w:t>
      </w:r>
      <w:r w:rsidR="00BF0096" w:rsidRPr="00C167DF">
        <w:rPr>
          <w:rFonts w:ascii="Symbol" w:hAnsi="Symbol" w:cs="Times New Roman"/>
          <w:noProof/>
          <w:sz w:val="24"/>
          <w:szCs w:val="24"/>
        </w:rPr>
        <w:t></w:t>
      </w:r>
      <w:r w:rsidR="00BF0096">
        <w:rPr>
          <w:rFonts w:ascii="Symbol" w:hAnsi="Symbol" w:cs="Times New Roman"/>
          <w:noProof/>
          <w:sz w:val="24"/>
          <w:szCs w:val="24"/>
          <w:vertAlign w:val="superscript"/>
        </w:rPr>
        <w:t></w:t>
      </w:r>
      <w:r w:rsidR="00BF0096">
        <w:rPr>
          <w:rFonts w:ascii="Times New Roman" w:hAnsi="Times New Roman" w:cs="Times New Roman"/>
          <w:noProof/>
          <w:sz w:val="24"/>
          <w:szCs w:val="24"/>
        </w:rPr>
        <w:t xml:space="preserve"> T cells)(2 x 10</w:t>
      </w:r>
      <w:r w:rsidR="00BF0096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="00BF0096">
        <w:rPr>
          <w:rFonts w:ascii="Times New Roman" w:hAnsi="Times New Roman" w:cs="Times New Roman"/>
          <w:noProof/>
          <w:sz w:val="24"/>
          <w:szCs w:val="24"/>
        </w:rPr>
        <w:t xml:space="preserve"> cells/mouse) from </w:t>
      </w:r>
      <w:proofErr w:type="spellStart"/>
      <w:r w:rsidR="00E14F32" w:rsidRPr="002C6861">
        <w:rPr>
          <w:rFonts w:ascii="Times New Roman" w:hAnsi="Times New Roman" w:cs="Times New Roman"/>
          <w:i/>
          <w:iCs/>
          <w:sz w:val="24"/>
          <w:szCs w:val="24"/>
        </w:rPr>
        <w:t>Tcrd</w:t>
      </w:r>
      <w:proofErr w:type="spellEnd"/>
      <w:r w:rsidR="00E14F32">
        <w:rPr>
          <w:rFonts w:ascii="Symbol" w:hAnsi="Symbol" w:cs="Times New Roman"/>
          <w:noProof/>
          <w:sz w:val="24"/>
          <w:szCs w:val="24"/>
          <w:vertAlign w:val="superscript"/>
        </w:rPr>
        <w:t></w:t>
      </w:r>
      <w:r w:rsidR="00BF0096">
        <w:rPr>
          <w:rFonts w:ascii="Symbol" w:hAnsi="Symbol" w:cs="Times New Roman"/>
          <w:noProof/>
          <w:sz w:val="24"/>
          <w:szCs w:val="24"/>
          <w:vertAlign w:val="superscript"/>
        </w:rPr>
        <w:t></w:t>
      </w:r>
      <w:r w:rsidR="00BF0096">
        <w:rPr>
          <w:rFonts w:ascii="Symbol" w:hAnsi="Symbol" w:cs="Times New Roman"/>
          <w:noProof/>
          <w:sz w:val="24"/>
          <w:szCs w:val="24"/>
          <w:vertAlign w:val="superscript"/>
        </w:rPr>
        <w:t></w:t>
      </w:r>
      <w:r w:rsidR="00BF0096">
        <w:rPr>
          <w:rFonts w:ascii="Symbol" w:hAnsi="Symbol" w:cs="Times New Roman"/>
          <w:noProof/>
          <w:sz w:val="24"/>
          <w:szCs w:val="24"/>
          <w:vertAlign w:val="superscript"/>
        </w:rPr>
        <w:t></w:t>
      </w:r>
      <w:r w:rsidR="00BF0096">
        <w:rPr>
          <w:rFonts w:ascii="Times New Roman" w:hAnsi="Times New Roman" w:cs="Times New Roman"/>
          <w:noProof/>
          <w:sz w:val="24"/>
          <w:szCs w:val="24"/>
        </w:rPr>
        <w:t xml:space="preserve"> mice </w:t>
      </w:r>
      <w:r w:rsidR="00BF0096" w:rsidRPr="002028DC">
        <w:rPr>
          <w:rFonts w:ascii="Times New Roman" w:hAnsi="Times New Roman" w:cs="Times New Roman"/>
          <w:sz w:val="24"/>
          <w:szCs w:val="24"/>
        </w:rPr>
        <w:t>were</w:t>
      </w:r>
      <w:r w:rsidR="00BF00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096">
        <w:rPr>
          <w:rFonts w:ascii="Times New Roman" w:hAnsi="Times New Roman" w:cs="Times New Roman"/>
          <w:sz w:val="24"/>
          <w:szCs w:val="24"/>
        </w:rPr>
        <w:t>i.v</w:t>
      </w:r>
      <w:proofErr w:type="spellEnd"/>
      <w:r w:rsidR="00BF0096">
        <w:rPr>
          <w:rFonts w:ascii="Times New Roman" w:hAnsi="Times New Roman" w:cs="Times New Roman"/>
          <w:sz w:val="24"/>
          <w:szCs w:val="24"/>
        </w:rPr>
        <w:t xml:space="preserve"> injected into the indicated groups of m</w:t>
      </w:r>
      <w:r w:rsidR="00BF0096" w:rsidRPr="002028DC">
        <w:rPr>
          <w:rFonts w:ascii="Times New Roman" w:hAnsi="Times New Roman" w:cs="Times New Roman"/>
          <w:sz w:val="24"/>
          <w:szCs w:val="24"/>
        </w:rPr>
        <w:t xml:space="preserve">ice </w:t>
      </w:r>
      <w:r w:rsidR="00BF0096">
        <w:rPr>
          <w:rFonts w:ascii="Times New Roman" w:hAnsi="Times New Roman" w:cs="Times New Roman"/>
          <w:sz w:val="24"/>
          <w:szCs w:val="24"/>
        </w:rPr>
        <w:t xml:space="preserve">one day before </w:t>
      </w:r>
      <w:proofErr w:type="spellStart"/>
      <w:r w:rsidR="00BF0096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="00BF0096">
        <w:rPr>
          <w:rFonts w:ascii="Times New Roman" w:hAnsi="Times New Roman" w:cs="Times New Roman"/>
          <w:sz w:val="24"/>
          <w:szCs w:val="24"/>
        </w:rPr>
        <w:t xml:space="preserve"> inoculation. </w:t>
      </w:r>
      <w:r w:rsidR="00B76701" w:rsidRPr="002028DC">
        <w:rPr>
          <w:rFonts w:ascii="Times New Roman" w:hAnsi="Times New Roman" w:cs="Times New Roman"/>
          <w:sz w:val="24"/>
          <w:szCs w:val="24"/>
        </w:rPr>
        <w:t>On day 14</w:t>
      </w:r>
      <w:r w:rsidRPr="002028DC">
        <w:rPr>
          <w:rFonts w:ascii="Times New Roman" w:hAnsi="Times New Roman" w:cs="Times New Roman"/>
          <w:sz w:val="24"/>
          <w:szCs w:val="24"/>
        </w:rPr>
        <w:t xml:space="preserve"> relative to </w:t>
      </w:r>
      <w:proofErr w:type="spellStart"/>
      <w:r w:rsidRPr="002028DC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Pr="002028DC">
        <w:rPr>
          <w:rFonts w:ascii="Times New Roman" w:hAnsi="Times New Roman" w:cs="Times New Roman"/>
          <w:sz w:val="24"/>
          <w:szCs w:val="24"/>
        </w:rPr>
        <w:t xml:space="preserve"> cell inoculation</w:t>
      </w:r>
      <w:r w:rsidR="00B76701" w:rsidRPr="002028DC">
        <w:rPr>
          <w:rFonts w:ascii="Times New Roman" w:hAnsi="Times New Roman" w:cs="Times New Roman"/>
          <w:sz w:val="24"/>
          <w:szCs w:val="24"/>
        </w:rPr>
        <w:t xml:space="preserve">, lungs were harvested and the metastatic burden was quantified by counting colonies on the lung surface. </w:t>
      </w:r>
      <w:r w:rsidR="007F1BFC" w:rsidRPr="002028DC">
        <w:rPr>
          <w:rFonts w:ascii="Times New Roman" w:hAnsi="Times New Roman" w:cs="Times New Roman"/>
          <w:sz w:val="24"/>
          <w:szCs w:val="24"/>
        </w:rPr>
        <w:t>Data presented as mean ± SEM</w:t>
      </w:r>
      <w:r w:rsidR="007F1BFC">
        <w:rPr>
          <w:rFonts w:ascii="Times New Roman" w:hAnsi="Times New Roman" w:cs="Times New Roman"/>
          <w:sz w:val="24"/>
          <w:szCs w:val="24"/>
        </w:rPr>
        <w:t xml:space="preserve"> and</w:t>
      </w:r>
      <w:r w:rsidR="00D400AA">
        <w:rPr>
          <w:rFonts w:ascii="Times New Roman" w:hAnsi="Times New Roman" w:cs="Times New Roman"/>
          <w:sz w:val="24"/>
          <w:szCs w:val="24"/>
        </w:rPr>
        <w:t xml:space="preserve"> </w:t>
      </w:r>
      <w:r w:rsidR="00B76701" w:rsidRPr="002028DC">
        <w:rPr>
          <w:rFonts w:ascii="Times New Roman" w:hAnsi="Times New Roman" w:cs="Times New Roman"/>
          <w:sz w:val="24"/>
          <w:szCs w:val="24"/>
        </w:rPr>
        <w:t xml:space="preserve">pooled from two </w:t>
      </w:r>
      <w:r w:rsidR="00A572A9" w:rsidRPr="002028DC">
        <w:rPr>
          <w:rFonts w:ascii="Times New Roman" w:hAnsi="Times New Roman" w:cs="Times New Roman"/>
          <w:sz w:val="24"/>
          <w:szCs w:val="24"/>
        </w:rPr>
        <w:t>independent</w:t>
      </w:r>
      <w:r w:rsidR="00A572A9">
        <w:rPr>
          <w:rFonts w:ascii="Times New Roman" w:hAnsi="Times New Roman" w:cs="Times New Roman"/>
          <w:sz w:val="24"/>
          <w:szCs w:val="24"/>
        </w:rPr>
        <w:t xml:space="preserve"> </w:t>
      </w:r>
      <w:r w:rsidR="00B76701" w:rsidRPr="002028DC">
        <w:rPr>
          <w:rFonts w:ascii="Times New Roman" w:hAnsi="Times New Roman" w:cs="Times New Roman"/>
          <w:sz w:val="24"/>
          <w:szCs w:val="24"/>
        </w:rPr>
        <w:t>experiments</w:t>
      </w:r>
      <w:r w:rsidR="007F1BFC">
        <w:rPr>
          <w:rFonts w:ascii="Times New Roman" w:hAnsi="Times New Roman" w:cs="Times New Roman"/>
          <w:sz w:val="24"/>
          <w:szCs w:val="24"/>
        </w:rPr>
        <w:t>.</w:t>
      </w:r>
      <w:bookmarkEnd w:id="8"/>
      <w:r w:rsidR="00A572A9">
        <w:rPr>
          <w:rFonts w:ascii="Times New Roman" w:hAnsi="Times New Roman" w:cs="Times New Roman"/>
          <w:sz w:val="24"/>
          <w:szCs w:val="24"/>
        </w:rPr>
        <w:t xml:space="preserve"> </w:t>
      </w:r>
      <w:r w:rsidR="00B76701" w:rsidRPr="002028DC">
        <w:rPr>
          <w:rFonts w:ascii="Times New Roman" w:hAnsi="Times New Roman" w:cs="Times New Roman"/>
          <w:sz w:val="24"/>
          <w:szCs w:val="24"/>
        </w:rPr>
        <w:t xml:space="preserve">Significant differences between groups as indicated by crossbars were determined by </w:t>
      </w:r>
      <w:r w:rsidRPr="002028DC">
        <w:rPr>
          <w:rFonts w:ascii="Times New Roman" w:hAnsi="Times New Roman" w:cs="Times New Roman"/>
          <w:sz w:val="24"/>
          <w:szCs w:val="24"/>
        </w:rPr>
        <w:t xml:space="preserve">a </w:t>
      </w:r>
      <w:r w:rsidR="00B76701" w:rsidRPr="002028DC">
        <w:rPr>
          <w:rFonts w:ascii="Times New Roman" w:hAnsi="Times New Roman" w:cs="Times New Roman"/>
          <w:sz w:val="24"/>
          <w:szCs w:val="24"/>
        </w:rPr>
        <w:t>one-way ANOVA followed by Tukey</w:t>
      </w:r>
      <w:r w:rsidR="00B76701" w:rsidRPr="002028D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76701" w:rsidRPr="001B0958">
        <w:rPr>
          <w:rFonts w:ascii="Times New Roman" w:hAnsi="Times New Roman" w:cs="Times New Roman"/>
          <w:i/>
          <w:noProof/>
          <w:sz w:val="24"/>
          <w:szCs w:val="24"/>
        </w:rPr>
        <w:t>post-hoc</w:t>
      </w:r>
      <w:r w:rsidR="00B76701" w:rsidRPr="002028DC">
        <w:rPr>
          <w:rFonts w:ascii="Times New Roman" w:hAnsi="Times New Roman" w:cs="Times New Roman"/>
          <w:sz w:val="24"/>
          <w:szCs w:val="24"/>
        </w:rPr>
        <w:t xml:space="preserve"> test, **p&lt;0.01, ***p&lt;0.001.</w:t>
      </w:r>
    </w:p>
    <w:p w14:paraId="4297B161" w14:textId="77777777" w:rsidR="00B50022" w:rsidRPr="002028DC" w:rsidRDefault="00B50022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299004C9" w14:textId="77777777" w:rsidR="00A747D7" w:rsidRDefault="00A747D7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6C17DB9" w14:textId="580BEA93" w:rsidR="00A747D7" w:rsidRDefault="0088312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849728" behindDoc="0" locked="0" layoutInCell="1" allowOverlap="1" wp14:anchorId="75B7ABE2" wp14:editId="7DCD05DF">
                <wp:simplePos x="0" y="0"/>
                <wp:positionH relativeFrom="column">
                  <wp:posOffset>56515</wp:posOffset>
                </wp:positionH>
                <wp:positionV relativeFrom="paragraph">
                  <wp:posOffset>906145</wp:posOffset>
                </wp:positionV>
                <wp:extent cx="500380" cy="230505"/>
                <wp:effectExtent l="0" t="0" r="0" b="0"/>
                <wp:wrapNone/>
                <wp:docPr id="2074" name="TextBox 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0380" cy="2305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972626E" w14:textId="45480F50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B67039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8"/>
                                <w:szCs w:val="18"/>
                                <w:vertAlign w:val="superscript"/>
                              </w:rPr>
                              <w:t>-/-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5B7ABE2" id="TextBox 98" o:spid="_x0000_s1084" type="#_x0000_t202" style="position:absolute;margin-left:4.45pt;margin-top:71.35pt;width:39.4pt;height:18.15pt;z-index:2518497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" filled="f" stroked="f">
                <v:textbox style="mso-fit-shape-to-text:t">
                  <w:txbxContent>
                    <w:p w14:paraId="4972626E" w14:textId="45480F50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B67039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8"/>
                          <w:szCs w:val="18"/>
                          <w:vertAlign w:val="superscript"/>
                        </w:rPr>
                        <w:t>-/-</w:t>
                      </w:r>
                    </w:p>
                  </w:txbxContent>
                </v:textbox>
              </v:shape>
            </w:pict>
          </mc:Fallback>
        </mc:AlternateContent>
      </w:r>
      <w:r w:rsidR="00A104C2">
        <w:rPr>
          <w:rFonts w:ascii="Times New Roman" w:hAnsi="Times New Roman" w:cs="Times New Roman"/>
          <w:b/>
          <w:noProof/>
          <w:sz w:val="24"/>
          <w:szCs w:val="24"/>
          <w:lang w:val="en-US" w:eastAsia="en-US"/>
        </w:rPr>
        <w:drawing>
          <wp:anchor distT="0" distB="0" distL="114300" distR="114300" simplePos="0" relativeHeight="252086272" behindDoc="1" locked="0" layoutInCell="1" allowOverlap="1" wp14:anchorId="17765A8E" wp14:editId="392C45FC">
            <wp:simplePos x="0" y="0"/>
            <wp:positionH relativeFrom="margin">
              <wp:align>right</wp:align>
            </wp:positionH>
            <wp:positionV relativeFrom="paragraph">
              <wp:posOffset>3538220</wp:posOffset>
            </wp:positionV>
            <wp:extent cx="5193665" cy="886460"/>
            <wp:effectExtent l="0" t="0" r="6985" b="8890"/>
            <wp:wrapTight wrapText="bothSides">
              <wp:wrapPolygon edited="0">
                <wp:start x="0" y="0"/>
                <wp:lineTo x="0" y="21352"/>
                <wp:lineTo x="21550" y="21352"/>
                <wp:lineTo x="21550" y="0"/>
                <wp:lineTo x="0" y="0"/>
              </wp:wrapPolygon>
            </wp:wrapTight>
            <wp:docPr id="85" name="Picture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3665" cy="8864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51091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17984" behindDoc="0" locked="0" layoutInCell="1" allowOverlap="1" wp14:anchorId="0068014C" wp14:editId="7285B62D">
                <wp:simplePos x="0" y="0"/>
                <wp:positionH relativeFrom="column">
                  <wp:posOffset>83029</wp:posOffset>
                </wp:positionH>
                <wp:positionV relativeFrom="paragraph">
                  <wp:posOffset>7055168</wp:posOffset>
                </wp:positionV>
                <wp:extent cx="451485" cy="157480"/>
                <wp:effectExtent l="0" t="0" r="0" b="0"/>
                <wp:wrapNone/>
                <wp:docPr id="45" name="Text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451485" cy="15748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3D6E2E1" w14:textId="77777777" w:rsidR="00956D99" w:rsidRDefault="00956D99" w:rsidP="006A57E2">
                            <w:pPr>
                              <w:jc w:val="both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8"/>
                                <w:szCs w:val="18"/>
                                <w:vertAlign w:val="superscript"/>
                              </w:rPr>
                              <w:t>WT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068014C" id="TextBox 23" o:spid="_x0000_s1085" type="#_x0000_t202" style="position:absolute;margin-left:6.55pt;margin-top:555.55pt;width:35.55pt;height:12.4pt;rotation:-90;z-index:2518179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" filled="f" stroked="f">
                <v:textbox style="mso-fit-shape-to-text:t">
                  <w:txbxContent>
                    <w:p w14:paraId="63D6E2E1" w14:textId="77777777" w:rsidR="00956D99" w:rsidRDefault="00956D99" w:rsidP="006A57E2">
                      <w:pPr>
                        <w:jc w:val="both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8"/>
                          <w:szCs w:val="18"/>
                          <w:vertAlign w:val="superscript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6176" behindDoc="0" locked="0" layoutInCell="1" allowOverlap="1" wp14:anchorId="2FC37DC4" wp14:editId="0EAAD031">
                <wp:simplePos x="0" y="0"/>
                <wp:positionH relativeFrom="column">
                  <wp:posOffset>605790</wp:posOffset>
                </wp:positionH>
                <wp:positionV relativeFrom="paragraph">
                  <wp:posOffset>6149340</wp:posOffset>
                </wp:positionV>
                <wp:extent cx="1320800" cy="245745"/>
                <wp:effectExtent l="0" t="0" r="0" b="0"/>
                <wp:wrapNone/>
                <wp:docPr id="2051" name="Text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20800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1CDDD2C" w14:textId="77777777" w:rsidR="00956D99" w:rsidRPr="001D7996" w:rsidRDefault="00956D99" w:rsidP="001D7996">
                            <w:pPr>
                              <w:spacing w:after="0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8F2.F9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FC37DC4" id="_x0000_s1086" type="#_x0000_t202" style="position:absolute;margin-left:47.7pt;margin-top:484.2pt;width:104pt;height:19.35pt;z-index:2518261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" filled="f" stroked="f">
                <v:textbox style="mso-fit-shape-to-text:t">
                  <w:txbxContent>
                    <w:p w14:paraId="71CDDD2C" w14:textId="77777777" w:rsidR="00956D99" w:rsidRPr="001D7996" w:rsidRDefault="00956D99" w:rsidP="001D7996">
                      <w:pPr>
                        <w:spacing w:after="0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8F2.F9)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01600" behindDoc="0" locked="0" layoutInCell="1" allowOverlap="1" wp14:anchorId="4E49F8B0" wp14:editId="4A019462">
                <wp:simplePos x="0" y="0"/>
                <wp:positionH relativeFrom="column">
                  <wp:posOffset>591185</wp:posOffset>
                </wp:positionH>
                <wp:positionV relativeFrom="paragraph">
                  <wp:posOffset>4472305</wp:posOffset>
                </wp:positionV>
                <wp:extent cx="1320800" cy="245745"/>
                <wp:effectExtent l="0" t="0" r="0" b="0"/>
                <wp:wrapNone/>
                <wp:docPr id="21" name="Text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20800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78204BF" w14:textId="77777777" w:rsidR="00956D99" w:rsidRPr="001D7996" w:rsidRDefault="00956D99" w:rsidP="006A57E2">
                            <w:pPr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8F2.F9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E49F8B0" id="TextBox 4" o:spid="_x0000_s1087" type="#_x0000_t202" style="position:absolute;margin-left:46.55pt;margin-top:352.15pt;width:104pt;height:19.35pt;z-index:2518016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" filled="f" stroked="f">
                <v:textbox style="mso-fit-shape-to-text:t">
                  <w:txbxContent>
                    <w:p w14:paraId="578204BF" w14:textId="77777777" w:rsidR="00956D99" w:rsidRPr="001D7996" w:rsidRDefault="00956D99" w:rsidP="006A57E2">
                      <w:pPr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8F2.F9)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08768" behindDoc="0" locked="0" layoutInCell="1" allowOverlap="1" wp14:anchorId="56DEB7D8" wp14:editId="39A6505D">
                <wp:simplePos x="0" y="0"/>
                <wp:positionH relativeFrom="column">
                  <wp:posOffset>4124960</wp:posOffset>
                </wp:positionH>
                <wp:positionV relativeFrom="paragraph">
                  <wp:posOffset>3326765</wp:posOffset>
                </wp:positionV>
                <wp:extent cx="654050" cy="245745"/>
                <wp:effectExtent l="0" t="0" r="0" b="0"/>
                <wp:wrapNone/>
                <wp:docPr id="29" name="Text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4050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FC99971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K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6DEB7D8" id="_x0000_s1088" type="#_x0000_t202" style="position:absolute;margin-left:324.8pt;margin-top:261.95pt;width:51.5pt;height:19.35pt;z-index:2518087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" filled="f" stroked="f">
                <v:textbox style="mso-fit-shape-to-text:t">
                  <w:txbxContent>
                    <w:p w14:paraId="7FC99971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NK cells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07744" behindDoc="0" locked="0" layoutInCell="1" allowOverlap="1" wp14:anchorId="22E15F10" wp14:editId="3C65D4AE">
                <wp:simplePos x="0" y="0"/>
                <wp:positionH relativeFrom="column">
                  <wp:posOffset>3266440</wp:posOffset>
                </wp:positionH>
                <wp:positionV relativeFrom="paragraph">
                  <wp:posOffset>3319145</wp:posOffset>
                </wp:positionV>
                <wp:extent cx="726440" cy="245745"/>
                <wp:effectExtent l="0" t="0" r="0" b="0"/>
                <wp:wrapNone/>
                <wp:docPr id="28" name="Text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6440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676C035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  <w:lang w:val="el-GR"/>
                              </w:rPr>
                              <w:t>γδ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T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E15F10" id="TextBox 10" o:spid="_x0000_s1089" type="#_x0000_t202" style="position:absolute;margin-left:257.2pt;margin-top:261.35pt;width:57.2pt;height:19.35pt;z-index:2518077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" filled="f" stroked="f">
                <v:textbox style="mso-fit-shape-to-text:t">
                  <w:txbxContent>
                    <w:p w14:paraId="0676C035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  <w:lang w:val="el-GR"/>
                        </w:rPr>
                        <w:t>γδ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T cells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2800" behindDoc="0" locked="0" layoutInCell="1" allowOverlap="1" wp14:anchorId="6BDD49AA" wp14:editId="299CE956">
                <wp:simplePos x="0" y="0"/>
                <wp:positionH relativeFrom="column">
                  <wp:posOffset>603250</wp:posOffset>
                </wp:positionH>
                <wp:positionV relativeFrom="paragraph">
                  <wp:posOffset>2802255</wp:posOffset>
                </wp:positionV>
                <wp:extent cx="1158875" cy="245110"/>
                <wp:effectExtent l="0" t="0" r="0" b="0"/>
                <wp:wrapNone/>
                <wp:docPr id="2077" name="TextBox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58875" cy="2451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AD99A4E" w14:textId="77777777" w:rsidR="00956D99" w:rsidRPr="001D7996" w:rsidRDefault="00956D99" w:rsidP="006A57E2">
                            <w:pPr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BDD49AA" id="TextBox 101" o:spid="_x0000_s1090" type="#_x0000_t202" style="position:absolute;margin-left:47.5pt;margin-top:220.65pt;width:91.25pt;height:19.3pt;z-index:2518528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" filled="f" stroked="f">
                <v:textbox style="mso-fit-shape-to-text:t">
                  <w:txbxContent>
                    <w:p w14:paraId="0AD99A4E" w14:textId="77777777" w:rsidR="00956D99" w:rsidRPr="001D7996" w:rsidRDefault="00956D99" w:rsidP="006A57E2">
                      <w:pPr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19008" behindDoc="0" locked="0" layoutInCell="1" allowOverlap="1" wp14:anchorId="5DCBB6BE" wp14:editId="03B03EB8">
                <wp:simplePos x="0" y="0"/>
                <wp:positionH relativeFrom="column">
                  <wp:posOffset>91699</wp:posOffset>
                </wp:positionH>
                <wp:positionV relativeFrom="paragraph">
                  <wp:posOffset>7488873</wp:posOffset>
                </wp:positionV>
                <wp:extent cx="445135" cy="157480"/>
                <wp:effectExtent l="0" t="0" r="0" b="0"/>
                <wp:wrapNone/>
                <wp:docPr id="46" name="Text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445135" cy="15748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F91AB7D" w14:textId="77777777" w:rsidR="00956D99" w:rsidRDefault="00956D99" w:rsidP="006A57E2">
                            <w:pPr>
                              <w:jc w:val="both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8"/>
                                <w:szCs w:val="18"/>
                                <w:vertAlign w:val="superscript"/>
                              </w:rPr>
                              <w:t>K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DCBB6BE" id="TextBox 24" o:spid="_x0000_s1091" type="#_x0000_t202" style="position:absolute;margin-left:7.2pt;margin-top:589.7pt;width:35.05pt;height:12.4pt;rotation:-90;z-index:2518190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" filled="f" stroked="f">
                <v:textbox style="mso-fit-shape-to-text:t">
                  <w:txbxContent>
                    <w:p w14:paraId="0F91AB7D" w14:textId="77777777" w:rsidR="00956D99" w:rsidRDefault="00956D99" w:rsidP="006A57E2">
                      <w:pPr>
                        <w:jc w:val="both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8"/>
                          <w:szCs w:val="18"/>
                          <w:vertAlign w:val="superscript"/>
                        </w:rPr>
                        <w:t>K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2320" behindDoc="0" locked="0" layoutInCell="1" allowOverlap="1" wp14:anchorId="4964E69D" wp14:editId="1B62CE58">
                <wp:simplePos x="0" y="0"/>
                <wp:positionH relativeFrom="column">
                  <wp:posOffset>4033520</wp:posOffset>
                </wp:positionH>
                <wp:positionV relativeFrom="paragraph">
                  <wp:posOffset>4980998</wp:posOffset>
                </wp:positionV>
                <wp:extent cx="818515" cy="245110"/>
                <wp:effectExtent l="0" t="0" r="0" b="0"/>
                <wp:wrapNone/>
                <wp:docPr id="2060" name="TextBox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18515" cy="2451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12E051E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eosinophi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964E69D" id="_x0000_s1092" type="#_x0000_t202" style="position:absolute;margin-left:317.6pt;margin-top:392.2pt;width:64.45pt;height:19.3pt;z-index:2518323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" filled="f" stroked="f">
                <v:textbox style="mso-fit-shape-to-text:t">
                  <w:txbxContent>
                    <w:p w14:paraId="312E051E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eosinophi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1296" behindDoc="0" locked="0" layoutInCell="1" allowOverlap="1" wp14:anchorId="7E1957D6" wp14:editId="3892D3F8">
                <wp:simplePos x="0" y="0"/>
                <wp:positionH relativeFrom="column">
                  <wp:posOffset>3164205</wp:posOffset>
                </wp:positionH>
                <wp:positionV relativeFrom="paragraph">
                  <wp:posOffset>4987983</wp:posOffset>
                </wp:positionV>
                <wp:extent cx="804545" cy="245110"/>
                <wp:effectExtent l="0" t="0" r="0" b="0"/>
                <wp:wrapNone/>
                <wp:docPr id="2059" name="TextBox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04545" cy="2451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788C23C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eutrophi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E1957D6" id="_x0000_s1093" type="#_x0000_t202" style="position:absolute;margin-left:249.15pt;margin-top:392.75pt;width:63.35pt;height:19.3pt;z-index:2518312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" filled="f" stroked="f">
                <v:textbox style="mso-fit-shape-to-text:t">
                  <w:txbxContent>
                    <w:p w14:paraId="6788C23C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neutrophi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0272" behindDoc="0" locked="0" layoutInCell="1" allowOverlap="1" wp14:anchorId="66FCC483" wp14:editId="73DAAE4D">
                <wp:simplePos x="0" y="0"/>
                <wp:positionH relativeFrom="column">
                  <wp:posOffset>2353945</wp:posOffset>
                </wp:positionH>
                <wp:positionV relativeFrom="paragraph">
                  <wp:posOffset>4987983</wp:posOffset>
                </wp:positionV>
                <wp:extent cx="798195" cy="245110"/>
                <wp:effectExtent l="0" t="0" r="0" b="0"/>
                <wp:wrapNone/>
                <wp:docPr id="2058" name="TextBox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8195" cy="2451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A7A842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onocyte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FCC483" id="_x0000_s1094" type="#_x0000_t202" style="position:absolute;margin-left:185.35pt;margin-top:392.75pt;width:62.85pt;height:19.3pt;z-index:2518302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" filled="f" stroked="f">
                <v:textbox style="mso-fit-shape-to-text:t">
                  <w:txbxContent>
                    <w:p w14:paraId="7EA7A842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onocyte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9248" behindDoc="0" locked="0" layoutInCell="1" allowOverlap="1" wp14:anchorId="4992CA09" wp14:editId="275DBEAE">
                <wp:simplePos x="0" y="0"/>
                <wp:positionH relativeFrom="column">
                  <wp:posOffset>1659255</wp:posOffset>
                </wp:positionH>
                <wp:positionV relativeFrom="paragraph">
                  <wp:posOffset>5001953</wp:posOffset>
                </wp:positionV>
                <wp:extent cx="432435" cy="245110"/>
                <wp:effectExtent l="0" t="0" r="0" b="0"/>
                <wp:wrapNone/>
                <wp:docPr id="2055" name="TextBox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2435" cy="2451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AEA7209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C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992CA09" id="_x0000_s1095" type="#_x0000_t202" style="position:absolute;margin-left:130.65pt;margin-top:393.85pt;width:34.05pt;height:19.3pt;z-index:2518292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" filled="f" stroked="f">
                <v:textbox style="mso-fit-shape-to-text:t">
                  <w:txbxContent>
                    <w:p w14:paraId="4AEA7209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C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8224" behindDoc="0" locked="0" layoutInCell="1" allowOverlap="1" wp14:anchorId="3FF5806F" wp14:editId="5268D2AE">
                <wp:simplePos x="0" y="0"/>
                <wp:positionH relativeFrom="column">
                  <wp:posOffset>579755</wp:posOffset>
                </wp:positionH>
                <wp:positionV relativeFrom="paragraph">
                  <wp:posOffset>5001953</wp:posOffset>
                </wp:positionV>
                <wp:extent cx="922655" cy="245110"/>
                <wp:effectExtent l="0" t="0" r="0" b="0"/>
                <wp:wrapNone/>
                <wp:docPr id="2054" name="Text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22655" cy="24511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24EAE78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alveolar M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  <w:lang w:val="el-GR"/>
                              </w:rPr>
                              <w:t>Φ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FF5806F" id="_x0000_s1096" type="#_x0000_t202" style="position:absolute;margin-left:45.65pt;margin-top:393.85pt;width:72.65pt;height:19.3pt;z-index:2518282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" filled="f" stroked="f">
                <v:textbox style="mso-fit-shape-to-text:t">
                  <w:txbxContent>
                    <w:p w14:paraId="124EAE78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alveolar M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  <w:lang w:val="el-GR"/>
                        </w:rPr>
                        <w:t>Φ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03648" behindDoc="0" locked="0" layoutInCell="1" allowOverlap="1" wp14:anchorId="4EF0CFB2" wp14:editId="1A674344">
                <wp:simplePos x="0" y="0"/>
                <wp:positionH relativeFrom="column">
                  <wp:posOffset>4864735</wp:posOffset>
                </wp:positionH>
                <wp:positionV relativeFrom="paragraph">
                  <wp:posOffset>3314758</wp:posOffset>
                </wp:positionV>
                <wp:extent cx="937895" cy="245745"/>
                <wp:effectExtent l="0" t="0" r="0" b="0"/>
                <wp:wrapNone/>
                <wp:docPr id="23" name="Text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37895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15EC223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CD45.2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6"/>
                                <w:sz w:val="18"/>
                                <w:szCs w:val="18"/>
                                <w:vertAlign w:val="superscript"/>
                              </w:rPr>
                              <w:t>-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EF0CFB2" id="TextBox 6" o:spid="_x0000_s1097" type="#_x0000_t202" style="position:absolute;margin-left:383.05pt;margin-top:261pt;width:73.85pt;height:19.35pt;z-index:2518036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" filled="f" stroked="f">
                <v:textbox style="mso-fit-shape-to-text:t">
                  <w:txbxContent>
                    <w:p w14:paraId="515EC223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CD45.2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6"/>
                          <w:sz w:val="18"/>
                          <w:szCs w:val="18"/>
                          <w:vertAlign w:val="superscript"/>
                        </w:rPr>
                        <w:t>-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06720" behindDoc="0" locked="0" layoutInCell="1" allowOverlap="1" wp14:anchorId="0933FF57" wp14:editId="068C4A51">
                <wp:simplePos x="0" y="0"/>
                <wp:positionH relativeFrom="column">
                  <wp:posOffset>2299335</wp:posOffset>
                </wp:positionH>
                <wp:positionV relativeFrom="paragraph">
                  <wp:posOffset>3314758</wp:posOffset>
                </wp:positionV>
                <wp:extent cx="895985" cy="245745"/>
                <wp:effectExtent l="0" t="0" r="0" b="0"/>
                <wp:wrapNone/>
                <wp:docPr id="26" name="Text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5985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60447EF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CD8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6"/>
                                <w:sz w:val="18"/>
                                <w:szCs w:val="18"/>
                                <w:vertAlign w:val="superscript"/>
                              </w:rPr>
                              <w:t>+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T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933FF57" id="TextBox 9" o:spid="_x0000_s1098" type="#_x0000_t202" style="position:absolute;margin-left:181.05pt;margin-top:261pt;width:70.55pt;height:19.35pt;z-index:2518067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" filled="f" stroked="f">
                <v:textbox style="mso-fit-shape-to-text:t">
                  <w:txbxContent>
                    <w:p w14:paraId="760447EF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CD8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6"/>
                          <w:sz w:val="18"/>
                          <w:szCs w:val="18"/>
                          <w:vertAlign w:val="superscript"/>
                        </w:rPr>
                        <w:t>+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T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05696" behindDoc="0" locked="0" layoutInCell="1" allowOverlap="1" wp14:anchorId="2C8F60A7" wp14:editId="4F0BCB42">
                <wp:simplePos x="0" y="0"/>
                <wp:positionH relativeFrom="column">
                  <wp:posOffset>1417955</wp:posOffset>
                </wp:positionH>
                <wp:positionV relativeFrom="paragraph">
                  <wp:posOffset>3314758</wp:posOffset>
                </wp:positionV>
                <wp:extent cx="895985" cy="245745"/>
                <wp:effectExtent l="0" t="0" r="0" b="0"/>
                <wp:wrapNone/>
                <wp:docPr id="25" name="Text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5985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93DEB2D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CD4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6"/>
                                <w:sz w:val="18"/>
                                <w:szCs w:val="18"/>
                                <w:vertAlign w:val="superscript"/>
                              </w:rPr>
                              <w:t>+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T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C8F60A7" id="TextBox 8" o:spid="_x0000_s1099" type="#_x0000_t202" style="position:absolute;margin-left:111.65pt;margin-top:261pt;width:70.55pt;height:19.35pt;z-index:2518056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" filled="f" stroked="f">
                <v:textbox style="mso-fit-shape-to-text:t">
                  <w:txbxContent>
                    <w:p w14:paraId="593DEB2D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CD4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6"/>
                          <w:sz w:val="18"/>
                          <w:szCs w:val="18"/>
                          <w:vertAlign w:val="superscript"/>
                        </w:rPr>
                        <w:t>+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T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3824" behindDoc="0" locked="0" layoutInCell="1" allowOverlap="1" wp14:anchorId="33BF60CF" wp14:editId="128187E8">
                <wp:simplePos x="0" y="0"/>
                <wp:positionH relativeFrom="column">
                  <wp:posOffset>1691005</wp:posOffset>
                </wp:positionH>
                <wp:positionV relativeFrom="paragraph">
                  <wp:posOffset>2908300</wp:posOffset>
                </wp:positionV>
                <wp:extent cx="2749550" cy="1905"/>
                <wp:effectExtent l="0" t="76200" r="12700" b="112395"/>
                <wp:wrapNone/>
                <wp:docPr id="2078" name="Straight Arrow Connector 1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749550" cy="1905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A7A30EB" id="Straight Arrow Connector 102" o:spid="_x0000_s1026" type="#_x0000_t32" style="position:absolute;margin-left:133.15pt;margin-top:229pt;width:216.5pt;height:.15pt;flip:y;z-index:2518538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">
                <v:stroke endarrow="open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02624" behindDoc="0" locked="0" layoutInCell="1" allowOverlap="1" wp14:anchorId="6573E354" wp14:editId="0E479C76">
                <wp:simplePos x="0" y="0"/>
                <wp:positionH relativeFrom="column">
                  <wp:posOffset>1851025</wp:posOffset>
                </wp:positionH>
                <wp:positionV relativeFrom="paragraph">
                  <wp:posOffset>4580948</wp:posOffset>
                </wp:positionV>
                <wp:extent cx="3353435" cy="0"/>
                <wp:effectExtent l="0" t="76200" r="18415" b="114300"/>
                <wp:wrapNone/>
                <wp:docPr id="22" name="Straight Arrow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353435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F6E4D91" id="Straight Arrow Connector 5" o:spid="_x0000_s1026" type="#_x0000_t32" style="position:absolute;margin-left:145.75pt;margin-top:360.7pt;width:264.05pt;height:0;z-index:251802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">
                <v:stroke endarrow="open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1536" behindDoc="0" locked="0" layoutInCell="1" allowOverlap="1" wp14:anchorId="6831BA5C" wp14:editId="6C4A11CA">
                <wp:simplePos x="0" y="0"/>
                <wp:positionH relativeFrom="column">
                  <wp:posOffset>1629410</wp:posOffset>
                </wp:positionH>
                <wp:positionV relativeFrom="paragraph">
                  <wp:posOffset>1329113</wp:posOffset>
                </wp:positionV>
                <wp:extent cx="3689350" cy="0"/>
                <wp:effectExtent l="0" t="76200" r="25400" b="114300"/>
                <wp:wrapNone/>
                <wp:docPr id="2068" name="Straight Arrow Connector 8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689350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D907A53" id="Straight Arrow Connector 87" o:spid="_x0000_s1026" type="#_x0000_t32" style="position:absolute;margin-left:128.3pt;margin-top:104.65pt;width:290.5pt;height:0;z-index:2518415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">
                <v:stroke endarrow="open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34C5EC54" wp14:editId="709951B0">
                <wp:simplePos x="0" y="0"/>
                <wp:positionH relativeFrom="column">
                  <wp:posOffset>4810760</wp:posOffset>
                </wp:positionH>
                <wp:positionV relativeFrom="paragraph">
                  <wp:posOffset>63558</wp:posOffset>
                </wp:positionV>
                <wp:extent cx="937895" cy="245745"/>
                <wp:effectExtent l="0" t="0" r="0" b="0"/>
                <wp:wrapNone/>
                <wp:docPr id="2069" name="TextBox 8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37895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87AC4E9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CD45.2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6"/>
                                <w:sz w:val="18"/>
                                <w:szCs w:val="18"/>
                                <w:vertAlign w:val="superscript"/>
                              </w:rPr>
                              <w:t>-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4C5EC54" id="TextBox 88" o:spid="_x0000_s1100" type="#_x0000_t202" style="position:absolute;margin-left:378.8pt;margin-top:5pt;width:73.85pt;height:19.35pt;z-index:2518425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" filled="f" stroked="f">
                <v:textbox style="mso-fit-shape-to-text:t">
                  <w:txbxContent>
                    <w:p w14:paraId="587AC4E9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CD45.2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6"/>
                          <w:sz w:val="18"/>
                          <w:szCs w:val="18"/>
                          <w:vertAlign w:val="superscript"/>
                        </w:rPr>
                        <w:t>-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5632" behindDoc="0" locked="0" layoutInCell="1" allowOverlap="1" wp14:anchorId="211D5BFC" wp14:editId="44DFCEF0">
                <wp:simplePos x="0" y="0"/>
                <wp:positionH relativeFrom="column">
                  <wp:posOffset>2245360</wp:posOffset>
                </wp:positionH>
                <wp:positionV relativeFrom="paragraph">
                  <wp:posOffset>63558</wp:posOffset>
                </wp:positionV>
                <wp:extent cx="895985" cy="245745"/>
                <wp:effectExtent l="0" t="0" r="0" b="0"/>
                <wp:wrapNone/>
                <wp:docPr id="92" name="TextBox 9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5985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17CBB1A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CD8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6"/>
                                <w:sz w:val="18"/>
                                <w:szCs w:val="18"/>
                                <w:vertAlign w:val="superscript"/>
                              </w:rPr>
                              <w:t>+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T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11D5BFC" id="TextBox 91" o:spid="_x0000_s1101" type="#_x0000_t202" style="position:absolute;margin-left:176.8pt;margin-top:5pt;width:70.55pt;height:19.35pt;z-index:2518456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" filled="f" stroked="f">
                <v:textbox style="mso-fit-shape-to-text:t">
                  <w:txbxContent>
                    <w:p w14:paraId="717CBB1A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CD8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6"/>
                          <w:sz w:val="18"/>
                          <w:szCs w:val="18"/>
                          <w:vertAlign w:val="superscript"/>
                        </w:rPr>
                        <w:t>+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T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30F72EF7" wp14:editId="5912ACB8">
                <wp:simplePos x="0" y="0"/>
                <wp:positionH relativeFrom="column">
                  <wp:posOffset>1363980</wp:posOffset>
                </wp:positionH>
                <wp:positionV relativeFrom="paragraph">
                  <wp:posOffset>77528</wp:posOffset>
                </wp:positionV>
                <wp:extent cx="895985" cy="245745"/>
                <wp:effectExtent l="0" t="0" r="0" b="0"/>
                <wp:wrapNone/>
                <wp:docPr id="2070" name="TextBox 9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5985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E54842D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CD4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6"/>
                                <w:sz w:val="18"/>
                                <w:szCs w:val="18"/>
                                <w:vertAlign w:val="superscript"/>
                              </w:rPr>
                              <w:t>+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T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0F72EF7" id="_x0000_s1102" type="#_x0000_t202" style="position:absolute;margin-left:107.4pt;margin-top:6.1pt;width:70.55pt;height:19.35pt;z-index:2518446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" filled="f" stroked="f">
                <v:textbox style="mso-fit-shape-to-text:t">
                  <w:txbxContent>
                    <w:p w14:paraId="7E54842D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CD4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6"/>
                          <w:sz w:val="18"/>
                          <w:szCs w:val="18"/>
                          <w:vertAlign w:val="superscript"/>
                        </w:rPr>
                        <w:t>+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T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3584" behindDoc="0" locked="0" layoutInCell="1" allowOverlap="1" wp14:anchorId="5D5B0810" wp14:editId="3C78FF63">
                <wp:simplePos x="0" y="0"/>
                <wp:positionH relativeFrom="column">
                  <wp:posOffset>647065</wp:posOffset>
                </wp:positionH>
                <wp:positionV relativeFrom="paragraph">
                  <wp:posOffset>91498</wp:posOffset>
                </wp:positionV>
                <wp:extent cx="561340" cy="245745"/>
                <wp:effectExtent l="0" t="0" r="0" b="0"/>
                <wp:wrapNone/>
                <wp:docPr id="90" name="TextBox 8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1340" cy="24574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B55CB72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B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D5B0810" id="TextBox 89" o:spid="_x0000_s1103" type="#_x0000_t202" style="position:absolute;margin-left:50.95pt;margin-top:7.2pt;width:44.2pt;height:19.35pt;z-index:2518435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" filled="f" stroked="f">
                <v:textbox style="mso-fit-shape-to-text:t">
                  <w:txbxContent>
                    <w:p w14:paraId="6B55CB72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B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70CE8445" wp14:editId="08EA4C10">
                <wp:simplePos x="0" y="0"/>
                <wp:positionH relativeFrom="column">
                  <wp:posOffset>5659755</wp:posOffset>
                </wp:positionH>
                <wp:positionV relativeFrom="paragraph">
                  <wp:posOffset>1009650</wp:posOffset>
                </wp:positionV>
                <wp:extent cx="659155" cy="230832"/>
                <wp:effectExtent l="0" t="0" r="0" b="0"/>
                <wp:wrapNone/>
                <wp:docPr id="6" name="TextBox 8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4EDA564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0CE8445" id="TextBox 84" o:spid="_x0000_s1104" type="#_x0000_t202" style="position:absolute;margin-left:445.65pt;margin-top:79.5pt;width:51.9pt;height:18.2pt;z-index:2517821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" filled="f" stroked="f">
                <v:textbox style="mso-fit-shape-to-text:t">
                  <w:txbxContent>
                    <w:p w14:paraId="44EDA564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3168" behindDoc="0" locked="0" layoutInCell="1" allowOverlap="1" wp14:anchorId="6C46C824" wp14:editId="1F74C626">
                <wp:simplePos x="0" y="0"/>
                <wp:positionH relativeFrom="column">
                  <wp:posOffset>5659755</wp:posOffset>
                </wp:positionH>
                <wp:positionV relativeFrom="paragraph">
                  <wp:posOffset>829945</wp:posOffset>
                </wp:positionV>
                <wp:extent cx="530915" cy="230832"/>
                <wp:effectExtent l="0" t="0" r="0" b="0"/>
                <wp:wrapNone/>
                <wp:docPr id="86" name="TextBox 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161798B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C46C824" id="TextBox 85" o:spid="_x0000_s1105" type="#_x0000_t202" style="position:absolute;margin-left:445.65pt;margin-top:65.35pt;width:41.8pt;height:18.2pt;z-index:2517831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" filled="f" stroked="f">
                <v:textbox style="mso-fit-shape-to-text:t">
                  <w:txbxContent>
                    <w:p w14:paraId="4161798B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4192" behindDoc="0" locked="0" layoutInCell="1" allowOverlap="1" wp14:anchorId="2924B326" wp14:editId="5DE26C74">
                <wp:simplePos x="0" y="0"/>
                <wp:positionH relativeFrom="column">
                  <wp:posOffset>5664835</wp:posOffset>
                </wp:positionH>
                <wp:positionV relativeFrom="paragraph">
                  <wp:posOffset>641350</wp:posOffset>
                </wp:positionV>
                <wp:extent cx="659155" cy="230832"/>
                <wp:effectExtent l="0" t="0" r="0" b="0"/>
                <wp:wrapNone/>
                <wp:docPr id="7" name="TextBox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AF555AC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924B326" id="TextBox 95" o:spid="_x0000_s1106" type="#_x0000_t202" style="position:absolute;margin-left:446.05pt;margin-top:50.5pt;width:51.9pt;height:18.2pt;z-index:2517841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" filled="f" stroked="f">
                <v:textbox style="mso-fit-shape-to-text:t">
                  <w:txbxContent>
                    <w:p w14:paraId="0AF555AC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5216" behindDoc="0" locked="0" layoutInCell="1" allowOverlap="1" wp14:anchorId="2225B084" wp14:editId="52679760">
                <wp:simplePos x="0" y="0"/>
                <wp:positionH relativeFrom="column">
                  <wp:posOffset>5664835</wp:posOffset>
                </wp:positionH>
                <wp:positionV relativeFrom="paragraph">
                  <wp:posOffset>488950</wp:posOffset>
                </wp:positionV>
                <wp:extent cx="530915" cy="230832"/>
                <wp:effectExtent l="0" t="0" r="0" b="0"/>
                <wp:wrapNone/>
                <wp:docPr id="8" name="TextBox 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6737F28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25B084" id="TextBox 96" o:spid="_x0000_s1107" type="#_x0000_t202" style="position:absolute;margin-left:446.05pt;margin-top:38.5pt;width:41.8pt;height:18.2pt;z-index:2517852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" filled="f" stroked="f">
                <v:textbox style="mso-fit-shape-to-text:t">
                  <w:txbxContent>
                    <w:p w14:paraId="56737F28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6240" behindDoc="0" locked="0" layoutInCell="1" allowOverlap="1" wp14:anchorId="3CA19664" wp14:editId="6B2713AA">
                <wp:simplePos x="0" y="0"/>
                <wp:positionH relativeFrom="column">
                  <wp:posOffset>5735955</wp:posOffset>
                </wp:positionH>
                <wp:positionV relativeFrom="paragraph">
                  <wp:posOffset>4261485</wp:posOffset>
                </wp:positionV>
                <wp:extent cx="659155" cy="230832"/>
                <wp:effectExtent l="0" t="0" r="0" b="0"/>
                <wp:wrapNone/>
                <wp:docPr id="9" name="Text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28F52FF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CA19664" id="TextBox 2" o:spid="_x0000_s1108" type="#_x0000_t202" style="position:absolute;margin-left:451.65pt;margin-top:335.55pt;width:51.9pt;height:18.2pt;z-index:2517862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" filled="f" stroked="f">
                <v:textbox style="mso-fit-shape-to-text:t">
                  <w:txbxContent>
                    <w:p w14:paraId="228F52FF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7264" behindDoc="0" locked="0" layoutInCell="1" allowOverlap="1" wp14:anchorId="63C2279F" wp14:editId="552A6023">
                <wp:simplePos x="0" y="0"/>
                <wp:positionH relativeFrom="column">
                  <wp:posOffset>5735955</wp:posOffset>
                </wp:positionH>
                <wp:positionV relativeFrom="paragraph">
                  <wp:posOffset>4081145</wp:posOffset>
                </wp:positionV>
                <wp:extent cx="530915" cy="230832"/>
                <wp:effectExtent l="0" t="0" r="0" b="0"/>
                <wp:wrapNone/>
                <wp:docPr id="10" name="Text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D829582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3C2279F" id="TextBox 3" o:spid="_x0000_s1109" type="#_x0000_t202" style="position:absolute;margin-left:451.65pt;margin-top:321.35pt;width:41.8pt;height:18.2pt;z-index:251787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" filled="f" stroked="f">
                <v:textbox style="mso-fit-shape-to-text:t">
                  <w:txbxContent>
                    <w:p w14:paraId="2D829582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8288" behindDoc="0" locked="0" layoutInCell="1" allowOverlap="1" wp14:anchorId="313A25C0" wp14:editId="55B6F076">
                <wp:simplePos x="0" y="0"/>
                <wp:positionH relativeFrom="column">
                  <wp:posOffset>5741035</wp:posOffset>
                </wp:positionH>
                <wp:positionV relativeFrom="paragraph">
                  <wp:posOffset>3893185</wp:posOffset>
                </wp:positionV>
                <wp:extent cx="659155" cy="230832"/>
                <wp:effectExtent l="0" t="0" r="0" b="0"/>
                <wp:wrapNone/>
                <wp:docPr id="14" name="Text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DEC1EC5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13A25C0" id="TextBox 13" o:spid="_x0000_s1110" type="#_x0000_t202" style="position:absolute;margin-left:452.05pt;margin-top:306.55pt;width:51.9pt;height:18.2pt;z-index:2517882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" filled="f" stroked="f">
                <v:textbox style="mso-fit-shape-to-text:t">
                  <w:txbxContent>
                    <w:p w14:paraId="0DEC1EC5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9312" behindDoc="0" locked="0" layoutInCell="1" allowOverlap="1" wp14:anchorId="536D1E34" wp14:editId="6633BF39">
                <wp:simplePos x="0" y="0"/>
                <wp:positionH relativeFrom="column">
                  <wp:posOffset>5741035</wp:posOffset>
                </wp:positionH>
                <wp:positionV relativeFrom="paragraph">
                  <wp:posOffset>3740785</wp:posOffset>
                </wp:positionV>
                <wp:extent cx="530915" cy="230832"/>
                <wp:effectExtent l="0" t="0" r="0" b="0"/>
                <wp:wrapNone/>
                <wp:docPr id="15" name="Text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0593B2F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36D1E34" id="TextBox 14" o:spid="_x0000_s1111" type="#_x0000_t202" style="position:absolute;margin-left:452.05pt;margin-top:294.55pt;width:41.8pt;height:18.2pt;z-index:2517893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" filled="f" stroked="f">
                <v:textbox style="mso-fit-shape-to-text:t">
                  <w:txbxContent>
                    <w:p w14:paraId="60593B2F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90336" behindDoc="0" locked="0" layoutInCell="1" allowOverlap="1" wp14:anchorId="73B07B28" wp14:editId="6A3BDE2C">
                <wp:simplePos x="0" y="0"/>
                <wp:positionH relativeFrom="column">
                  <wp:posOffset>4821555</wp:posOffset>
                </wp:positionH>
                <wp:positionV relativeFrom="paragraph">
                  <wp:posOffset>5900420</wp:posOffset>
                </wp:positionV>
                <wp:extent cx="659155" cy="230832"/>
                <wp:effectExtent l="0" t="0" r="0" b="0"/>
                <wp:wrapNone/>
                <wp:docPr id="11" name="TextBox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3472E00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B07B28" id="_x0000_s1112" type="#_x0000_t202" style="position:absolute;margin-left:379.65pt;margin-top:464.6pt;width:51.9pt;height:18.2pt;z-index:2517903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" filled="f" stroked="f">
                <v:textbox style="mso-fit-shape-to-text:t">
                  <w:txbxContent>
                    <w:p w14:paraId="73472E00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91360" behindDoc="0" locked="0" layoutInCell="1" allowOverlap="1" wp14:anchorId="23FB46E5" wp14:editId="15C7307A">
                <wp:simplePos x="0" y="0"/>
                <wp:positionH relativeFrom="column">
                  <wp:posOffset>4821555</wp:posOffset>
                </wp:positionH>
                <wp:positionV relativeFrom="paragraph">
                  <wp:posOffset>5735955</wp:posOffset>
                </wp:positionV>
                <wp:extent cx="530915" cy="230832"/>
                <wp:effectExtent l="0" t="0" r="0" b="0"/>
                <wp:wrapNone/>
                <wp:docPr id="12" name="TextBox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EA6BAA3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FB46E5" id="_x0000_s1113" type="#_x0000_t202" style="position:absolute;margin-left:379.65pt;margin-top:451.65pt;width:41.8pt;height:18.2pt;z-index:2517913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" filled="f" stroked="f">
                <v:textbox style="mso-fit-shape-to-text:t">
                  <w:txbxContent>
                    <w:p w14:paraId="3EA6BAA3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92384" behindDoc="0" locked="0" layoutInCell="1" allowOverlap="1" wp14:anchorId="780EFF23" wp14:editId="159B80C7">
                <wp:simplePos x="0" y="0"/>
                <wp:positionH relativeFrom="column">
                  <wp:posOffset>4826635</wp:posOffset>
                </wp:positionH>
                <wp:positionV relativeFrom="paragraph">
                  <wp:posOffset>5532120</wp:posOffset>
                </wp:positionV>
                <wp:extent cx="659155" cy="230832"/>
                <wp:effectExtent l="0" t="0" r="0" b="0"/>
                <wp:wrapNone/>
                <wp:docPr id="13" name="Text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F57D482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80EFF23" id="_x0000_s1114" type="#_x0000_t202" style="position:absolute;margin-left:380.05pt;margin-top:435.6pt;width:51.9pt;height:18.2pt;z-index:2517923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" filled="f" stroked="f">
                <v:textbox style="mso-fit-shape-to-text:t">
                  <w:txbxContent>
                    <w:p w14:paraId="0F57D482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93408" behindDoc="0" locked="0" layoutInCell="1" allowOverlap="1" wp14:anchorId="3ACEDFFC" wp14:editId="09A81E93">
                <wp:simplePos x="0" y="0"/>
                <wp:positionH relativeFrom="column">
                  <wp:posOffset>4826635</wp:posOffset>
                </wp:positionH>
                <wp:positionV relativeFrom="paragraph">
                  <wp:posOffset>5379720</wp:posOffset>
                </wp:positionV>
                <wp:extent cx="530915" cy="230832"/>
                <wp:effectExtent l="0" t="0" r="0" b="0"/>
                <wp:wrapNone/>
                <wp:docPr id="16" name="Text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FD7AA83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CEDFFC" id="_x0000_s1115" type="#_x0000_t202" style="position:absolute;margin-left:380.05pt;margin-top:423.6pt;width:41.8pt;height:18.2pt;z-index:2517934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" filled="f" stroked="f">
                <v:textbox style="mso-fit-shape-to-text:t">
                  <w:txbxContent>
                    <w:p w14:paraId="4FD7AA83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94432" behindDoc="0" locked="0" layoutInCell="1" allowOverlap="1" wp14:anchorId="45E2DE66" wp14:editId="11A99D6F">
                <wp:simplePos x="0" y="0"/>
                <wp:positionH relativeFrom="column">
                  <wp:posOffset>4821555</wp:posOffset>
                </wp:positionH>
                <wp:positionV relativeFrom="paragraph">
                  <wp:posOffset>2591435</wp:posOffset>
                </wp:positionV>
                <wp:extent cx="659155" cy="230832"/>
                <wp:effectExtent l="0" t="0" r="0" b="0"/>
                <wp:wrapNone/>
                <wp:docPr id="17" name="TextBox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AB9EBD4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5E2DE66" id="_x0000_s1116" type="#_x0000_t202" style="position:absolute;margin-left:379.65pt;margin-top:204.05pt;width:51.9pt;height:18.2pt;z-index:2517944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" filled="f" stroked="f">
                <v:textbox style="mso-fit-shape-to-text:t">
                  <w:txbxContent>
                    <w:p w14:paraId="0AB9EBD4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95456" behindDoc="0" locked="0" layoutInCell="1" allowOverlap="1" wp14:anchorId="1FDE91D9" wp14:editId="33096F5C">
                <wp:simplePos x="0" y="0"/>
                <wp:positionH relativeFrom="column">
                  <wp:posOffset>4821555</wp:posOffset>
                </wp:positionH>
                <wp:positionV relativeFrom="paragraph">
                  <wp:posOffset>2426970</wp:posOffset>
                </wp:positionV>
                <wp:extent cx="530915" cy="230832"/>
                <wp:effectExtent l="0" t="0" r="0" b="0"/>
                <wp:wrapNone/>
                <wp:docPr id="18" name="TextBox 1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A0B11DE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FDE91D9" id="TextBox 109" o:spid="_x0000_s1117" type="#_x0000_t202" style="position:absolute;margin-left:379.65pt;margin-top:191.1pt;width:41.8pt;height:18.2pt;z-index:2517954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" filled="f" stroked="f">
                <v:textbox style="mso-fit-shape-to-text:t">
                  <w:txbxContent>
                    <w:p w14:paraId="1A0B11DE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96480" behindDoc="0" locked="0" layoutInCell="1" allowOverlap="1" wp14:anchorId="3B2C2520" wp14:editId="0C01F391">
                <wp:simplePos x="0" y="0"/>
                <wp:positionH relativeFrom="column">
                  <wp:posOffset>4826635</wp:posOffset>
                </wp:positionH>
                <wp:positionV relativeFrom="paragraph">
                  <wp:posOffset>2223135</wp:posOffset>
                </wp:positionV>
                <wp:extent cx="659155" cy="230832"/>
                <wp:effectExtent l="0" t="0" r="0" b="0"/>
                <wp:wrapNone/>
                <wp:docPr id="19" name="TextBox 1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C3F1DE0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B2C2520" id="TextBox 110" o:spid="_x0000_s1118" type="#_x0000_t202" style="position:absolute;margin-left:380.05pt;margin-top:175.05pt;width:51.9pt;height:18.2pt;z-index:2517964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" filled="f" stroked="f">
                <v:textbox style="mso-fit-shape-to-text:t">
                  <w:txbxContent>
                    <w:p w14:paraId="1C3F1DE0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97504" behindDoc="0" locked="0" layoutInCell="1" allowOverlap="1" wp14:anchorId="34A40010" wp14:editId="41E9BEAB">
                <wp:simplePos x="0" y="0"/>
                <wp:positionH relativeFrom="column">
                  <wp:posOffset>4826635</wp:posOffset>
                </wp:positionH>
                <wp:positionV relativeFrom="paragraph">
                  <wp:posOffset>2070735</wp:posOffset>
                </wp:positionV>
                <wp:extent cx="530915" cy="230832"/>
                <wp:effectExtent l="0" t="0" r="0" b="0"/>
                <wp:wrapNone/>
                <wp:docPr id="20" name="TextBox 1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407BEFA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4A40010" id="TextBox 111" o:spid="_x0000_s1119" type="#_x0000_t202" style="position:absolute;margin-left:380.05pt;margin-top:163.05pt;width:41.8pt;height:18.2pt;z-index:2517975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" filled="f" stroked="f">
                <v:textbox style="mso-fit-shape-to-text:t">
                  <w:txbxContent>
                    <w:p w14:paraId="4407BEFA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98528" behindDoc="0" locked="0" layoutInCell="1" allowOverlap="1" wp14:anchorId="1932D959" wp14:editId="3F447A6A">
            <wp:simplePos x="0" y="0"/>
            <wp:positionH relativeFrom="column">
              <wp:posOffset>3582035</wp:posOffset>
            </wp:positionH>
            <wp:positionV relativeFrom="paragraph">
              <wp:posOffset>6860540</wp:posOffset>
            </wp:positionV>
            <wp:extent cx="900000" cy="900000"/>
            <wp:effectExtent l="0" t="0" r="0" b="0"/>
            <wp:wrapNone/>
            <wp:docPr id="205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7" name="Picture 9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0000" cy="9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99552" behindDoc="0" locked="0" layoutInCell="1" allowOverlap="1" wp14:anchorId="0A9442D3" wp14:editId="41191B9C">
            <wp:simplePos x="0" y="0"/>
            <wp:positionH relativeFrom="column">
              <wp:posOffset>4760595</wp:posOffset>
            </wp:positionH>
            <wp:positionV relativeFrom="paragraph">
              <wp:posOffset>6863715</wp:posOffset>
            </wp:positionV>
            <wp:extent cx="900000" cy="900000"/>
            <wp:effectExtent l="0" t="0" r="0" b="0"/>
            <wp:wrapNone/>
            <wp:docPr id="205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6" name="Picture 8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0000" cy="9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800576" behindDoc="0" locked="0" layoutInCell="1" allowOverlap="1" wp14:anchorId="0F11E452" wp14:editId="7B45071C">
            <wp:simplePos x="0" y="0"/>
            <wp:positionH relativeFrom="column">
              <wp:posOffset>2321560</wp:posOffset>
            </wp:positionH>
            <wp:positionV relativeFrom="paragraph">
              <wp:posOffset>6860540</wp:posOffset>
            </wp:positionV>
            <wp:extent cx="900000" cy="900000"/>
            <wp:effectExtent l="0" t="0" r="0" b="0"/>
            <wp:wrapNone/>
            <wp:docPr id="205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3" name="Picture 5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0000" cy="9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04672" behindDoc="0" locked="0" layoutInCell="1" allowOverlap="1" wp14:anchorId="095CB186" wp14:editId="222EBC67">
                <wp:simplePos x="0" y="0"/>
                <wp:positionH relativeFrom="column">
                  <wp:posOffset>701040</wp:posOffset>
                </wp:positionH>
                <wp:positionV relativeFrom="paragraph">
                  <wp:posOffset>3349625</wp:posOffset>
                </wp:positionV>
                <wp:extent cx="561372" cy="246221"/>
                <wp:effectExtent l="0" t="0" r="0" b="0"/>
                <wp:wrapNone/>
                <wp:docPr id="24" name="Text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1372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54735E2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B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95CB186" id="TextBox 7" o:spid="_x0000_s1120" type="#_x0000_t202" style="position:absolute;margin-left:55.2pt;margin-top:263.75pt;width:44.2pt;height:19.4pt;z-index:2518046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" filled="f" stroked="f">
                <v:textbox style="mso-fit-shape-to-text:t">
                  <w:txbxContent>
                    <w:p w14:paraId="354735E2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B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10816" behindDoc="0" locked="0" layoutInCell="1" allowOverlap="1" wp14:anchorId="241502BF" wp14:editId="75FE7F60">
                <wp:simplePos x="0" y="0"/>
                <wp:positionH relativeFrom="column">
                  <wp:posOffset>163830</wp:posOffset>
                </wp:positionH>
                <wp:positionV relativeFrom="paragraph">
                  <wp:posOffset>3756025</wp:posOffset>
                </wp:positionV>
                <wp:extent cx="364202" cy="230832"/>
                <wp:effectExtent l="0" t="0" r="0" b="0"/>
                <wp:wrapNone/>
                <wp:docPr id="30" name="Text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4202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5B4C5B5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WT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41502BF" id="TextBox 15" o:spid="_x0000_s1121" type="#_x0000_t202" style="position:absolute;margin-left:12.9pt;margin-top:295.75pt;width:28.7pt;height:18.2pt;z-index:2518108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" filled="f" stroked="f">
                <v:textbox style="mso-fit-shape-to-text:t">
                  <w:txbxContent>
                    <w:p w14:paraId="35B4C5B5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11840" behindDoc="0" locked="0" layoutInCell="1" allowOverlap="1" wp14:anchorId="7077CA67" wp14:editId="3F697C69">
                <wp:simplePos x="0" y="0"/>
                <wp:positionH relativeFrom="column">
                  <wp:posOffset>66040</wp:posOffset>
                </wp:positionH>
                <wp:positionV relativeFrom="paragraph">
                  <wp:posOffset>4182745</wp:posOffset>
                </wp:positionV>
                <wp:extent cx="500458" cy="230832"/>
                <wp:effectExtent l="0" t="0" r="0" b="0"/>
                <wp:wrapNone/>
                <wp:docPr id="31" name="Text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0458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1F646CB" w14:textId="78805031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2C6861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8"/>
                                <w:szCs w:val="18"/>
                                <w:vertAlign w:val="superscript"/>
                              </w:rPr>
                              <w:t>-/-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077CA67" id="TextBox 16" o:spid="_x0000_s1122" type="#_x0000_t202" style="position:absolute;margin-left:5.2pt;margin-top:329.35pt;width:39.4pt;height:18.2pt;z-index:2518118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" filled="f" stroked="f">
                <v:textbox style="mso-fit-shape-to-text:t">
                  <w:txbxContent>
                    <w:p w14:paraId="01F646CB" w14:textId="78805031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2C6861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8"/>
                          <w:szCs w:val="18"/>
                          <w:vertAlign w:val="superscript"/>
                        </w:rPr>
                        <w:t>-/-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12864" behindDoc="0" locked="0" layoutInCell="1" allowOverlap="1" wp14:anchorId="1F67E66D" wp14:editId="4CD6AFC5">
                <wp:simplePos x="0" y="0"/>
                <wp:positionH relativeFrom="column">
                  <wp:posOffset>523240</wp:posOffset>
                </wp:positionH>
                <wp:positionV relativeFrom="paragraph">
                  <wp:posOffset>3679825</wp:posOffset>
                </wp:positionV>
                <wp:extent cx="0" cy="392473"/>
                <wp:effectExtent l="0" t="0" r="38100" b="26670"/>
                <wp:wrapNone/>
                <wp:docPr id="36" name="Straight Connector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2473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B2496A9" id="Straight Connector 17" o:spid="_x0000_s1026" style="position:absolute;z-index:251812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1.2pt,289.75pt" to="41.2pt,320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13888" behindDoc="0" locked="0" layoutInCell="1" allowOverlap="1" wp14:anchorId="3F6CB65F" wp14:editId="6321FA6C">
                <wp:simplePos x="0" y="0"/>
                <wp:positionH relativeFrom="column">
                  <wp:posOffset>523240</wp:posOffset>
                </wp:positionH>
                <wp:positionV relativeFrom="paragraph">
                  <wp:posOffset>4143375</wp:posOffset>
                </wp:positionV>
                <wp:extent cx="0" cy="294869"/>
                <wp:effectExtent l="0" t="0" r="38100" b="29210"/>
                <wp:wrapNone/>
                <wp:docPr id="37" name="Straight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94869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76CC5A3" id="Straight Connector 19" o:spid="_x0000_s1026" style="position:absolute;z-index:251813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1.2pt,326.25pt" to="41.2pt,349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" strokeweight="1pt"/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814912" behindDoc="0" locked="0" layoutInCell="1" allowOverlap="1" wp14:anchorId="50AC40DA" wp14:editId="2990E39E">
            <wp:simplePos x="0" y="0"/>
            <wp:positionH relativeFrom="column">
              <wp:posOffset>523240</wp:posOffset>
            </wp:positionH>
            <wp:positionV relativeFrom="paragraph">
              <wp:posOffset>6936740</wp:posOffset>
            </wp:positionV>
            <wp:extent cx="889493" cy="892800"/>
            <wp:effectExtent l="0" t="0" r="6350" b="3175"/>
            <wp:wrapNone/>
            <wp:docPr id="208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9493" cy="89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15936" behindDoc="0" locked="0" layoutInCell="1" allowOverlap="1" wp14:anchorId="7EF07AA5" wp14:editId="3678EAD5">
                <wp:simplePos x="0" y="0"/>
                <wp:positionH relativeFrom="column">
                  <wp:posOffset>469900</wp:posOffset>
                </wp:positionH>
                <wp:positionV relativeFrom="paragraph">
                  <wp:posOffset>7837805</wp:posOffset>
                </wp:positionV>
                <wp:extent cx="1210588" cy="230832"/>
                <wp:effectExtent l="0" t="0" r="0" b="0"/>
                <wp:wrapNone/>
                <wp:docPr id="38" name="Text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10588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5AC9DA8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8F2.F9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EF07AA5" id="TextBox 21" o:spid="_x0000_s1123" type="#_x0000_t202" style="position:absolute;margin-left:37pt;margin-top:617.15pt;width:95.3pt;height:18.2pt;z-index:2518159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" filled="f" stroked="f">
                <v:textbox style="mso-fit-shape-to-text:t">
                  <w:txbxContent>
                    <w:p w14:paraId="75AC9DA8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8F2.F9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16960" behindDoc="0" locked="0" layoutInCell="1" allowOverlap="1" wp14:anchorId="4BC63EE1" wp14:editId="57D5BD54">
                <wp:simplePos x="0" y="0"/>
                <wp:positionH relativeFrom="column">
                  <wp:posOffset>535940</wp:posOffset>
                </wp:positionH>
                <wp:positionV relativeFrom="paragraph">
                  <wp:posOffset>6736080</wp:posOffset>
                </wp:positionV>
                <wp:extent cx="892831" cy="238419"/>
                <wp:effectExtent l="0" t="0" r="0" b="0"/>
                <wp:wrapNone/>
                <wp:docPr id="44" name="Text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2831" cy="238419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6FBF109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20"/>
                                <w:szCs w:val="20"/>
                              </w:rPr>
                              <w:t>B16F10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BC63EE1" id="_x0000_s1124" type="#_x0000_t202" style="position:absolute;margin-left:42.2pt;margin-top:530.4pt;width:70.3pt;height:18.75pt;z-index:2518169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" filled="f" stroked="f">
                <v:textbox style="mso-fit-shape-to-text:t">
                  <w:txbxContent>
                    <w:p w14:paraId="16FBF109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20"/>
                          <w:szCs w:val="20"/>
                        </w:rPr>
                        <w:t>B16F10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0032" behindDoc="0" locked="0" layoutInCell="1" allowOverlap="1" wp14:anchorId="74B18625" wp14:editId="3DCD1216">
                <wp:simplePos x="0" y="0"/>
                <wp:positionH relativeFrom="column">
                  <wp:posOffset>511810</wp:posOffset>
                </wp:positionH>
                <wp:positionV relativeFrom="paragraph">
                  <wp:posOffset>7048500</wp:posOffset>
                </wp:positionV>
                <wp:extent cx="0" cy="392473"/>
                <wp:effectExtent l="0" t="0" r="38100" b="26670"/>
                <wp:wrapNone/>
                <wp:docPr id="47" name="Straight Connector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2473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3473C09" id="Straight Connector 25" o:spid="_x0000_s1026" style="position:absolute;z-index:251820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.3pt,555pt" to="40.3pt,585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1056" behindDoc="0" locked="0" layoutInCell="1" allowOverlap="1" wp14:anchorId="5AAC027F" wp14:editId="7F3BB646">
                <wp:simplePos x="0" y="0"/>
                <wp:positionH relativeFrom="column">
                  <wp:posOffset>511810</wp:posOffset>
                </wp:positionH>
                <wp:positionV relativeFrom="paragraph">
                  <wp:posOffset>7512685</wp:posOffset>
                </wp:positionV>
                <wp:extent cx="0" cy="294869"/>
                <wp:effectExtent l="0" t="0" r="38100" b="29210"/>
                <wp:wrapNone/>
                <wp:docPr id="48" name="Straight Connector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94869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B52F87B" id="Straight Connector 26" o:spid="_x0000_s1026" style="position:absolute;z-index:251821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.3pt,591.55pt" to="40.3pt,614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2080" behindDoc="0" locked="0" layoutInCell="1" allowOverlap="1" wp14:anchorId="61944ADF" wp14:editId="30CC84EE">
                <wp:simplePos x="0" y="0"/>
                <wp:positionH relativeFrom="column">
                  <wp:posOffset>1392555</wp:posOffset>
                </wp:positionH>
                <wp:positionV relativeFrom="paragraph">
                  <wp:posOffset>7668260</wp:posOffset>
                </wp:positionV>
                <wp:extent cx="659155" cy="230832"/>
                <wp:effectExtent l="0" t="0" r="0" b="0"/>
                <wp:wrapNone/>
                <wp:docPr id="51" name="TextBox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79DA561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1944ADF" id="TextBox 27" o:spid="_x0000_s1125" type="#_x0000_t202" style="position:absolute;margin-left:109.65pt;margin-top:603.8pt;width:51.9pt;height:18.2pt;z-index:2518220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" filled="f" stroked="f">
                <v:textbox style="mso-fit-shape-to-text:t">
                  <w:txbxContent>
                    <w:p w14:paraId="779DA561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3104" behindDoc="0" locked="0" layoutInCell="1" allowOverlap="1" wp14:anchorId="2C79AD70" wp14:editId="31146EB6">
                <wp:simplePos x="0" y="0"/>
                <wp:positionH relativeFrom="column">
                  <wp:posOffset>1392555</wp:posOffset>
                </wp:positionH>
                <wp:positionV relativeFrom="paragraph">
                  <wp:posOffset>7488555</wp:posOffset>
                </wp:positionV>
                <wp:extent cx="530915" cy="230832"/>
                <wp:effectExtent l="0" t="0" r="0" b="0"/>
                <wp:wrapNone/>
                <wp:docPr id="2048" name="Text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FF8763B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C79AD70" id="TextBox 28" o:spid="_x0000_s1126" type="#_x0000_t202" style="position:absolute;margin-left:109.65pt;margin-top:589.65pt;width:41.8pt;height:18.2pt;z-index:2518231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" filled="f" stroked="f">
                <v:textbox style="mso-fit-shape-to-text:t">
                  <w:txbxContent>
                    <w:p w14:paraId="6FF8763B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4128" behindDoc="0" locked="0" layoutInCell="1" allowOverlap="1" wp14:anchorId="2DFC1E2C" wp14:editId="77E80432">
                <wp:simplePos x="0" y="0"/>
                <wp:positionH relativeFrom="column">
                  <wp:posOffset>1397635</wp:posOffset>
                </wp:positionH>
                <wp:positionV relativeFrom="paragraph">
                  <wp:posOffset>7299960</wp:posOffset>
                </wp:positionV>
                <wp:extent cx="659155" cy="230832"/>
                <wp:effectExtent l="0" t="0" r="0" b="0"/>
                <wp:wrapNone/>
                <wp:docPr id="2049" name="TextBox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0EC5A17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DFC1E2C" id="TextBox 29" o:spid="_x0000_s1127" type="#_x0000_t202" style="position:absolute;margin-left:110.05pt;margin-top:574.8pt;width:51.9pt;height:18.2pt;z-index:2518241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" filled="f" stroked="f">
                <v:textbox style="mso-fit-shape-to-text:t">
                  <w:txbxContent>
                    <w:p w14:paraId="10EC5A17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5152" behindDoc="0" locked="0" layoutInCell="1" allowOverlap="1" wp14:anchorId="73472962" wp14:editId="1AF5E854">
                <wp:simplePos x="0" y="0"/>
                <wp:positionH relativeFrom="column">
                  <wp:posOffset>1397635</wp:posOffset>
                </wp:positionH>
                <wp:positionV relativeFrom="paragraph">
                  <wp:posOffset>7147560</wp:posOffset>
                </wp:positionV>
                <wp:extent cx="530915" cy="230832"/>
                <wp:effectExtent l="0" t="0" r="0" b="0"/>
                <wp:wrapNone/>
                <wp:docPr id="2050" name="Text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2CC40B7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472962" id="_x0000_s1128" type="#_x0000_t202" style="position:absolute;margin-left:110.05pt;margin-top:562.8pt;width:41.8pt;height:18.2pt;z-index:2518251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" filled="f" stroked="f">
                <v:textbox style="mso-fit-shape-to-text:t">
                  <w:txbxContent>
                    <w:p w14:paraId="42CC40B7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27200" behindDoc="0" locked="0" layoutInCell="1" allowOverlap="1" wp14:anchorId="505A22F1" wp14:editId="66DEA339">
                <wp:simplePos x="0" y="0"/>
                <wp:positionH relativeFrom="column">
                  <wp:posOffset>1864360</wp:posOffset>
                </wp:positionH>
                <wp:positionV relativeFrom="paragraph">
                  <wp:posOffset>6279515</wp:posOffset>
                </wp:positionV>
                <wp:extent cx="2499705" cy="2384"/>
                <wp:effectExtent l="0" t="76200" r="15240" b="112395"/>
                <wp:wrapNone/>
                <wp:docPr id="2052" name="Straight Arrow Connector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499705" cy="2384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A8EF777" id="Straight Arrow Connector 32" o:spid="_x0000_s1026" type="#_x0000_t32" style="position:absolute;margin-left:146.8pt;margin-top:494.45pt;width:196.85pt;height:.2pt;flip:y;z-index:251827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">
                <v:stroke endarrow="open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3344" behindDoc="0" locked="0" layoutInCell="1" allowOverlap="1" wp14:anchorId="1336555F" wp14:editId="0628B134">
                <wp:simplePos x="0" y="0"/>
                <wp:positionH relativeFrom="column">
                  <wp:posOffset>99695</wp:posOffset>
                </wp:positionH>
                <wp:positionV relativeFrom="paragraph">
                  <wp:posOffset>5378450</wp:posOffset>
                </wp:positionV>
                <wp:extent cx="364202" cy="230832"/>
                <wp:effectExtent l="0" t="0" r="0" b="0"/>
                <wp:wrapNone/>
                <wp:docPr id="2061" name="Text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4202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33CA1A5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WT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336555F" id="TextBox 42" o:spid="_x0000_s1129" type="#_x0000_t202" style="position:absolute;margin-left:7.85pt;margin-top:423.5pt;width:28.7pt;height:18.2pt;z-index:2518333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" filled="f" stroked="f">
                <v:textbox style="mso-fit-shape-to-text:t">
                  <w:txbxContent>
                    <w:p w14:paraId="533CA1A5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4368" behindDoc="0" locked="0" layoutInCell="1" allowOverlap="1" wp14:anchorId="13D34993" wp14:editId="6222D627">
                <wp:simplePos x="0" y="0"/>
                <wp:positionH relativeFrom="column">
                  <wp:posOffset>2540</wp:posOffset>
                </wp:positionH>
                <wp:positionV relativeFrom="paragraph">
                  <wp:posOffset>5805805</wp:posOffset>
                </wp:positionV>
                <wp:extent cx="500458" cy="230832"/>
                <wp:effectExtent l="0" t="0" r="0" b="0"/>
                <wp:wrapNone/>
                <wp:docPr id="2062" name="TextBox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0458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928CE2C" w14:textId="6D9169B9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2C6861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8"/>
                                <w:szCs w:val="18"/>
                                <w:vertAlign w:val="superscript"/>
                              </w:rPr>
                              <w:t>-/-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3D34993" id="TextBox 43" o:spid="_x0000_s1130" type="#_x0000_t202" style="position:absolute;margin-left:.2pt;margin-top:457.15pt;width:39.4pt;height:18.2pt;z-index:2518343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" filled="f" stroked="f">
                <v:textbox style="mso-fit-shape-to-text:t">
                  <w:txbxContent>
                    <w:p w14:paraId="4928CE2C" w14:textId="6D9169B9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2C6861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8"/>
                          <w:szCs w:val="18"/>
                          <w:vertAlign w:val="superscript"/>
                        </w:rPr>
                        <w:t>-/-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5392" behindDoc="0" locked="0" layoutInCell="1" allowOverlap="1" wp14:anchorId="21AD5DDF" wp14:editId="6D7E9432">
                <wp:simplePos x="0" y="0"/>
                <wp:positionH relativeFrom="column">
                  <wp:posOffset>459740</wp:posOffset>
                </wp:positionH>
                <wp:positionV relativeFrom="paragraph">
                  <wp:posOffset>5302250</wp:posOffset>
                </wp:positionV>
                <wp:extent cx="0" cy="392473"/>
                <wp:effectExtent l="0" t="0" r="38100" b="26670"/>
                <wp:wrapNone/>
                <wp:docPr id="2063" name="Straight Connector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2473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C61431D" id="Straight Connector 44" o:spid="_x0000_s1026" style="position:absolute;z-index:251835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6.2pt,417.5pt" to="36.2pt,448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6416" behindDoc="0" locked="0" layoutInCell="1" allowOverlap="1" wp14:anchorId="27ECF79F" wp14:editId="2C082FF0">
                <wp:simplePos x="0" y="0"/>
                <wp:positionH relativeFrom="column">
                  <wp:posOffset>459740</wp:posOffset>
                </wp:positionH>
                <wp:positionV relativeFrom="paragraph">
                  <wp:posOffset>5765800</wp:posOffset>
                </wp:positionV>
                <wp:extent cx="0" cy="294869"/>
                <wp:effectExtent l="0" t="0" r="38100" b="29210"/>
                <wp:wrapNone/>
                <wp:docPr id="2064" name="Straight Connector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94869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935E17E" id="Straight Connector 45" o:spid="_x0000_s1026" style="position:absolute;z-index:251836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6.2pt,454pt" to="36.2pt,477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" strokeweight="1pt"/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837440" behindDoc="0" locked="0" layoutInCell="1" allowOverlap="1" wp14:anchorId="7DB30BEF" wp14:editId="5123C1B5">
            <wp:simplePos x="0" y="0"/>
            <wp:positionH relativeFrom="column">
              <wp:posOffset>502920</wp:posOffset>
            </wp:positionH>
            <wp:positionV relativeFrom="paragraph">
              <wp:posOffset>5208905</wp:posOffset>
            </wp:positionV>
            <wp:extent cx="4345835" cy="892800"/>
            <wp:effectExtent l="0" t="0" r="0" b="3175"/>
            <wp:wrapNone/>
            <wp:docPr id="208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3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5835" cy="89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8464" behindDoc="0" locked="0" layoutInCell="1" allowOverlap="1" wp14:anchorId="4E29A965" wp14:editId="63CB2D72">
                <wp:simplePos x="0" y="0"/>
                <wp:positionH relativeFrom="column">
                  <wp:posOffset>19685</wp:posOffset>
                </wp:positionH>
                <wp:positionV relativeFrom="paragraph">
                  <wp:posOffset>3269615</wp:posOffset>
                </wp:positionV>
                <wp:extent cx="332142" cy="338554"/>
                <wp:effectExtent l="0" t="0" r="0" b="0"/>
                <wp:wrapNone/>
                <wp:docPr id="2065" name="TextBox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6814292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B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E29A965" id="_x0000_s1131" type="#_x0000_t202" style="position:absolute;margin-left:1.55pt;margin-top:257.45pt;width:26.15pt;height:26.65pt;z-index:2518384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" filled="f" stroked="f">
                <v:textbox style="mso-fit-shape-to-text:t">
                  <w:txbxContent>
                    <w:p w14:paraId="16814292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39488" behindDoc="0" locked="0" layoutInCell="1" allowOverlap="1" wp14:anchorId="520C1D24" wp14:editId="049B4F73">
                <wp:simplePos x="0" y="0"/>
                <wp:positionH relativeFrom="column">
                  <wp:posOffset>93345</wp:posOffset>
                </wp:positionH>
                <wp:positionV relativeFrom="paragraph">
                  <wp:posOffset>0</wp:posOffset>
                </wp:positionV>
                <wp:extent cx="332142" cy="338554"/>
                <wp:effectExtent l="0" t="0" r="0" b="0"/>
                <wp:wrapNone/>
                <wp:docPr id="2066" name="Text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FE4EF5D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A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20C1D24" id="TextBox 48" o:spid="_x0000_s1132" type="#_x0000_t202" style="position:absolute;margin-left:7.35pt;margin-top:0;width:26.15pt;height:26.65pt;z-index:2518394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" filled="f" stroked="f">
                <v:textbox style="mso-fit-shape-to-text:t">
                  <w:txbxContent>
                    <w:p w14:paraId="6FE4EF5D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0512" behindDoc="0" locked="0" layoutInCell="1" allowOverlap="1" wp14:anchorId="2501BEC7" wp14:editId="5543AADE">
                <wp:simplePos x="0" y="0"/>
                <wp:positionH relativeFrom="column">
                  <wp:posOffset>537210</wp:posOffset>
                </wp:positionH>
                <wp:positionV relativeFrom="paragraph">
                  <wp:posOffset>1189990</wp:posOffset>
                </wp:positionV>
                <wp:extent cx="1164101" cy="246221"/>
                <wp:effectExtent l="0" t="0" r="0" b="0"/>
                <wp:wrapNone/>
                <wp:docPr id="2067" name="TextBox 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64101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25AC4A9" w14:textId="77777777" w:rsidR="00956D99" w:rsidRPr="001D7996" w:rsidRDefault="00956D99" w:rsidP="006A57E2">
                            <w:pPr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501BEC7" id="TextBox 86" o:spid="_x0000_s1133" type="#_x0000_t202" style="position:absolute;margin-left:42.3pt;margin-top:93.7pt;width:91.65pt;height:19.4pt;z-index:2518405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" filled="f" stroked="f">
                <v:textbox style="mso-fit-shape-to-text:t">
                  <w:txbxContent>
                    <w:p w14:paraId="225AC4A9" w14:textId="77777777" w:rsidR="00956D99" w:rsidRPr="001D7996" w:rsidRDefault="00956D99" w:rsidP="006A57E2">
                      <w:pPr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6656" behindDoc="0" locked="0" layoutInCell="1" allowOverlap="1" wp14:anchorId="0DE627B9" wp14:editId="1FFEFA6A">
                <wp:simplePos x="0" y="0"/>
                <wp:positionH relativeFrom="column">
                  <wp:posOffset>3212465</wp:posOffset>
                </wp:positionH>
                <wp:positionV relativeFrom="paragraph">
                  <wp:posOffset>105410</wp:posOffset>
                </wp:positionV>
                <wp:extent cx="726481" cy="246221"/>
                <wp:effectExtent l="0" t="0" r="0" b="0"/>
                <wp:wrapNone/>
                <wp:docPr id="2071" name="TextBox 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6481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6C66754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  <w:lang w:val="el-GR"/>
                              </w:rPr>
                              <w:t>γδ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T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DE627B9" id="TextBox 92" o:spid="_x0000_s1134" type="#_x0000_t202" style="position:absolute;margin-left:252.95pt;margin-top:8.3pt;width:57.2pt;height:19.4pt;z-index:2518466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" filled="f" stroked="f">
                <v:textbox style="mso-fit-shape-to-text:t">
                  <w:txbxContent>
                    <w:p w14:paraId="26C66754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  <w:lang w:val="el-GR"/>
                        </w:rPr>
                        <w:t>γδ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T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7680" behindDoc="0" locked="0" layoutInCell="1" allowOverlap="1" wp14:anchorId="662468D5" wp14:editId="13D98057">
                <wp:simplePos x="0" y="0"/>
                <wp:positionH relativeFrom="column">
                  <wp:posOffset>4071620</wp:posOffset>
                </wp:positionH>
                <wp:positionV relativeFrom="paragraph">
                  <wp:posOffset>105410</wp:posOffset>
                </wp:positionV>
                <wp:extent cx="654346" cy="246221"/>
                <wp:effectExtent l="0" t="0" r="0" b="0"/>
                <wp:wrapNone/>
                <wp:docPr id="2072" name="TextBox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4346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CB63BA7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K cel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2468D5" id="TextBox 93" o:spid="_x0000_s1135" type="#_x0000_t202" style="position:absolute;margin-left:320.6pt;margin-top:8.3pt;width:51.5pt;height:19.4pt;z-index:2518476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" filled="f" stroked="f">
                <v:textbox style="mso-fit-shape-to-text:t">
                  <w:txbxContent>
                    <w:p w14:paraId="7CB63BA7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NK cel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48704" behindDoc="0" locked="0" layoutInCell="1" allowOverlap="1" wp14:anchorId="4BBDA5F6" wp14:editId="5C32F3A6">
                <wp:simplePos x="0" y="0"/>
                <wp:positionH relativeFrom="column">
                  <wp:posOffset>109855</wp:posOffset>
                </wp:positionH>
                <wp:positionV relativeFrom="paragraph">
                  <wp:posOffset>504190</wp:posOffset>
                </wp:positionV>
                <wp:extent cx="364202" cy="230832"/>
                <wp:effectExtent l="0" t="0" r="0" b="0"/>
                <wp:wrapNone/>
                <wp:docPr id="2073" name="TextBox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4202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5B9A6DE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WT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BBDA5F6" id="TextBox 97" o:spid="_x0000_s1136" type="#_x0000_t202" style="position:absolute;margin-left:8.65pt;margin-top:39.7pt;width:28.7pt;height:18.2pt;z-index:2518487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" filled="f" stroked="f">
                <v:textbox style="mso-fit-shape-to-text:t">
                  <w:txbxContent>
                    <w:p w14:paraId="15B9A6DE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0752" behindDoc="0" locked="0" layoutInCell="1" allowOverlap="1" wp14:anchorId="0CB81D61" wp14:editId="473EF56C">
                <wp:simplePos x="0" y="0"/>
                <wp:positionH relativeFrom="column">
                  <wp:posOffset>469265</wp:posOffset>
                </wp:positionH>
                <wp:positionV relativeFrom="paragraph">
                  <wp:posOffset>427990</wp:posOffset>
                </wp:positionV>
                <wp:extent cx="0" cy="392473"/>
                <wp:effectExtent l="0" t="0" r="38100" b="26670"/>
                <wp:wrapNone/>
                <wp:docPr id="2075" name="Straight Connector 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2473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6613933" id="Straight Connector 99" o:spid="_x0000_s1026" style="position:absolute;z-index:2518507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6.95pt,33.7pt" to="36.95pt,64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1776" behindDoc="0" locked="0" layoutInCell="1" allowOverlap="1" wp14:anchorId="0AADBD83" wp14:editId="555A026E">
                <wp:simplePos x="0" y="0"/>
                <wp:positionH relativeFrom="column">
                  <wp:posOffset>469265</wp:posOffset>
                </wp:positionH>
                <wp:positionV relativeFrom="paragraph">
                  <wp:posOffset>892175</wp:posOffset>
                </wp:positionV>
                <wp:extent cx="0" cy="294869"/>
                <wp:effectExtent l="0" t="0" r="38100" b="29210"/>
                <wp:wrapNone/>
                <wp:docPr id="2076" name="Straight Connector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94869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9DC55E1" id="Straight Connector 100" o:spid="_x0000_s1026" style="position:absolute;z-index:2518517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6.95pt,70.25pt" to="36.95pt,9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4848" behindDoc="0" locked="0" layoutInCell="1" allowOverlap="1" wp14:anchorId="06DEE3F5" wp14:editId="791C19C3">
                <wp:simplePos x="0" y="0"/>
                <wp:positionH relativeFrom="column">
                  <wp:posOffset>577215</wp:posOffset>
                </wp:positionH>
                <wp:positionV relativeFrom="paragraph">
                  <wp:posOffset>1689100</wp:posOffset>
                </wp:positionV>
                <wp:extent cx="922793" cy="245141"/>
                <wp:effectExtent l="0" t="0" r="0" b="0"/>
                <wp:wrapNone/>
                <wp:docPr id="2079" name="TextBox 1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22793" cy="24514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11DF711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alveolar M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  <w:lang w:val="el-GR"/>
                              </w:rPr>
                              <w:t>Φ</w:t>
                            </w: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DEE3F5" id="TextBox 103" o:spid="_x0000_s1137" type="#_x0000_t202" style="position:absolute;margin-left:45.45pt;margin-top:133pt;width:72.65pt;height:19.3pt;z-index:2518548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" filled="f" stroked="f">
                <v:textbox style="mso-fit-shape-to-text:t">
                  <w:txbxContent>
                    <w:p w14:paraId="211DF711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alveolar M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  <w:lang w:val="el-GR"/>
                        </w:rPr>
                        <w:t>Φ</w:t>
                      </w: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5872" behindDoc="0" locked="0" layoutInCell="1" allowOverlap="1" wp14:anchorId="2151DE43" wp14:editId="46154BF2">
                <wp:simplePos x="0" y="0"/>
                <wp:positionH relativeFrom="column">
                  <wp:posOffset>1656715</wp:posOffset>
                </wp:positionH>
                <wp:positionV relativeFrom="paragraph">
                  <wp:posOffset>1689100</wp:posOffset>
                </wp:positionV>
                <wp:extent cx="432829" cy="245141"/>
                <wp:effectExtent l="0" t="0" r="0" b="0"/>
                <wp:wrapNone/>
                <wp:docPr id="83" name="TextBox 1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2829" cy="24514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F7241BC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C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151DE43" id="TextBox 104" o:spid="_x0000_s1138" type="#_x0000_t202" style="position:absolute;margin-left:130.45pt;margin-top:133pt;width:34.1pt;height:19.3pt;z-index:2518558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" filled="f" stroked="f">
                <v:textbox style="mso-fit-shape-to-text:t">
                  <w:txbxContent>
                    <w:p w14:paraId="1F7241BC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C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6896" behindDoc="0" locked="0" layoutInCell="1" allowOverlap="1" wp14:anchorId="12EB8996" wp14:editId="3A0F515D">
                <wp:simplePos x="0" y="0"/>
                <wp:positionH relativeFrom="column">
                  <wp:posOffset>2351405</wp:posOffset>
                </wp:positionH>
                <wp:positionV relativeFrom="paragraph">
                  <wp:posOffset>1689100</wp:posOffset>
                </wp:positionV>
                <wp:extent cx="798307" cy="245141"/>
                <wp:effectExtent l="0" t="0" r="0" b="0"/>
                <wp:wrapNone/>
                <wp:docPr id="123" name="TextBox 1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8307" cy="24514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54AF889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onocyte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2EB8996" id="TextBox 105" o:spid="_x0000_s1139" type="#_x0000_t202" style="position:absolute;margin-left:185.15pt;margin-top:133pt;width:62.85pt;height:19.3pt;z-index:2518568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" filled="f" stroked="f">
                <v:textbox style="mso-fit-shape-to-text:t">
                  <w:txbxContent>
                    <w:p w14:paraId="154AF889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onocyte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7920" behindDoc="0" locked="0" layoutInCell="1" allowOverlap="1" wp14:anchorId="27503388" wp14:editId="78B13D71">
                <wp:simplePos x="0" y="0"/>
                <wp:positionH relativeFrom="column">
                  <wp:posOffset>3161665</wp:posOffset>
                </wp:positionH>
                <wp:positionV relativeFrom="paragraph">
                  <wp:posOffset>1689100</wp:posOffset>
                </wp:positionV>
                <wp:extent cx="804691" cy="245141"/>
                <wp:effectExtent l="0" t="0" r="0" b="0"/>
                <wp:wrapNone/>
                <wp:docPr id="1024" name="TextBox 1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04691" cy="24514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CCB75F8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eutrophi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7503388" id="TextBox 106" o:spid="_x0000_s1140" type="#_x0000_t202" style="position:absolute;margin-left:248.95pt;margin-top:133pt;width:63.35pt;height:19.3pt;z-index:2518579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" filled="f" stroked="f">
                <v:textbox style="mso-fit-shape-to-text:t">
                  <w:txbxContent>
                    <w:p w14:paraId="7CCB75F8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neutrophi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8944" behindDoc="0" locked="0" layoutInCell="1" allowOverlap="1" wp14:anchorId="04A3C6E9" wp14:editId="428EFE07">
                <wp:simplePos x="0" y="0"/>
                <wp:positionH relativeFrom="column">
                  <wp:posOffset>4030980</wp:posOffset>
                </wp:positionH>
                <wp:positionV relativeFrom="paragraph">
                  <wp:posOffset>1689100</wp:posOffset>
                </wp:positionV>
                <wp:extent cx="819054" cy="245141"/>
                <wp:effectExtent l="0" t="0" r="0" b="0"/>
                <wp:wrapNone/>
                <wp:docPr id="1025" name="TextBox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19054" cy="24514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C6DC02E" w14:textId="77777777" w:rsidR="00956D99" w:rsidRPr="001D7996" w:rsidRDefault="00956D99" w:rsidP="006A57E2">
                            <w:pPr>
                              <w:jc w:val="center"/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eosinophil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4A3C6E9" id="TextBox 107" o:spid="_x0000_s1141" type="#_x0000_t202" style="position:absolute;margin-left:317.4pt;margin-top:133pt;width:64.5pt;height:19.3pt;z-index:2518589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" filled="f" stroked="f">
                <v:textbox style="mso-fit-shape-to-text:t">
                  <w:txbxContent>
                    <w:p w14:paraId="6C6DC02E" w14:textId="77777777" w:rsidR="00956D99" w:rsidRPr="001D7996" w:rsidRDefault="00956D99" w:rsidP="006A57E2">
                      <w:pPr>
                        <w:jc w:val="center"/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eosinophil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59968" behindDoc="0" locked="0" layoutInCell="1" allowOverlap="1" wp14:anchorId="522F2E9C" wp14:editId="02B434A1">
                <wp:simplePos x="0" y="0"/>
                <wp:positionH relativeFrom="column">
                  <wp:posOffset>97155</wp:posOffset>
                </wp:positionH>
                <wp:positionV relativeFrom="paragraph">
                  <wp:posOffset>2084705</wp:posOffset>
                </wp:positionV>
                <wp:extent cx="364202" cy="230832"/>
                <wp:effectExtent l="0" t="0" r="0" b="0"/>
                <wp:wrapNone/>
                <wp:docPr id="1031" name="TextBox 1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4202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ACC3DC2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WT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22F2E9C" id="TextBox 112" o:spid="_x0000_s1142" type="#_x0000_t202" style="position:absolute;margin-left:7.65pt;margin-top:164.15pt;width:28.7pt;height:18.2pt;z-index:2518599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" filled="f" stroked="f">
                <v:textbox style="mso-fit-shape-to-text:t">
                  <w:txbxContent>
                    <w:p w14:paraId="4ACC3DC2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60992" behindDoc="0" locked="0" layoutInCell="1" allowOverlap="1" wp14:anchorId="05C424D1" wp14:editId="5653AF0C">
                <wp:simplePos x="0" y="0"/>
                <wp:positionH relativeFrom="column">
                  <wp:posOffset>0</wp:posOffset>
                </wp:positionH>
                <wp:positionV relativeFrom="paragraph">
                  <wp:posOffset>2512060</wp:posOffset>
                </wp:positionV>
                <wp:extent cx="500458" cy="230832"/>
                <wp:effectExtent l="0" t="0" r="0" b="0"/>
                <wp:wrapNone/>
                <wp:docPr id="1032" name="TextBox 1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0458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6F1CAEC" w14:textId="7E91DD35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2C6861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8"/>
                                <w:szCs w:val="18"/>
                                <w:vertAlign w:val="superscript"/>
                              </w:rPr>
                              <w:t>-/-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C424D1" id="TextBox 113" o:spid="_x0000_s1143" type="#_x0000_t202" style="position:absolute;margin-left:0;margin-top:197.8pt;width:39.4pt;height:18.2pt;z-index:2518609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" filled="f" stroked="f">
                <v:textbox style="mso-fit-shape-to-text:t">
                  <w:txbxContent>
                    <w:p w14:paraId="36F1CAEC" w14:textId="7E91DD35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2C6861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8"/>
                          <w:szCs w:val="18"/>
                          <w:vertAlign w:val="superscript"/>
                        </w:rPr>
                        <w:t>-/-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62016" behindDoc="0" locked="0" layoutInCell="1" allowOverlap="1" wp14:anchorId="360A4378" wp14:editId="636F3FCB">
                <wp:simplePos x="0" y="0"/>
                <wp:positionH relativeFrom="column">
                  <wp:posOffset>457200</wp:posOffset>
                </wp:positionH>
                <wp:positionV relativeFrom="paragraph">
                  <wp:posOffset>2008505</wp:posOffset>
                </wp:positionV>
                <wp:extent cx="0" cy="392473"/>
                <wp:effectExtent l="0" t="0" r="38100" b="26670"/>
                <wp:wrapNone/>
                <wp:docPr id="1037" name="Straight Connector 1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392473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DBA0913" id="Straight Connector 114" o:spid="_x0000_s1026" style="position:absolute;z-index:251862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6pt,158.15pt" to="36pt,189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63040" behindDoc="0" locked="0" layoutInCell="1" allowOverlap="1" wp14:anchorId="04B14FD0" wp14:editId="3DEF36D2">
                <wp:simplePos x="0" y="0"/>
                <wp:positionH relativeFrom="column">
                  <wp:posOffset>457200</wp:posOffset>
                </wp:positionH>
                <wp:positionV relativeFrom="paragraph">
                  <wp:posOffset>2472055</wp:posOffset>
                </wp:positionV>
                <wp:extent cx="0" cy="294869"/>
                <wp:effectExtent l="0" t="0" r="38100" b="29210"/>
                <wp:wrapNone/>
                <wp:docPr id="1038" name="Straight Connector 1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94869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04B518E" id="Straight Connector 115" o:spid="_x0000_s1026" style="position:absolute;z-index:2518630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6pt,194.65pt" to="36pt,217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" strokeweight="1pt"/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864064" behindDoc="0" locked="0" layoutInCell="1" allowOverlap="1" wp14:anchorId="0703BFE4" wp14:editId="1D16FB98">
            <wp:simplePos x="0" y="0"/>
            <wp:positionH relativeFrom="column">
              <wp:posOffset>504190</wp:posOffset>
            </wp:positionH>
            <wp:positionV relativeFrom="paragraph">
              <wp:posOffset>1900555</wp:posOffset>
            </wp:positionV>
            <wp:extent cx="4345835" cy="892800"/>
            <wp:effectExtent l="0" t="0" r="0" b="3175"/>
            <wp:wrapNone/>
            <wp:docPr id="208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" name="Picture 2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5835" cy="89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65088" behindDoc="0" locked="0" layoutInCell="1" allowOverlap="1" wp14:anchorId="384350C8" wp14:editId="15BEBFE0">
                <wp:simplePos x="0" y="0"/>
                <wp:positionH relativeFrom="column">
                  <wp:posOffset>97155</wp:posOffset>
                </wp:positionH>
                <wp:positionV relativeFrom="paragraph">
                  <wp:posOffset>6582410</wp:posOffset>
                </wp:positionV>
                <wp:extent cx="332142" cy="338554"/>
                <wp:effectExtent l="0" t="0" r="0" b="0"/>
                <wp:wrapNone/>
                <wp:docPr id="82" name="TextBox 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BAB7D89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84350C8" id="TextBox 81" o:spid="_x0000_s1144" type="#_x0000_t202" style="position:absolute;margin-left:7.65pt;margin-top:518.3pt;width:26.15pt;height:26.65pt;z-index:2518650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" filled="f" stroked="f">
                <v:textbox style="mso-fit-shape-to-text:t">
                  <w:txbxContent>
                    <w:p w14:paraId="7BAB7D89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66112" behindDoc="0" locked="0" layoutInCell="1" allowOverlap="1" wp14:anchorId="64C0E86D" wp14:editId="51D3BD0E">
                <wp:simplePos x="0" y="0"/>
                <wp:positionH relativeFrom="column">
                  <wp:posOffset>2209800</wp:posOffset>
                </wp:positionH>
                <wp:positionV relativeFrom="paragraph">
                  <wp:posOffset>6555740</wp:posOffset>
                </wp:positionV>
                <wp:extent cx="332142" cy="338554"/>
                <wp:effectExtent l="0" t="0" r="0" b="0"/>
                <wp:wrapNone/>
                <wp:docPr id="1039" name="TextBox 1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4F9F900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D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4C0E86D" id="TextBox 117" o:spid="_x0000_s1145" type="#_x0000_t202" style="position:absolute;margin-left:174pt;margin-top:516.2pt;width:26.15pt;height:26.65pt;z-index:2518661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" filled="f" stroked="f">
                <v:textbox style="mso-fit-shape-to-text:t">
                  <w:txbxContent>
                    <w:p w14:paraId="64F9F900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67136" behindDoc="0" locked="0" layoutInCell="1" allowOverlap="1" wp14:anchorId="6B8371EC" wp14:editId="4308A345">
                <wp:simplePos x="0" y="0"/>
                <wp:positionH relativeFrom="column">
                  <wp:posOffset>3474720</wp:posOffset>
                </wp:positionH>
                <wp:positionV relativeFrom="paragraph">
                  <wp:posOffset>6555740</wp:posOffset>
                </wp:positionV>
                <wp:extent cx="320922" cy="338554"/>
                <wp:effectExtent l="0" t="0" r="0" b="0"/>
                <wp:wrapNone/>
                <wp:docPr id="1040" name="TextBox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92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571C564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B8371EC" id="TextBox 118" o:spid="_x0000_s1146" type="#_x0000_t202" style="position:absolute;margin-left:273.6pt;margin-top:516.2pt;width:25.25pt;height:26.65pt;z-index:2518671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" filled="f" stroked="f">
                <v:textbox style="mso-fit-shape-to-text:t">
                  <w:txbxContent>
                    <w:p w14:paraId="7571C564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68160" behindDoc="0" locked="0" layoutInCell="1" allowOverlap="1" wp14:anchorId="6AA1E86B" wp14:editId="3D6C5819">
                <wp:simplePos x="0" y="0"/>
                <wp:positionH relativeFrom="column">
                  <wp:posOffset>4630420</wp:posOffset>
                </wp:positionH>
                <wp:positionV relativeFrom="paragraph">
                  <wp:posOffset>6555740</wp:posOffset>
                </wp:positionV>
                <wp:extent cx="309700" cy="338554"/>
                <wp:effectExtent l="0" t="0" r="0" b="0"/>
                <wp:wrapNone/>
                <wp:docPr id="1041" name="TextBox 1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9700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BE5A73D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F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AA1E86B" id="TextBox 119" o:spid="_x0000_s1147" type="#_x0000_t202" style="position:absolute;margin-left:364.6pt;margin-top:516.2pt;width:24.4pt;height:26.65pt;z-index:2518681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" filled="f" stroked="f">
                <v:textbox style="mso-fit-shape-to-text:t">
                  <w:txbxContent>
                    <w:p w14:paraId="4BE5A73D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69184" behindDoc="0" locked="0" layoutInCell="1" allowOverlap="1" wp14:anchorId="1B67CDF3" wp14:editId="007C7C3F">
                <wp:simplePos x="0" y="0"/>
                <wp:positionH relativeFrom="column">
                  <wp:posOffset>4648200</wp:posOffset>
                </wp:positionH>
                <wp:positionV relativeFrom="paragraph">
                  <wp:posOffset>7774940</wp:posOffset>
                </wp:positionV>
                <wp:extent cx="1069524" cy="369332"/>
                <wp:effectExtent l="0" t="0" r="0" b="0"/>
                <wp:wrapNone/>
                <wp:docPr id="1042" name="TextBox 1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524" cy="3693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2DA90D9" w14:textId="77777777" w:rsidR="00956D99" w:rsidRDefault="00956D99" w:rsidP="006A57E2">
                            <w:pPr>
                              <w:spacing w:after="0"/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  <w:p w14:paraId="45F3DAF4" w14:textId="77777777" w:rsidR="00956D99" w:rsidRDefault="00956D99" w:rsidP="006A57E2">
                            <w:pPr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Surfac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B67CDF3" id="TextBox 120" o:spid="_x0000_s1148" type="#_x0000_t202" style="position:absolute;margin-left:366pt;margin-top:612.2pt;width:84.2pt;height:29.1pt;z-index:2518691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" filled="f" stroked="f">
                <v:textbox style="mso-fit-shape-to-text:t">
                  <w:txbxContent>
                    <w:p w14:paraId="72DA90D9" w14:textId="77777777" w:rsidR="00956D99" w:rsidRDefault="00956D99" w:rsidP="006A57E2">
                      <w:pPr>
                        <w:spacing w:after="0"/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  <w:p w14:paraId="45F3DAF4" w14:textId="77777777" w:rsidR="00956D99" w:rsidRDefault="00956D99" w:rsidP="006A57E2">
                      <w:pPr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Surface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0208" behindDoc="0" locked="0" layoutInCell="1" allowOverlap="1" wp14:anchorId="637275E4" wp14:editId="42B7231A">
                <wp:simplePos x="0" y="0"/>
                <wp:positionH relativeFrom="column">
                  <wp:posOffset>3502025</wp:posOffset>
                </wp:positionH>
                <wp:positionV relativeFrom="paragraph">
                  <wp:posOffset>7774940</wp:posOffset>
                </wp:positionV>
                <wp:extent cx="1069524" cy="369332"/>
                <wp:effectExtent l="0" t="0" r="0" b="0"/>
                <wp:wrapNone/>
                <wp:docPr id="1043" name="TextBox 1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524" cy="3693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D05E30B" w14:textId="77777777" w:rsidR="00956D99" w:rsidRDefault="00956D99" w:rsidP="006A57E2">
                            <w:pPr>
                              <w:spacing w:after="0"/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  <w:p w14:paraId="15E40094" w14:textId="77777777" w:rsidR="00956D99" w:rsidRDefault="00956D99" w:rsidP="006A57E2">
                            <w:pPr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IC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37275E4" id="TextBox 121" o:spid="_x0000_s1149" type="#_x0000_t202" style="position:absolute;margin-left:275.75pt;margin-top:612.2pt;width:84.2pt;height:29.1pt;z-index:2518702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" filled="f" stroked="f">
                <v:textbox style="mso-fit-shape-to-text:t">
                  <w:txbxContent>
                    <w:p w14:paraId="6D05E30B" w14:textId="77777777" w:rsidR="00956D99" w:rsidRDefault="00956D99" w:rsidP="006A57E2">
                      <w:pPr>
                        <w:spacing w:after="0"/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  <w:p w14:paraId="15E40094" w14:textId="77777777" w:rsidR="00956D99" w:rsidRDefault="00956D99" w:rsidP="006A57E2">
                      <w:pPr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IC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1232" behindDoc="0" locked="0" layoutInCell="1" allowOverlap="1" wp14:anchorId="5908A0A6" wp14:editId="06CA685A">
                <wp:simplePos x="0" y="0"/>
                <wp:positionH relativeFrom="column">
                  <wp:posOffset>2218055</wp:posOffset>
                </wp:positionH>
                <wp:positionV relativeFrom="paragraph">
                  <wp:posOffset>7774940</wp:posOffset>
                </wp:positionV>
                <wp:extent cx="1210588" cy="369332"/>
                <wp:effectExtent l="0" t="0" r="0" b="0"/>
                <wp:wrapNone/>
                <wp:docPr id="1044" name="TextBox 1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10588" cy="3693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A7BFE8E" w14:textId="77777777" w:rsidR="00956D99" w:rsidRDefault="00956D99" w:rsidP="006A57E2">
                            <w:pPr>
                              <w:spacing w:after="0"/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8F2.F9)</w:t>
                            </w:r>
                          </w:p>
                          <w:p w14:paraId="71E16207" w14:textId="77777777" w:rsidR="00956D99" w:rsidRDefault="00956D99" w:rsidP="006A57E2">
                            <w:pPr>
                              <w:spacing w:after="0"/>
                              <w:jc w:val="center"/>
                              <w:textAlignment w:val="baseline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ICS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08A0A6" id="TextBox 122" o:spid="_x0000_s1150" type="#_x0000_t202" style="position:absolute;margin-left:174.65pt;margin-top:612.2pt;width:95.3pt;height:29.1pt;z-index:2518712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" filled="f" stroked="f">
                <v:textbox style="mso-fit-shape-to-text:t">
                  <w:txbxContent>
                    <w:p w14:paraId="2A7BFE8E" w14:textId="77777777" w:rsidR="00956D99" w:rsidRDefault="00956D99" w:rsidP="006A57E2">
                      <w:pPr>
                        <w:spacing w:after="0"/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8F2.F9)</w:t>
                      </w:r>
                    </w:p>
                    <w:p w14:paraId="71E16207" w14:textId="77777777" w:rsidR="00956D99" w:rsidRDefault="00956D99" w:rsidP="006A57E2">
                      <w:pPr>
                        <w:spacing w:after="0"/>
                        <w:jc w:val="center"/>
                        <w:textAlignment w:val="baseline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ICS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2256" behindDoc="0" locked="0" layoutInCell="1" allowOverlap="1" wp14:anchorId="3AE62579" wp14:editId="1E1203B6">
                <wp:simplePos x="0" y="0"/>
                <wp:positionH relativeFrom="column">
                  <wp:posOffset>2861310</wp:posOffset>
                </wp:positionH>
                <wp:positionV relativeFrom="paragraph">
                  <wp:posOffset>6969760</wp:posOffset>
                </wp:positionV>
                <wp:extent cx="210365" cy="195814"/>
                <wp:effectExtent l="0" t="0" r="0" b="0"/>
                <wp:wrapNone/>
                <wp:docPr id="1045" name="TextBox 1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0365" cy="19581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0AF727A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T</w:t>
                            </w:r>
                          </w:p>
                        </w:txbxContent>
                      </wps:txbx>
                      <wps:bodyPr wrap="none" lIns="36000" tIns="36000" rIns="36000" bIns="3600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E62579" id="TextBox 130" o:spid="_x0000_s1151" type="#_x0000_t202" style="position:absolute;margin-left:225.3pt;margin-top:548.8pt;width:16.55pt;height:15.4pt;z-index:2518722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" filled="f" stroked="f">
                <v:textbox style="mso-fit-shape-to-text:t" inset="1mm,1mm,1mm,1mm">
                  <w:txbxContent>
                    <w:p w14:paraId="70AF727A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3280" behindDoc="0" locked="0" layoutInCell="1" allowOverlap="1" wp14:anchorId="4E3D479D" wp14:editId="34252DBE">
                <wp:simplePos x="0" y="0"/>
                <wp:positionH relativeFrom="column">
                  <wp:posOffset>2752725</wp:posOffset>
                </wp:positionH>
                <wp:positionV relativeFrom="paragraph">
                  <wp:posOffset>6939280</wp:posOffset>
                </wp:positionV>
                <wp:extent cx="128240" cy="0"/>
                <wp:effectExtent l="0" t="0" r="0" b="0"/>
                <wp:wrapNone/>
                <wp:docPr id="1046" name="Straight Connector 1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824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dash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F9523CF" id="Straight Connector 131" o:spid="_x0000_s1026" style="position:absolute;z-index:2518732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6.75pt,546.4pt" to="226.85pt,546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" strokecolor="windowText">
                <v:stroke dashstyle="dash"/>
              </v:lin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4304" behindDoc="0" locked="0" layoutInCell="1" allowOverlap="1" wp14:anchorId="029A3D23" wp14:editId="11589696">
                <wp:simplePos x="0" y="0"/>
                <wp:positionH relativeFrom="column">
                  <wp:posOffset>2752725</wp:posOffset>
                </wp:positionH>
                <wp:positionV relativeFrom="paragraph">
                  <wp:posOffset>7075170</wp:posOffset>
                </wp:positionV>
                <wp:extent cx="128240" cy="0"/>
                <wp:effectExtent l="0" t="0" r="0" b="0"/>
                <wp:wrapNone/>
                <wp:docPr id="1047" name="Straight Connector 1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824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4EC2E81" id="Straight Connector 132" o:spid="_x0000_s1026" style="position:absolute;z-index:2518743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16.75pt,557.1pt" to="226.85pt,557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" strokecolor="windowTex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5328" behindDoc="0" locked="0" layoutInCell="1" allowOverlap="1" wp14:anchorId="071DFEB0" wp14:editId="0E95B3B0">
                <wp:simplePos x="0" y="0"/>
                <wp:positionH relativeFrom="column">
                  <wp:posOffset>2861945</wp:posOffset>
                </wp:positionH>
                <wp:positionV relativeFrom="paragraph">
                  <wp:posOffset>6831330</wp:posOffset>
                </wp:positionV>
                <wp:extent cx="353229" cy="195814"/>
                <wp:effectExtent l="0" t="0" r="0" b="0"/>
                <wp:wrapNone/>
                <wp:docPr id="1048" name="TextBox 1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3229" cy="19581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569BAD9" w14:textId="3CE035F6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2C6861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6"/>
                                <w:szCs w:val="16"/>
                                <w:vertAlign w:val="superscript"/>
                              </w:rPr>
                              <w:t>-/-</w:t>
                            </w:r>
                          </w:p>
                        </w:txbxContent>
                      </wps:txbx>
                      <wps:bodyPr wrap="none" lIns="36000" tIns="36000" rIns="36000" bIns="3600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71DFEB0" id="TextBox 133" o:spid="_x0000_s1152" type="#_x0000_t202" style="position:absolute;margin-left:225.35pt;margin-top:537.9pt;width:27.8pt;height:15.4pt;z-index:2518753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" filled="f" stroked="f">
                <v:textbox style="mso-fit-shape-to-text:t" inset="1mm,1mm,1mm,1mm">
                  <w:txbxContent>
                    <w:p w14:paraId="2569BAD9" w14:textId="3CE035F6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2C6861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6"/>
                          <w:szCs w:val="16"/>
                          <w:vertAlign w:val="superscript"/>
                        </w:rPr>
                        <w:t>-/-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6352" behindDoc="0" locked="0" layoutInCell="1" allowOverlap="1" wp14:anchorId="00BD59FF" wp14:editId="201B2D73">
                <wp:simplePos x="0" y="0"/>
                <wp:positionH relativeFrom="column">
                  <wp:posOffset>5289550</wp:posOffset>
                </wp:positionH>
                <wp:positionV relativeFrom="paragraph">
                  <wp:posOffset>6969760</wp:posOffset>
                </wp:positionV>
                <wp:extent cx="210365" cy="195814"/>
                <wp:effectExtent l="0" t="0" r="0" b="0"/>
                <wp:wrapNone/>
                <wp:docPr id="1049" name="TextBox 1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0365" cy="19581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77E0F99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T</w:t>
                            </w:r>
                          </w:p>
                        </w:txbxContent>
                      </wps:txbx>
                      <wps:bodyPr wrap="none" lIns="36000" tIns="36000" rIns="36000" bIns="3600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0BD59FF" id="TextBox 123" o:spid="_x0000_s1153" type="#_x0000_t202" style="position:absolute;margin-left:416.5pt;margin-top:548.8pt;width:16.55pt;height:15.4pt;z-index:2518763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" filled="f" stroked="f">
                <v:textbox style="mso-fit-shape-to-text:t" inset="1mm,1mm,1mm,1mm">
                  <w:txbxContent>
                    <w:p w14:paraId="677E0F99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7376" behindDoc="0" locked="0" layoutInCell="1" allowOverlap="1" wp14:anchorId="51671050" wp14:editId="4DAB4555">
                <wp:simplePos x="0" y="0"/>
                <wp:positionH relativeFrom="column">
                  <wp:posOffset>5181600</wp:posOffset>
                </wp:positionH>
                <wp:positionV relativeFrom="paragraph">
                  <wp:posOffset>6939280</wp:posOffset>
                </wp:positionV>
                <wp:extent cx="128240" cy="0"/>
                <wp:effectExtent l="0" t="0" r="0" b="0"/>
                <wp:wrapNone/>
                <wp:docPr id="1050" name="Straight Connector 1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824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dash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0C77770" id="Straight Connector 124" o:spid="_x0000_s1026" style="position:absolute;z-index:251877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8pt,546.4pt" to="418.1pt,546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" strokecolor="windowText">
                <v:stroke dashstyle="dash"/>
              </v:lin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8400" behindDoc="0" locked="0" layoutInCell="1" allowOverlap="1" wp14:anchorId="12F14663" wp14:editId="3E8F9C54">
                <wp:simplePos x="0" y="0"/>
                <wp:positionH relativeFrom="column">
                  <wp:posOffset>5181600</wp:posOffset>
                </wp:positionH>
                <wp:positionV relativeFrom="paragraph">
                  <wp:posOffset>7075170</wp:posOffset>
                </wp:positionV>
                <wp:extent cx="128240" cy="0"/>
                <wp:effectExtent l="0" t="0" r="0" b="0"/>
                <wp:wrapNone/>
                <wp:docPr id="1051" name="Straight Connector 1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824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17E0D15" id="Straight Connector 125" o:spid="_x0000_s1026" style="position:absolute;z-index:2518784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8pt,557.1pt" to="418.1pt,557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" strokecolor="windowTex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79424" behindDoc="0" locked="0" layoutInCell="1" allowOverlap="1" wp14:anchorId="46476811" wp14:editId="266D232D">
                <wp:simplePos x="0" y="0"/>
                <wp:positionH relativeFrom="column">
                  <wp:posOffset>5290185</wp:posOffset>
                </wp:positionH>
                <wp:positionV relativeFrom="paragraph">
                  <wp:posOffset>6831330</wp:posOffset>
                </wp:positionV>
                <wp:extent cx="353229" cy="195814"/>
                <wp:effectExtent l="0" t="0" r="0" b="0"/>
                <wp:wrapNone/>
                <wp:docPr id="1052" name="TextBox 1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3229" cy="19581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F05C11D" w14:textId="0082F404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2C6861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6"/>
                                <w:szCs w:val="16"/>
                                <w:vertAlign w:val="superscript"/>
                              </w:rPr>
                              <w:t>-/-</w:t>
                            </w:r>
                          </w:p>
                        </w:txbxContent>
                      </wps:txbx>
                      <wps:bodyPr wrap="none" lIns="36000" tIns="36000" rIns="36000" bIns="3600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6476811" id="TextBox 138" o:spid="_x0000_s1154" type="#_x0000_t202" style="position:absolute;margin-left:416.55pt;margin-top:537.9pt;width:27.8pt;height:15.4pt;z-index:2518794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" filled="f" stroked="f">
                <v:textbox style="mso-fit-shape-to-text:t" inset="1mm,1mm,1mm,1mm">
                  <w:txbxContent>
                    <w:p w14:paraId="4F05C11D" w14:textId="0082F404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2C6861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6"/>
                          <w:szCs w:val="16"/>
                          <w:vertAlign w:val="superscript"/>
                        </w:rPr>
                        <w:t>-/-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0448" behindDoc="0" locked="0" layoutInCell="1" allowOverlap="1" wp14:anchorId="34ADF7A1" wp14:editId="43EB34F6">
                <wp:simplePos x="0" y="0"/>
                <wp:positionH relativeFrom="column">
                  <wp:posOffset>4146550</wp:posOffset>
                </wp:positionH>
                <wp:positionV relativeFrom="paragraph">
                  <wp:posOffset>6969760</wp:posOffset>
                </wp:positionV>
                <wp:extent cx="210365" cy="195814"/>
                <wp:effectExtent l="0" t="0" r="0" b="0"/>
                <wp:wrapNone/>
                <wp:docPr id="1053" name="TextBox 1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0365" cy="19581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B685DC6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WT</w:t>
                            </w:r>
                          </w:p>
                        </w:txbxContent>
                      </wps:txbx>
                      <wps:bodyPr wrap="none" lIns="36000" tIns="36000" rIns="36000" bIns="3600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4ADF7A1" id="TextBox 139" o:spid="_x0000_s1155" type="#_x0000_t202" style="position:absolute;margin-left:326.5pt;margin-top:548.8pt;width:16.55pt;height:15.4pt;z-index:2518804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" filled="f" stroked="f">
                <v:textbox style="mso-fit-shape-to-text:t" inset="1mm,1mm,1mm,1mm">
                  <w:txbxContent>
                    <w:p w14:paraId="4B685DC6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WT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1472" behindDoc="0" locked="0" layoutInCell="1" allowOverlap="1" wp14:anchorId="07BEBE67" wp14:editId="315BA360">
                <wp:simplePos x="0" y="0"/>
                <wp:positionH relativeFrom="column">
                  <wp:posOffset>4038600</wp:posOffset>
                </wp:positionH>
                <wp:positionV relativeFrom="paragraph">
                  <wp:posOffset>6939280</wp:posOffset>
                </wp:positionV>
                <wp:extent cx="128240" cy="0"/>
                <wp:effectExtent l="0" t="0" r="0" b="0"/>
                <wp:wrapNone/>
                <wp:docPr id="1054" name="Straight Connector 1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824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dash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2572D6A" id="Straight Connector 140" o:spid="_x0000_s1026" style="position:absolute;z-index:2518814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18pt,546.4pt" to="328.1pt,546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" strokecolor="windowText">
                <v:stroke dashstyle="dash"/>
              </v:lin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2496" behindDoc="0" locked="0" layoutInCell="1" allowOverlap="1" wp14:anchorId="483804FD" wp14:editId="239763D5">
                <wp:simplePos x="0" y="0"/>
                <wp:positionH relativeFrom="column">
                  <wp:posOffset>4038600</wp:posOffset>
                </wp:positionH>
                <wp:positionV relativeFrom="paragraph">
                  <wp:posOffset>7075170</wp:posOffset>
                </wp:positionV>
                <wp:extent cx="128240" cy="0"/>
                <wp:effectExtent l="0" t="0" r="0" b="0"/>
                <wp:wrapNone/>
                <wp:docPr id="1055" name="Straight Connector 1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2824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D40A746" id="Straight Connector 141" o:spid="_x0000_s1026" style="position:absolute;z-index:2518824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18pt,557.1pt" to="328.1pt,557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" strokecolor="windowTex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3520" behindDoc="0" locked="0" layoutInCell="1" allowOverlap="1" wp14:anchorId="0EAFA71E" wp14:editId="01DDA093">
                <wp:simplePos x="0" y="0"/>
                <wp:positionH relativeFrom="column">
                  <wp:posOffset>4147185</wp:posOffset>
                </wp:positionH>
                <wp:positionV relativeFrom="paragraph">
                  <wp:posOffset>6817360</wp:posOffset>
                </wp:positionV>
                <wp:extent cx="353229" cy="195814"/>
                <wp:effectExtent l="0" t="0" r="0" b="0"/>
                <wp:wrapNone/>
                <wp:docPr id="157" name="TextBox 1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3229" cy="19581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FA0F9F7" w14:textId="3AD7E22B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2C6861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Mr1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6"/>
                                <w:szCs w:val="16"/>
                                <w:vertAlign w:val="superscript"/>
                              </w:rPr>
                              <w:t>-/-</w:t>
                            </w:r>
                          </w:p>
                        </w:txbxContent>
                      </wps:txbx>
                      <wps:bodyPr wrap="none" lIns="36000" tIns="36000" rIns="36000" bIns="3600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EAFA71E" id="TextBox 142" o:spid="_x0000_s1156" type="#_x0000_t202" style="position:absolute;margin-left:326.55pt;margin-top:536.8pt;width:27.8pt;height:15.4pt;z-index:2518835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" filled="f" stroked="f">
                <v:textbox style="mso-fit-shape-to-text:t" inset="1mm,1mm,1mm,1mm">
                  <w:txbxContent>
                    <w:p w14:paraId="6FA0F9F7" w14:textId="3AD7E22B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2C6861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Mr1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6"/>
                          <w:szCs w:val="16"/>
                          <w:vertAlign w:val="superscript"/>
                        </w:rPr>
                        <w:t>-/-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4544" behindDoc="0" locked="0" layoutInCell="1" allowOverlap="1" wp14:anchorId="4DFE31E8" wp14:editId="2E65D1BD">
                <wp:simplePos x="0" y="0"/>
                <wp:positionH relativeFrom="column">
                  <wp:posOffset>4846955</wp:posOffset>
                </wp:positionH>
                <wp:positionV relativeFrom="paragraph">
                  <wp:posOffset>1946910</wp:posOffset>
                </wp:positionV>
                <wp:extent cx="1474" cy="838800"/>
                <wp:effectExtent l="0" t="0" r="36830" b="19050"/>
                <wp:wrapNone/>
                <wp:docPr id="158" name="Straight Connector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74" cy="838800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7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85B041B" id="Straight Connector 49" o:spid="_x0000_s1026" style="position:absolute;flip:x;z-index:2518845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81.65pt,153.3pt" to="381.75pt,219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" strokecolor="#bfbfbf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5568" behindDoc="0" locked="0" layoutInCell="1" allowOverlap="1" wp14:anchorId="046AC0BA" wp14:editId="132C0B31">
                <wp:simplePos x="0" y="0"/>
                <wp:positionH relativeFrom="column">
                  <wp:posOffset>5739130</wp:posOffset>
                </wp:positionH>
                <wp:positionV relativeFrom="paragraph">
                  <wp:posOffset>3590925</wp:posOffset>
                </wp:positionV>
                <wp:extent cx="1474" cy="838800"/>
                <wp:effectExtent l="0" t="0" r="36830" b="19050"/>
                <wp:wrapNone/>
                <wp:docPr id="159" name="Straight Connector 1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74" cy="838800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7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03E98F0" id="Straight Connector 126" o:spid="_x0000_s1026" style="position:absolute;flip:x;z-index:251885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51.9pt,282.75pt" to="452pt,348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" strokecolor="#bfbfbf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6592" behindDoc="0" locked="0" layoutInCell="1" allowOverlap="1" wp14:anchorId="0850EC77" wp14:editId="1BB624E1">
                <wp:simplePos x="0" y="0"/>
                <wp:positionH relativeFrom="column">
                  <wp:posOffset>4843145</wp:posOffset>
                </wp:positionH>
                <wp:positionV relativeFrom="paragraph">
                  <wp:posOffset>5255895</wp:posOffset>
                </wp:positionV>
                <wp:extent cx="1474" cy="838800"/>
                <wp:effectExtent l="0" t="0" r="36830" b="19050"/>
                <wp:wrapNone/>
                <wp:docPr id="2080" name="Straight Connector 1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74" cy="838800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7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A876E06" id="Straight Connector 127" o:spid="_x0000_s1026" style="position:absolute;flip:x;z-index:251886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81.35pt,413.85pt" to="381.45pt,479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" strokecolor="#bfbfbf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7616" behindDoc="0" locked="0" layoutInCell="1" allowOverlap="1" wp14:anchorId="54C7C15C" wp14:editId="35B1898E">
                <wp:simplePos x="0" y="0"/>
                <wp:positionH relativeFrom="column">
                  <wp:posOffset>1407795</wp:posOffset>
                </wp:positionH>
                <wp:positionV relativeFrom="paragraph">
                  <wp:posOffset>6981190</wp:posOffset>
                </wp:positionV>
                <wp:extent cx="1474" cy="838800"/>
                <wp:effectExtent l="0" t="0" r="36830" b="19050"/>
                <wp:wrapNone/>
                <wp:docPr id="2081" name="Straight Connector 1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74" cy="838800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7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9E7E7DD" id="Straight Connector 128" o:spid="_x0000_s1026" style="position:absolute;flip:x;z-index:2518876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10.85pt,549.7pt" to="110.95pt,615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" strokecolor="#bfbfbf" strokeweight="1pt"/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888640" behindDoc="0" locked="0" layoutInCell="1" allowOverlap="1" wp14:anchorId="72634F56" wp14:editId="76F6E0CD">
            <wp:simplePos x="0" y="0"/>
            <wp:positionH relativeFrom="column">
              <wp:posOffset>469265</wp:posOffset>
            </wp:positionH>
            <wp:positionV relativeFrom="paragraph">
              <wp:posOffset>298450</wp:posOffset>
            </wp:positionV>
            <wp:extent cx="5220000" cy="891461"/>
            <wp:effectExtent l="0" t="0" r="0" b="4445"/>
            <wp:wrapNone/>
            <wp:docPr id="208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" name="Picture 2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000" cy="891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89664" behindDoc="0" locked="0" layoutInCell="1" allowOverlap="1" wp14:anchorId="5A6A08DA" wp14:editId="781B1EF7">
                <wp:simplePos x="0" y="0"/>
                <wp:positionH relativeFrom="column">
                  <wp:posOffset>5684520</wp:posOffset>
                </wp:positionH>
                <wp:positionV relativeFrom="paragraph">
                  <wp:posOffset>339090</wp:posOffset>
                </wp:positionV>
                <wp:extent cx="1474" cy="842400"/>
                <wp:effectExtent l="0" t="0" r="36830" b="34290"/>
                <wp:wrapNone/>
                <wp:docPr id="2082" name="Straight Connector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74" cy="842400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7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206781B" id="Straight Connector 134" o:spid="_x0000_s1026" style="position:absolute;flip:x;z-index:2518896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47.6pt,26.7pt" to="447.7pt,93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" strokecolor="#bfbfbf" strokeweight="1pt"/>
            </w:pict>
          </mc:Fallback>
        </mc:AlternateContent>
      </w:r>
      <w:r w:rsidR="00A747D7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17F29332" w14:textId="4451DE7F" w:rsidR="0060371F" w:rsidRPr="002028DC" w:rsidRDefault="0060371F" w:rsidP="0060371F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2028DC">
        <w:rPr>
          <w:rFonts w:ascii="Times New Roman" w:hAnsi="Times New Roman" w:cs="Times New Roman"/>
          <w:b/>
          <w:sz w:val="24"/>
          <w:szCs w:val="24"/>
        </w:rPr>
        <w:lastRenderedPageBreak/>
        <w:t>Supp</w:t>
      </w:r>
      <w:r>
        <w:rPr>
          <w:rFonts w:ascii="Times New Roman" w:hAnsi="Times New Roman" w:cs="Times New Roman"/>
          <w:b/>
          <w:sz w:val="24"/>
          <w:szCs w:val="24"/>
        </w:rPr>
        <w:t>lementary Figure 2</w:t>
      </w:r>
      <w:r w:rsidRPr="002028DC">
        <w:rPr>
          <w:rFonts w:ascii="Times New Roman" w:hAnsi="Times New Roman" w:cs="Times New Roman"/>
          <w:b/>
          <w:sz w:val="24"/>
          <w:szCs w:val="24"/>
        </w:rPr>
        <w:t xml:space="preserve">. MR1 </w:t>
      </w:r>
      <w:r>
        <w:rPr>
          <w:rFonts w:ascii="Times New Roman" w:hAnsi="Times New Roman" w:cs="Times New Roman"/>
          <w:b/>
          <w:sz w:val="24"/>
          <w:szCs w:val="24"/>
        </w:rPr>
        <w:t xml:space="preserve">surface </w:t>
      </w:r>
      <w:r w:rsidRPr="002028DC">
        <w:rPr>
          <w:rFonts w:ascii="Times New Roman" w:hAnsi="Times New Roman" w:cs="Times New Roman"/>
          <w:b/>
          <w:sz w:val="24"/>
          <w:szCs w:val="24"/>
        </w:rPr>
        <w:t xml:space="preserve">expression is undetectable on the surface of </w:t>
      </w:r>
      <w:r w:rsidRPr="002028DC">
        <w:rPr>
          <w:rFonts w:ascii="Times New Roman" w:hAnsi="Times New Roman" w:cs="Times New Roman"/>
          <w:b/>
          <w:noProof/>
          <w:sz w:val="24"/>
          <w:szCs w:val="24"/>
        </w:rPr>
        <w:t>hematopoietic</w:t>
      </w:r>
      <w:r w:rsidRPr="002028DC">
        <w:rPr>
          <w:rFonts w:ascii="Times New Roman" w:hAnsi="Times New Roman" w:cs="Times New Roman"/>
          <w:b/>
          <w:sz w:val="24"/>
          <w:szCs w:val="24"/>
        </w:rPr>
        <w:t xml:space="preserve"> and </w:t>
      </w:r>
      <w:r w:rsidRPr="002028DC">
        <w:rPr>
          <w:rFonts w:ascii="Times New Roman" w:hAnsi="Times New Roman" w:cs="Times New Roman"/>
          <w:b/>
          <w:noProof/>
          <w:sz w:val="24"/>
          <w:szCs w:val="24"/>
        </w:rPr>
        <w:t>non-hematopoietic</w:t>
      </w:r>
      <w:r w:rsidRPr="002028DC">
        <w:rPr>
          <w:rFonts w:ascii="Times New Roman" w:hAnsi="Times New Roman" w:cs="Times New Roman"/>
          <w:b/>
          <w:sz w:val="24"/>
          <w:szCs w:val="24"/>
        </w:rPr>
        <w:t xml:space="preserve"> cells.</w:t>
      </w:r>
    </w:p>
    <w:p w14:paraId="5005A1EE" w14:textId="3FC510D9" w:rsidR="0060371F" w:rsidRPr="002028DC" w:rsidRDefault="0060371F" w:rsidP="0060371F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028DC">
        <w:rPr>
          <w:rFonts w:ascii="Times New Roman" w:hAnsi="Times New Roman" w:cs="Times New Roman"/>
          <w:sz w:val="24"/>
          <w:szCs w:val="24"/>
        </w:rPr>
        <w:t>Lung single cell suspension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2028DC">
        <w:rPr>
          <w:rFonts w:ascii="Times New Roman" w:hAnsi="Times New Roman" w:cs="Times New Roman"/>
          <w:sz w:val="24"/>
          <w:szCs w:val="24"/>
        </w:rPr>
        <w:t xml:space="preserve"> generated from C57BL/6 WT and </w:t>
      </w:r>
      <w:r w:rsidR="0012423C">
        <w:rPr>
          <w:rFonts w:ascii="Times New Roman" w:hAnsi="Times New Roman" w:cs="Times New Roman"/>
          <w:i/>
          <w:iCs/>
          <w:sz w:val="24"/>
          <w:szCs w:val="24"/>
        </w:rPr>
        <w:t>Mr1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Pr="002028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ice were </w:t>
      </w:r>
      <w:r w:rsidRPr="002028DC">
        <w:rPr>
          <w:rFonts w:ascii="Times New Roman" w:hAnsi="Times New Roman" w:cs="Times New Roman"/>
          <w:sz w:val="24"/>
          <w:szCs w:val="24"/>
        </w:rPr>
        <w:t xml:space="preserve">stimulated with 1 </w:t>
      </w:r>
      <w:proofErr w:type="spellStart"/>
      <w:r w:rsidRPr="002028DC">
        <w:rPr>
          <w:rFonts w:ascii="Times New Roman" w:hAnsi="Times New Roman" w:cs="Times New Roman"/>
          <w:sz w:val="24"/>
          <w:szCs w:val="24"/>
        </w:rPr>
        <w:t>μ</w:t>
      </w:r>
      <w:r w:rsidR="00E14F32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="00E14F32">
        <w:rPr>
          <w:rFonts w:ascii="Times New Roman" w:hAnsi="Times New Roman" w:cs="Times New Roman"/>
          <w:sz w:val="24"/>
          <w:szCs w:val="24"/>
        </w:rPr>
        <w:t>/L</w:t>
      </w:r>
      <w:r w:rsidRPr="002028DC">
        <w:rPr>
          <w:rFonts w:ascii="Times New Roman" w:hAnsi="Times New Roman" w:cs="Times New Roman"/>
          <w:sz w:val="24"/>
          <w:szCs w:val="24"/>
        </w:rPr>
        <w:t xml:space="preserve"> 5-OP-RU for 4 h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240238">
        <w:rPr>
          <w:rFonts w:ascii="Times New Roman" w:hAnsi="Times New Roman" w:cs="Times New Roman"/>
          <w:noProof/>
          <w:sz w:val="24"/>
          <w:szCs w:val="24"/>
        </w:rPr>
        <w:t>analy</w:t>
      </w:r>
      <w:r>
        <w:rPr>
          <w:rFonts w:ascii="Times New Roman" w:hAnsi="Times New Roman" w:cs="Times New Roman"/>
          <w:noProof/>
          <w:sz w:val="24"/>
          <w:szCs w:val="24"/>
        </w:rPr>
        <w:t>z</w:t>
      </w:r>
      <w:r w:rsidRPr="00240238">
        <w:rPr>
          <w:rFonts w:ascii="Times New Roman" w:hAnsi="Times New Roman" w:cs="Times New Roman"/>
          <w:noProof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by flow cytometry</w:t>
      </w:r>
      <w:r w:rsidRPr="002028DC">
        <w:rPr>
          <w:rFonts w:ascii="Times New Roman" w:hAnsi="Times New Roman" w:cs="Times New Roman"/>
          <w:sz w:val="24"/>
          <w:szCs w:val="24"/>
        </w:rPr>
        <w:t xml:space="preserve">. MR1 </w:t>
      </w:r>
      <w:r>
        <w:rPr>
          <w:rFonts w:ascii="Times New Roman" w:hAnsi="Times New Roman" w:cs="Times New Roman"/>
          <w:sz w:val="24"/>
          <w:szCs w:val="24"/>
        </w:rPr>
        <w:t xml:space="preserve">surface </w:t>
      </w:r>
      <w:r w:rsidRPr="002028DC">
        <w:rPr>
          <w:rFonts w:ascii="Times New Roman" w:hAnsi="Times New Roman" w:cs="Times New Roman"/>
          <w:sz w:val="24"/>
          <w:szCs w:val="24"/>
        </w:rPr>
        <w:t xml:space="preserve">expression on the different subsets of </w:t>
      </w:r>
      <w:r w:rsidRPr="002028DC">
        <w:rPr>
          <w:rFonts w:ascii="Times New Roman" w:hAnsi="Times New Roman" w:cs="Times New Roman"/>
          <w:noProof/>
          <w:sz w:val="24"/>
          <w:szCs w:val="24"/>
        </w:rPr>
        <w:t>hematopoietic</w:t>
      </w:r>
      <w:r w:rsidRPr="002028DC">
        <w:rPr>
          <w:rFonts w:ascii="Times New Roman" w:hAnsi="Times New Roman" w:cs="Times New Roman"/>
          <w:sz w:val="24"/>
          <w:szCs w:val="24"/>
        </w:rPr>
        <w:t xml:space="preserve"> cells and </w:t>
      </w:r>
      <w:r w:rsidRPr="002028DC">
        <w:rPr>
          <w:rFonts w:ascii="Times New Roman" w:hAnsi="Times New Roman" w:cs="Times New Roman"/>
          <w:noProof/>
          <w:sz w:val="24"/>
          <w:szCs w:val="24"/>
        </w:rPr>
        <w:t>non-hematopoietic</w:t>
      </w:r>
      <w:r w:rsidRPr="002028DC">
        <w:rPr>
          <w:rFonts w:ascii="Times New Roman" w:hAnsi="Times New Roman" w:cs="Times New Roman"/>
          <w:sz w:val="24"/>
          <w:szCs w:val="24"/>
        </w:rPr>
        <w:t xml:space="preserve"> cells as determin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2028DC">
        <w:rPr>
          <w:rFonts w:ascii="Times New Roman" w:hAnsi="Times New Roman" w:cs="Times New Roman"/>
          <w:sz w:val="24"/>
          <w:szCs w:val="24"/>
        </w:rPr>
        <w:t xml:space="preserve"> using anti-MR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028DC">
        <w:rPr>
          <w:rFonts w:ascii="Times New Roman" w:hAnsi="Times New Roman" w:cs="Times New Roman"/>
          <w:sz w:val="24"/>
          <w:szCs w:val="24"/>
        </w:rPr>
        <w:t>(</w:t>
      </w:r>
      <w:r w:rsidRPr="002028DC">
        <w:rPr>
          <w:rFonts w:ascii="Times New Roman" w:hAnsi="Times New Roman" w:cs="Times New Roman"/>
          <w:b/>
          <w:sz w:val="24"/>
          <w:szCs w:val="24"/>
        </w:rPr>
        <w:t>A</w:t>
      </w:r>
      <w:r w:rsidRPr="002028D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028DC">
        <w:rPr>
          <w:rFonts w:ascii="Times New Roman" w:hAnsi="Times New Roman" w:cs="Times New Roman"/>
          <w:sz w:val="24"/>
          <w:szCs w:val="24"/>
        </w:rPr>
        <w:t xml:space="preserve">clone 26.5 </w:t>
      </w:r>
      <w:r>
        <w:rPr>
          <w:rFonts w:ascii="Times New Roman" w:hAnsi="Times New Roman" w:cs="Times New Roman"/>
          <w:sz w:val="24"/>
          <w:szCs w:val="24"/>
        </w:rPr>
        <w:t>or</w:t>
      </w:r>
      <w:r w:rsidRPr="002028DC">
        <w:rPr>
          <w:rFonts w:ascii="Times New Roman" w:hAnsi="Times New Roman" w:cs="Times New Roman"/>
          <w:sz w:val="24"/>
          <w:szCs w:val="24"/>
        </w:rPr>
        <w:t xml:space="preserve"> (</w:t>
      </w:r>
      <w:r w:rsidRPr="002028DC">
        <w:rPr>
          <w:rFonts w:ascii="Times New Roman" w:hAnsi="Times New Roman" w:cs="Times New Roman"/>
          <w:b/>
          <w:sz w:val="24"/>
          <w:szCs w:val="24"/>
        </w:rPr>
        <w:t>B</w:t>
      </w:r>
      <w:r w:rsidRPr="002028DC">
        <w:rPr>
          <w:rFonts w:ascii="Times New Roman" w:hAnsi="Times New Roman" w:cs="Times New Roman"/>
          <w:sz w:val="24"/>
          <w:szCs w:val="24"/>
        </w:rPr>
        <w:t>) clone 8F2.F9. (</w:t>
      </w:r>
      <w:r w:rsidRPr="002028DC">
        <w:rPr>
          <w:rFonts w:ascii="Times New Roman" w:hAnsi="Times New Roman" w:cs="Times New Roman"/>
          <w:b/>
          <w:sz w:val="24"/>
          <w:szCs w:val="24"/>
        </w:rPr>
        <w:t>C</w:t>
      </w:r>
      <w:r w:rsidRPr="002028DC">
        <w:rPr>
          <w:rFonts w:ascii="Times New Roman" w:hAnsi="Times New Roman" w:cs="Times New Roman"/>
          <w:sz w:val="24"/>
          <w:szCs w:val="24"/>
        </w:rPr>
        <w:t xml:space="preserve">) MR1 surface </w:t>
      </w:r>
      <w:r>
        <w:rPr>
          <w:rFonts w:ascii="Times New Roman" w:hAnsi="Times New Roman" w:cs="Times New Roman"/>
          <w:sz w:val="24"/>
          <w:szCs w:val="24"/>
        </w:rPr>
        <w:t xml:space="preserve">expression </w:t>
      </w:r>
      <w:r w:rsidRPr="002028DC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 xml:space="preserve">control </w:t>
      </w:r>
      <w:r w:rsidRPr="002028DC">
        <w:rPr>
          <w:rFonts w:ascii="Times New Roman" w:hAnsi="Times New Roman" w:cs="Times New Roman"/>
          <w:sz w:val="24"/>
          <w:szCs w:val="24"/>
        </w:rPr>
        <w:t>B16F10</w:t>
      </w:r>
      <w:r>
        <w:rPr>
          <w:rFonts w:ascii="Times New Roman" w:hAnsi="Times New Roman" w:cs="Times New Roman"/>
          <w:sz w:val="24"/>
          <w:szCs w:val="24"/>
        </w:rPr>
        <w:t xml:space="preserve"> or </w:t>
      </w:r>
      <w:r w:rsidRPr="002028DC">
        <w:rPr>
          <w:rFonts w:ascii="Times New Roman" w:hAnsi="Times New Roman" w:cs="Times New Roman"/>
          <w:sz w:val="24"/>
          <w:szCs w:val="24"/>
        </w:rPr>
        <w:t>B16F10-MR1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 xml:space="preserve">KO </w:t>
      </w:r>
      <w:r>
        <w:rPr>
          <w:rFonts w:ascii="Times New Roman" w:hAnsi="Times New Roman" w:cs="Times New Roman"/>
          <w:sz w:val="24"/>
          <w:szCs w:val="24"/>
        </w:rPr>
        <w:t>(sgR3 clone)</w:t>
      </w:r>
      <w:r w:rsidRPr="002028DC">
        <w:rPr>
          <w:rFonts w:ascii="Times New Roman" w:hAnsi="Times New Roman" w:cs="Times New Roman"/>
          <w:sz w:val="24"/>
          <w:szCs w:val="24"/>
        </w:rPr>
        <w:t xml:space="preserve"> after stimulation with 100 n</w:t>
      </w:r>
      <w:r w:rsidR="00E14F32">
        <w:rPr>
          <w:rFonts w:ascii="Times New Roman" w:hAnsi="Times New Roman" w:cs="Times New Roman"/>
          <w:sz w:val="24"/>
          <w:szCs w:val="24"/>
        </w:rPr>
        <w:t>mol/L</w:t>
      </w:r>
      <w:r w:rsidRPr="002028DC">
        <w:rPr>
          <w:rFonts w:ascii="Times New Roman" w:hAnsi="Times New Roman" w:cs="Times New Roman"/>
          <w:sz w:val="24"/>
          <w:szCs w:val="24"/>
        </w:rPr>
        <w:t xml:space="preserve"> 5-OP-RU for 4 h. (</w:t>
      </w:r>
      <w:r w:rsidRPr="002028DC">
        <w:rPr>
          <w:rFonts w:ascii="Times New Roman" w:hAnsi="Times New Roman" w:cs="Times New Roman"/>
          <w:b/>
          <w:sz w:val="24"/>
          <w:szCs w:val="24"/>
        </w:rPr>
        <w:t>D-F</w:t>
      </w:r>
      <w:r w:rsidRPr="002028DC">
        <w:rPr>
          <w:rFonts w:ascii="Times New Roman" w:hAnsi="Times New Roman" w:cs="Times New Roman"/>
          <w:sz w:val="24"/>
          <w:szCs w:val="24"/>
        </w:rPr>
        <w:t>) MR1</w:t>
      </w:r>
      <w:r w:rsidRPr="0021232A">
        <w:rPr>
          <w:rFonts w:ascii="Times New Roman" w:hAnsi="Times New Roman" w:cs="Times New Roman"/>
          <w:sz w:val="24"/>
          <w:szCs w:val="24"/>
        </w:rPr>
        <w:t xml:space="preserve"> </w:t>
      </w:r>
      <w:r w:rsidRPr="002028DC">
        <w:rPr>
          <w:rFonts w:ascii="Times New Roman" w:hAnsi="Times New Roman" w:cs="Times New Roman"/>
          <w:sz w:val="24"/>
          <w:szCs w:val="24"/>
        </w:rPr>
        <w:t xml:space="preserve">intracellular </w:t>
      </w:r>
      <w:r>
        <w:rPr>
          <w:rFonts w:ascii="Times New Roman" w:hAnsi="Times New Roman" w:cs="Times New Roman"/>
          <w:sz w:val="24"/>
          <w:szCs w:val="24"/>
        </w:rPr>
        <w:t>expression</w:t>
      </w:r>
      <w:r w:rsidRPr="002028D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r </w:t>
      </w:r>
      <w:r w:rsidRPr="002028DC">
        <w:rPr>
          <w:rFonts w:ascii="Times New Roman" w:hAnsi="Times New Roman" w:cs="Times New Roman"/>
          <w:sz w:val="24"/>
          <w:szCs w:val="24"/>
        </w:rPr>
        <w:t xml:space="preserve">surface </w:t>
      </w:r>
      <w:r>
        <w:rPr>
          <w:rFonts w:ascii="Times New Roman" w:hAnsi="Times New Roman" w:cs="Times New Roman"/>
          <w:sz w:val="24"/>
          <w:szCs w:val="24"/>
        </w:rPr>
        <w:t xml:space="preserve">expression in </w:t>
      </w:r>
      <w:r w:rsidRPr="002028DC">
        <w:rPr>
          <w:rFonts w:ascii="Times New Roman" w:hAnsi="Times New Roman" w:cs="Times New Roman"/>
          <w:sz w:val="24"/>
          <w:szCs w:val="24"/>
        </w:rPr>
        <w:t>CD4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2028DC">
        <w:rPr>
          <w:rFonts w:ascii="Times New Roman" w:hAnsi="Times New Roman" w:cs="Times New Roman"/>
          <w:sz w:val="24"/>
          <w:szCs w:val="24"/>
        </w:rPr>
        <w:t>CD8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 xml:space="preserve">+ </w:t>
      </w:r>
      <w:r w:rsidRPr="001A2604">
        <w:rPr>
          <w:rFonts w:ascii="Times New Roman" w:hAnsi="Times New Roman" w:cs="Times New Roman"/>
          <w:sz w:val="24"/>
          <w:szCs w:val="24"/>
        </w:rPr>
        <w:t>DP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2028DC">
        <w:rPr>
          <w:rFonts w:ascii="Times New Roman" w:hAnsi="Times New Roman" w:cs="Times New Roman"/>
          <w:sz w:val="24"/>
          <w:szCs w:val="24"/>
        </w:rPr>
        <w:t xml:space="preserve">thymocytes after stimulation with 1 </w:t>
      </w:r>
      <w:proofErr w:type="spellStart"/>
      <w:r w:rsidRPr="002028DC">
        <w:rPr>
          <w:rFonts w:ascii="Times New Roman" w:hAnsi="Times New Roman" w:cs="Times New Roman"/>
          <w:sz w:val="24"/>
          <w:szCs w:val="24"/>
        </w:rPr>
        <w:t>μ</w:t>
      </w:r>
      <w:r w:rsidR="00E14F32">
        <w:rPr>
          <w:rFonts w:ascii="Times New Roman" w:hAnsi="Times New Roman" w:cs="Times New Roman"/>
          <w:sz w:val="24"/>
          <w:szCs w:val="24"/>
        </w:rPr>
        <w:t>mol</w:t>
      </w:r>
      <w:proofErr w:type="spellEnd"/>
      <w:r w:rsidR="00E14F32">
        <w:rPr>
          <w:rFonts w:ascii="Times New Roman" w:hAnsi="Times New Roman" w:cs="Times New Roman"/>
          <w:sz w:val="24"/>
          <w:szCs w:val="24"/>
        </w:rPr>
        <w:t>/L</w:t>
      </w:r>
      <w:r>
        <w:rPr>
          <w:rFonts w:ascii="Times New Roman" w:hAnsi="Times New Roman" w:cs="Times New Roman"/>
          <w:sz w:val="24"/>
          <w:szCs w:val="24"/>
        </w:rPr>
        <w:t xml:space="preserve"> 5-OP-RU for 4 h was determined using </w:t>
      </w:r>
      <w:r w:rsidRPr="002028DC">
        <w:rPr>
          <w:rFonts w:ascii="Times New Roman" w:hAnsi="Times New Roman" w:cs="Times New Roman"/>
          <w:sz w:val="24"/>
          <w:szCs w:val="24"/>
        </w:rPr>
        <w:t xml:space="preserve">the indicated </w:t>
      </w:r>
      <w:r>
        <w:rPr>
          <w:rFonts w:ascii="Times New Roman" w:hAnsi="Times New Roman" w:cs="Times New Roman"/>
          <w:sz w:val="24"/>
          <w:szCs w:val="24"/>
        </w:rPr>
        <w:t>clone of anti-MR1 antibody.</w:t>
      </w:r>
    </w:p>
    <w:p w14:paraId="70235EA3" w14:textId="77777777" w:rsidR="0060371F" w:rsidRDefault="0060371F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BCF1726" w14:textId="77777777" w:rsidR="00C81241" w:rsidRDefault="00C8124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0B120CD" w14:textId="3FB3E388" w:rsidR="00C81241" w:rsidRDefault="00E74A3A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US" w:eastAsia="en-US"/>
        </w:rPr>
        <w:lastRenderedPageBreak/>
        <w:drawing>
          <wp:anchor distT="0" distB="0" distL="114300" distR="114300" simplePos="0" relativeHeight="251741184" behindDoc="0" locked="0" layoutInCell="1" allowOverlap="1" wp14:anchorId="3B13AC41" wp14:editId="0F72A12C">
            <wp:simplePos x="0" y="0"/>
            <wp:positionH relativeFrom="column">
              <wp:posOffset>3689985</wp:posOffset>
            </wp:positionH>
            <wp:positionV relativeFrom="paragraph">
              <wp:posOffset>5933477</wp:posOffset>
            </wp:positionV>
            <wp:extent cx="640715" cy="640715"/>
            <wp:effectExtent l="0" t="0" r="6985" b="6985"/>
            <wp:wrapNone/>
            <wp:docPr id="117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" name="Picture 14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715" cy="640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51102451" wp14:editId="793812B9">
                <wp:simplePos x="0" y="0"/>
                <wp:positionH relativeFrom="column">
                  <wp:posOffset>2173941</wp:posOffset>
                </wp:positionH>
                <wp:positionV relativeFrom="paragraph">
                  <wp:posOffset>4428565</wp:posOffset>
                </wp:positionV>
                <wp:extent cx="614083" cy="208915"/>
                <wp:effectExtent l="0" t="0" r="0" b="0"/>
                <wp:wrapNone/>
                <wp:docPr id="132" name="TextBox 1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4083" cy="2089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F68E97A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M127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1102451" id="TextBox 131" o:spid="_x0000_s1157" type="#_x0000_t202" style="position:absolute;margin-left:171.2pt;margin-top:348.7pt;width:48.35pt;height:16.45pt;z-index:2517555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" filled="f" stroked="f">
                <v:textbox style="mso-fit-shape-to-text:t">
                  <w:txbxContent>
                    <w:p w14:paraId="2F68E97A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M127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9616" behindDoc="0" locked="0" layoutInCell="1" allowOverlap="1" wp14:anchorId="768028BE" wp14:editId="6A6E6C88">
                <wp:simplePos x="0" y="0"/>
                <wp:positionH relativeFrom="column">
                  <wp:posOffset>1586753</wp:posOffset>
                </wp:positionH>
                <wp:positionV relativeFrom="paragraph">
                  <wp:posOffset>4428565</wp:posOffset>
                </wp:positionV>
                <wp:extent cx="578223" cy="208915"/>
                <wp:effectExtent l="0" t="0" r="0" b="0"/>
                <wp:wrapNone/>
                <wp:docPr id="136" name="TextBox 1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8223" cy="2089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51D8C7A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M96L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68028BE" id="TextBox 135" o:spid="_x0000_s1158" type="#_x0000_t202" style="position:absolute;margin-left:124.95pt;margin-top:348.7pt;width:45.55pt;height:16.45pt;z-index:2517596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" filled="f" stroked="f">
                <v:textbox style="mso-fit-shape-to-text:t">
                  <w:txbxContent>
                    <w:p w14:paraId="551D8C7A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M96L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7568" behindDoc="0" locked="0" layoutInCell="1" allowOverlap="1" wp14:anchorId="5FF9DED4" wp14:editId="555A23B0">
                <wp:simplePos x="0" y="0"/>
                <wp:positionH relativeFrom="column">
                  <wp:posOffset>327212</wp:posOffset>
                </wp:positionH>
                <wp:positionV relativeFrom="paragraph">
                  <wp:posOffset>4428565</wp:posOffset>
                </wp:positionV>
                <wp:extent cx="603735" cy="208915"/>
                <wp:effectExtent l="0" t="0" r="0" b="0"/>
                <wp:wrapNone/>
                <wp:docPr id="134" name="TextBox 1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3735" cy="20891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6A065BA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M253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FF9DED4" id="_x0000_s1159" type="#_x0000_t202" style="position:absolute;margin-left:25.75pt;margin-top:348.7pt;width:47.55pt;height:16.45pt;z-index:25175756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" filled="f" stroked="f">
                <v:textbox style="mso-fit-shape-to-text:t">
                  <w:txbxContent>
                    <w:p w14:paraId="26A065BA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M253</w:t>
                      </w:r>
                    </w:p>
                  </w:txbxContent>
                </v:textbox>
              </v:shape>
            </w:pict>
          </mc:Fallback>
        </mc:AlternateContent>
      </w:r>
      <w:r w:rsidRPr="001142D1">
        <w:rPr>
          <w:rFonts w:ascii="Times New Roman" w:hAnsi="Times New Roman" w:cs="Times New Roman"/>
          <w:b/>
          <w:bCs/>
          <w:noProof/>
          <w:sz w:val="24"/>
          <w:szCs w:val="24"/>
          <w:lang w:val="en-US" w:eastAsia="en-US"/>
        </w:rPr>
        <w:drawing>
          <wp:anchor distT="0" distB="0" distL="114300" distR="114300" simplePos="0" relativeHeight="252088320" behindDoc="1" locked="0" layoutInCell="1" allowOverlap="1" wp14:anchorId="79C818F6" wp14:editId="71510C4F">
            <wp:simplePos x="0" y="0"/>
            <wp:positionH relativeFrom="column">
              <wp:posOffset>3956685</wp:posOffset>
            </wp:positionH>
            <wp:positionV relativeFrom="paragraph">
              <wp:posOffset>4640580</wp:posOffset>
            </wp:positionV>
            <wp:extent cx="584835" cy="584835"/>
            <wp:effectExtent l="0" t="0" r="5715" b="5715"/>
            <wp:wrapTight wrapText="bothSides">
              <wp:wrapPolygon edited="0">
                <wp:start x="0" y="0"/>
                <wp:lineTo x="0" y="21107"/>
                <wp:lineTo x="21107" y="21107"/>
                <wp:lineTo x="21107" y="0"/>
                <wp:lineTo x="0" y="0"/>
              </wp:wrapPolygon>
            </wp:wrapTight>
            <wp:docPr id="2701" name="Picture 122">
              <a:extLst xmlns:a="http://schemas.openxmlformats.org/drawingml/2006/main">
                <a:ext uri="{FF2B5EF4-FFF2-40B4-BE49-F238E27FC236}">
                  <a16:creationId xmlns:a16="http://schemas.microsoft.com/office/drawing/2014/main" id="{ACFC65B1-C459-450D-A3BA-4A25D82EBC3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" name="Picture 122">
                      <a:extLst>
                        <a:ext uri="{FF2B5EF4-FFF2-40B4-BE49-F238E27FC236}">
                          <a16:creationId xmlns:a16="http://schemas.microsoft.com/office/drawing/2014/main" id="{ACFC65B1-C459-450D-A3BA-4A25D82EBC3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4835" cy="584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2423C" w:rsidRPr="0012423C">
        <w:rPr>
          <w:noProof/>
          <w:lang w:val="en-US" w:eastAsia="en-US"/>
        </w:rPr>
        <w:drawing>
          <wp:anchor distT="0" distB="0" distL="114300" distR="114300" simplePos="0" relativeHeight="251655165" behindDoc="1" locked="0" layoutInCell="1" allowOverlap="1" wp14:anchorId="390A9BAC" wp14:editId="3DE9F5A3">
            <wp:simplePos x="0" y="0"/>
            <wp:positionH relativeFrom="column">
              <wp:posOffset>4692650</wp:posOffset>
            </wp:positionH>
            <wp:positionV relativeFrom="paragraph">
              <wp:posOffset>5789930</wp:posOffset>
            </wp:positionV>
            <wp:extent cx="1466850" cy="2084705"/>
            <wp:effectExtent l="0" t="0" r="0" b="0"/>
            <wp:wrapTight wrapText="bothSides">
              <wp:wrapPolygon edited="0">
                <wp:start x="842" y="395"/>
                <wp:lineTo x="842" y="17764"/>
                <wp:lineTo x="8416" y="19738"/>
                <wp:lineTo x="13745" y="19738"/>
                <wp:lineTo x="14026" y="20528"/>
                <wp:lineTo x="15148" y="20528"/>
                <wp:lineTo x="15990" y="19738"/>
                <wp:lineTo x="21039" y="17172"/>
                <wp:lineTo x="20197" y="16975"/>
                <wp:lineTo x="7574" y="16580"/>
                <wp:lineTo x="17953" y="13619"/>
                <wp:lineTo x="17953" y="13422"/>
                <wp:lineTo x="19356" y="10659"/>
                <wp:lineTo x="17953" y="10264"/>
                <wp:lineTo x="7013" y="10264"/>
                <wp:lineTo x="19636" y="8882"/>
                <wp:lineTo x="19917" y="7106"/>
                <wp:lineTo x="17673" y="7106"/>
                <wp:lineTo x="19075" y="6119"/>
                <wp:lineTo x="17953" y="3158"/>
                <wp:lineTo x="7013" y="987"/>
                <wp:lineTo x="2805" y="395"/>
                <wp:lineTo x="842" y="395"/>
              </wp:wrapPolygon>
            </wp:wrapTight>
            <wp:docPr id="2156" name="Picture 21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66850" cy="2084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5631E275" wp14:editId="437FEBBB">
                <wp:simplePos x="0" y="0"/>
                <wp:positionH relativeFrom="column">
                  <wp:posOffset>304800</wp:posOffset>
                </wp:positionH>
                <wp:positionV relativeFrom="paragraph">
                  <wp:posOffset>5229372</wp:posOffset>
                </wp:positionV>
                <wp:extent cx="1069340" cy="230505"/>
                <wp:effectExtent l="0" t="0" r="0" b="0"/>
                <wp:wrapNone/>
                <wp:docPr id="128" name="TextBox 1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340" cy="2305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F9FA32B" w14:textId="77777777" w:rsidR="00956D99" w:rsidRDefault="00956D99" w:rsidP="001D7996">
                            <w:pPr>
                              <w:spacing w:after="0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631E275" id="TextBox 127" o:spid="_x0000_s1160" type="#_x0000_t202" style="position:absolute;margin-left:24pt;margin-top:411.75pt;width:84.2pt;height:18.15pt;z-index:2517514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" filled="f" stroked="f">
                <v:textbox style="mso-fit-shape-to-text:t">
                  <w:txbxContent>
                    <w:p w14:paraId="4F9FA32B" w14:textId="77777777" w:rsidR="00956D99" w:rsidRDefault="00956D99" w:rsidP="001D7996">
                      <w:pPr>
                        <w:spacing w:after="0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70880" behindDoc="0" locked="0" layoutInCell="1" allowOverlap="1" wp14:anchorId="30CB2F56" wp14:editId="1D834478">
            <wp:simplePos x="0" y="0"/>
            <wp:positionH relativeFrom="column">
              <wp:posOffset>5158105</wp:posOffset>
            </wp:positionH>
            <wp:positionV relativeFrom="paragraph">
              <wp:posOffset>4642485</wp:posOffset>
            </wp:positionV>
            <wp:extent cx="580390" cy="580390"/>
            <wp:effectExtent l="0" t="0" r="0" b="0"/>
            <wp:wrapNone/>
            <wp:docPr id="14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" name="Picture 2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69856" behindDoc="0" locked="0" layoutInCell="1" allowOverlap="1" wp14:anchorId="2EB71F3C" wp14:editId="4FE679C6">
            <wp:simplePos x="0" y="0"/>
            <wp:positionH relativeFrom="column">
              <wp:posOffset>5758815</wp:posOffset>
            </wp:positionH>
            <wp:positionV relativeFrom="paragraph">
              <wp:posOffset>4643120</wp:posOffset>
            </wp:positionV>
            <wp:extent cx="580390" cy="580390"/>
            <wp:effectExtent l="0" t="0" r="0" b="0"/>
            <wp:wrapNone/>
            <wp:docPr id="146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" name="Picture 23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68832" behindDoc="0" locked="0" layoutInCell="1" allowOverlap="1" wp14:anchorId="3DE23E15" wp14:editId="57DA7406">
            <wp:simplePos x="0" y="0"/>
            <wp:positionH relativeFrom="column">
              <wp:posOffset>3355340</wp:posOffset>
            </wp:positionH>
            <wp:positionV relativeFrom="paragraph">
              <wp:posOffset>4641215</wp:posOffset>
            </wp:positionV>
            <wp:extent cx="580390" cy="580390"/>
            <wp:effectExtent l="0" t="0" r="0" b="0"/>
            <wp:wrapNone/>
            <wp:docPr id="145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" name="Picture 22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67808" behindDoc="0" locked="0" layoutInCell="1" allowOverlap="1" wp14:anchorId="18F5DC4A" wp14:editId="72A1F4E0">
            <wp:simplePos x="0" y="0"/>
            <wp:positionH relativeFrom="column">
              <wp:posOffset>2751455</wp:posOffset>
            </wp:positionH>
            <wp:positionV relativeFrom="paragraph">
              <wp:posOffset>4641215</wp:posOffset>
            </wp:positionV>
            <wp:extent cx="580390" cy="580390"/>
            <wp:effectExtent l="0" t="0" r="0" b="0"/>
            <wp:wrapNone/>
            <wp:docPr id="144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" name="Picture 21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66784" behindDoc="0" locked="0" layoutInCell="1" allowOverlap="1" wp14:anchorId="01D5F547" wp14:editId="4A3C2864">
            <wp:simplePos x="0" y="0"/>
            <wp:positionH relativeFrom="column">
              <wp:posOffset>335915</wp:posOffset>
            </wp:positionH>
            <wp:positionV relativeFrom="paragraph">
              <wp:posOffset>4641215</wp:posOffset>
            </wp:positionV>
            <wp:extent cx="580390" cy="580390"/>
            <wp:effectExtent l="0" t="0" r="0" b="0"/>
            <wp:wrapNone/>
            <wp:docPr id="143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" name="Picture 19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64736" behindDoc="0" locked="0" layoutInCell="1" allowOverlap="1" wp14:anchorId="583036B2" wp14:editId="3626F2D6">
            <wp:simplePos x="0" y="0"/>
            <wp:positionH relativeFrom="column">
              <wp:posOffset>2147570</wp:posOffset>
            </wp:positionH>
            <wp:positionV relativeFrom="paragraph">
              <wp:posOffset>4641215</wp:posOffset>
            </wp:positionV>
            <wp:extent cx="580390" cy="580390"/>
            <wp:effectExtent l="0" t="0" r="0" b="0"/>
            <wp:wrapNone/>
            <wp:docPr id="141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" name="Picture 17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63712" behindDoc="0" locked="0" layoutInCell="1" allowOverlap="1" wp14:anchorId="1CDEE740" wp14:editId="16012DB3">
            <wp:simplePos x="0" y="0"/>
            <wp:positionH relativeFrom="column">
              <wp:posOffset>1543685</wp:posOffset>
            </wp:positionH>
            <wp:positionV relativeFrom="paragraph">
              <wp:posOffset>4641215</wp:posOffset>
            </wp:positionV>
            <wp:extent cx="580390" cy="580390"/>
            <wp:effectExtent l="0" t="0" r="0" b="0"/>
            <wp:wrapNone/>
            <wp:docPr id="140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" name="Picture 15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62688" behindDoc="0" locked="0" layoutInCell="1" allowOverlap="1" wp14:anchorId="34F5A4DE" wp14:editId="4642E349">
            <wp:simplePos x="0" y="0"/>
            <wp:positionH relativeFrom="column">
              <wp:posOffset>4563110</wp:posOffset>
            </wp:positionH>
            <wp:positionV relativeFrom="paragraph">
              <wp:posOffset>4641215</wp:posOffset>
            </wp:positionV>
            <wp:extent cx="580390" cy="580390"/>
            <wp:effectExtent l="0" t="0" r="0" b="0"/>
            <wp:wrapNone/>
            <wp:docPr id="139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" name="Picture 5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61664" behindDoc="0" locked="0" layoutInCell="1" allowOverlap="1" wp14:anchorId="6FE5310A" wp14:editId="0F165302">
            <wp:simplePos x="0" y="0"/>
            <wp:positionH relativeFrom="column">
              <wp:posOffset>939800</wp:posOffset>
            </wp:positionH>
            <wp:positionV relativeFrom="paragraph">
              <wp:posOffset>4641362</wp:posOffset>
            </wp:positionV>
            <wp:extent cx="580390" cy="580390"/>
            <wp:effectExtent l="0" t="0" r="0" b="0"/>
            <wp:wrapNone/>
            <wp:docPr id="13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" name="Picture 3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390" cy="58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07392" behindDoc="0" locked="0" layoutInCell="1" allowOverlap="1" wp14:anchorId="5F54D845" wp14:editId="667B29AC">
            <wp:simplePos x="0" y="0"/>
            <wp:positionH relativeFrom="column">
              <wp:posOffset>267335</wp:posOffset>
            </wp:positionH>
            <wp:positionV relativeFrom="paragraph">
              <wp:posOffset>1883410</wp:posOffset>
            </wp:positionV>
            <wp:extent cx="719455" cy="719455"/>
            <wp:effectExtent l="0" t="0" r="4445" b="4445"/>
            <wp:wrapNone/>
            <wp:docPr id="102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09440" behindDoc="0" locked="0" layoutInCell="1" allowOverlap="1" wp14:anchorId="21E456CF" wp14:editId="1DFAA34C">
            <wp:simplePos x="0" y="0"/>
            <wp:positionH relativeFrom="column">
              <wp:posOffset>1825625</wp:posOffset>
            </wp:positionH>
            <wp:positionV relativeFrom="paragraph">
              <wp:posOffset>1883410</wp:posOffset>
            </wp:positionV>
            <wp:extent cx="719455" cy="719455"/>
            <wp:effectExtent l="0" t="0" r="4445" b="4445"/>
            <wp:wrapNone/>
            <wp:docPr id="1029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9" name="Picture 5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714560" behindDoc="0" locked="0" layoutInCell="1" allowOverlap="1" wp14:anchorId="3174E2F4" wp14:editId="33575F18">
            <wp:simplePos x="0" y="0"/>
            <wp:positionH relativeFrom="column">
              <wp:posOffset>1029335</wp:posOffset>
            </wp:positionH>
            <wp:positionV relativeFrom="paragraph">
              <wp:posOffset>1883898</wp:posOffset>
            </wp:positionV>
            <wp:extent cx="719455" cy="719455"/>
            <wp:effectExtent l="0" t="0" r="4445" b="4445"/>
            <wp:wrapNone/>
            <wp:docPr id="1036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6" name="Picture 12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455" cy="7194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6434486E" wp14:editId="39E7F64F">
                <wp:simplePos x="0" y="0"/>
                <wp:positionH relativeFrom="column">
                  <wp:posOffset>4947137</wp:posOffset>
                </wp:positionH>
                <wp:positionV relativeFrom="paragraph">
                  <wp:posOffset>545123</wp:posOffset>
                </wp:positionV>
                <wp:extent cx="726831" cy="240323"/>
                <wp:effectExtent l="0" t="0" r="0" b="0"/>
                <wp:wrapNone/>
                <wp:docPr id="53" name="TextBox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6831" cy="240323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B34D9B6" w14:textId="77777777" w:rsidR="00956D99" w:rsidRPr="001D7996" w:rsidRDefault="00956D99" w:rsidP="006A57E2">
                            <w:pPr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Isotype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34486E" id="_x0000_s1161" type="#_x0000_t202" style="position:absolute;margin-left:389.55pt;margin-top:42.9pt;width:57.25pt;height:18.9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" filled="f" stroked="f">
                <v:textbox>
                  <w:txbxContent>
                    <w:p w14:paraId="1B34D9B6" w14:textId="77777777" w:rsidR="00956D99" w:rsidRPr="001D7996" w:rsidRDefault="00956D99" w:rsidP="006A57E2">
                      <w:pPr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Isotype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74976" behindDoc="0" locked="0" layoutInCell="1" allowOverlap="1" wp14:anchorId="3AE8B40C" wp14:editId="12E0FF55">
                <wp:simplePos x="0" y="0"/>
                <wp:positionH relativeFrom="column">
                  <wp:posOffset>5209309</wp:posOffset>
                </wp:positionH>
                <wp:positionV relativeFrom="paragraph">
                  <wp:posOffset>3456709</wp:posOffset>
                </wp:positionV>
                <wp:extent cx="630382" cy="249382"/>
                <wp:effectExtent l="0" t="0" r="0" b="0"/>
                <wp:wrapNone/>
                <wp:docPr id="151" name="TextBox 1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0382" cy="24938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0EC1420" w14:textId="77777777" w:rsidR="00956D99" w:rsidRPr="006A57E2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6A57E2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20"/>
                                <w:szCs w:val="20"/>
                              </w:rPr>
                              <w:t>Isotype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E8B40C" id="TextBox 150" o:spid="_x0000_s1162" type="#_x0000_t202" style="position:absolute;margin-left:410.2pt;margin-top:272.2pt;width:49.65pt;height:19.65pt;z-index:2517749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" filled="f" stroked="f">
                <v:textbox>
                  <w:txbxContent>
                    <w:p w14:paraId="70EC1420" w14:textId="77777777" w:rsidR="00956D99" w:rsidRPr="006A57E2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6A57E2">
                        <w:rPr>
                          <w:rFonts w:ascii="Arial" w:eastAsia="+mn-ea" w:hAnsi="Arial" w:cs="Arial"/>
                          <w:color w:val="000000"/>
                          <w:kern w:val="24"/>
                          <w:sz w:val="20"/>
                          <w:szCs w:val="20"/>
                        </w:rPr>
                        <w:t>Isotype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1B876F3B" wp14:editId="5CB0100E">
                <wp:simplePos x="0" y="0"/>
                <wp:positionH relativeFrom="column">
                  <wp:posOffset>1234440</wp:posOffset>
                </wp:positionH>
                <wp:positionV relativeFrom="paragraph">
                  <wp:posOffset>1294130</wp:posOffset>
                </wp:positionV>
                <wp:extent cx="2800985" cy="0"/>
                <wp:effectExtent l="0" t="76200" r="18415" b="114300"/>
                <wp:wrapNone/>
                <wp:docPr id="33" name="Straight Arrow Connector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800985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3798AD9" id="Straight Arrow Connector 32" o:spid="_x0000_s1026" type="#_x0000_t32" style="position:absolute;margin-left:97.2pt;margin-top:101.9pt;width:220.55pt;height:0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">
                <v:stroke endarrow="open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1277D118" wp14:editId="6964E16B">
                <wp:simplePos x="0" y="0"/>
                <wp:positionH relativeFrom="column">
                  <wp:posOffset>1245235</wp:posOffset>
                </wp:positionH>
                <wp:positionV relativeFrom="paragraph">
                  <wp:posOffset>2743200</wp:posOffset>
                </wp:positionV>
                <wp:extent cx="1037590" cy="0"/>
                <wp:effectExtent l="0" t="76200" r="10160" b="114300"/>
                <wp:wrapNone/>
                <wp:docPr id="50" name="Straight Arrow Connector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037590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F62EAAD" id="Straight Arrow Connector 49" o:spid="_x0000_s1026" type="#_x0000_t32" style="position:absolute;margin-left:98.05pt;margin-top:3in;width:81.7pt;height:0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">
                <v:stroke endarrow="open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585C2388" wp14:editId="5E28BB22">
                <wp:simplePos x="0" y="0"/>
                <wp:positionH relativeFrom="column">
                  <wp:posOffset>1287780</wp:posOffset>
                </wp:positionH>
                <wp:positionV relativeFrom="paragraph">
                  <wp:posOffset>4193540</wp:posOffset>
                </wp:positionV>
                <wp:extent cx="3435985" cy="0"/>
                <wp:effectExtent l="0" t="76200" r="12065" b="95250"/>
                <wp:wrapNone/>
                <wp:docPr id="108" name="Straight Arrow Connector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3435985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7C8FB4BA" id="Straight Arrow Connector 107" o:spid="_x0000_s1026" type="#_x0000_t32" style="position:absolute;margin-left:101.4pt;margin-top:330.2pt;width:270.55pt;height:0;flip:y;z-index:2517319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">
                <v:stroke endarrow="block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3D8F673B" wp14:editId="5B9FEB74">
                <wp:simplePos x="0" y="0"/>
                <wp:positionH relativeFrom="column">
                  <wp:posOffset>1414780</wp:posOffset>
                </wp:positionH>
                <wp:positionV relativeFrom="paragraph">
                  <wp:posOffset>6707505</wp:posOffset>
                </wp:positionV>
                <wp:extent cx="2580005" cy="0"/>
                <wp:effectExtent l="0" t="76200" r="10795" b="95250"/>
                <wp:wrapNone/>
                <wp:docPr id="114" name="Straight Arrow Connector 1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580005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5F52040C" id="Straight Arrow Connector 113" o:spid="_x0000_s1026" type="#_x0000_t32" style="position:absolute;margin-left:111.4pt;margin-top:528.15pt;width:203.15pt;height:0;flip:y;z-index:251738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">
                <v:stroke endarrow="block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72928" behindDoc="0" locked="0" layoutInCell="1" allowOverlap="1" wp14:anchorId="479774C9" wp14:editId="2118B4C2">
                <wp:simplePos x="0" y="0"/>
                <wp:positionH relativeFrom="column">
                  <wp:posOffset>1295400</wp:posOffset>
                </wp:positionH>
                <wp:positionV relativeFrom="paragraph">
                  <wp:posOffset>5344737</wp:posOffset>
                </wp:positionV>
                <wp:extent cx="4879340" cy="0"/>
                <wp:effectExtent l="0" t="76200" r="16510" b="95250"/>
                <wp:wrapNone/>
                <wp:docPr id="149" name="Straight Arrow Connector 1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879340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EAD708E" id="Straight Arrow Connector 148" o:spid="_x0000_s1026" type="#_x0000_t32" style="position:absolute;margin-left:102pt;margin-top:420.85pt;width:384.2pt;height:0;z-index:2517729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">
                <v:stroke endarrow="block"/>
              </v:shape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658240" behindDoc="0" locked="0" layoutInCell="1" allowOverlap="1" wp14:anchorId="5D63FD77" wp14:editId="4BDB345E">
            <wp:simplePos x="0" y="0"/>
            <wp:positionH relativeFrom="column">
              <wp:posOffset>1661795</wp:posOffset>
            </wp:positionH>
            <wp:positionV relativeFrom="paragraph">
              <wp:posOffset>3432175</wp:posOffset>
            </wp:positionV>
            <wp:extent cx="640080" cy="640080"/>
            <wp:effectExtent l="0" t="0" r="7620" b="7620"/>
            <wp:wrapNone/>
            <wp:docPr id="2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BE582DBA-4763-49EB-AEA3-63D23DE7A1A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BE582DBA-4763-49EB-AEA3-63D23DE7A1A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640080" cy="6400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659264" behindDoc="0" locked="0" layoutInCell="1" allowOverlap="1" wp14:anchorId="6FD22A29" wp14:editId="3374D556">
            <wp:simplePos x="0" y="0"/>
            <wp:positionH relativeFrom="column">
              <wp:posOffset>2746375</wp:posOffset>
            </wp:positionH>
            <wp:positionV relativeFrom="paragraph">
              <wp:posOffset>1741805</wp:posOffset>
            </wp:positionV>
            <wp:extent cx="1098494" cy="996611"/>
            <wp:effectExtent l="0" t="0" r="6985" b="0"/>
            <wp:wrapNone/>
            <wp:docPr id="34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3"/>
                    <pic:cNvPicPr>
                      <a:picLocks noChangeAspect="1" noChangeArrowheads="1"/>
                    </pic:cNvPicPr>
                  </pic:nvPicPr>
                  <pic:blipFill rotWithShape="1"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720"/>
                    <a:stretch/>
                  </pic:blipFill>
                  <pic:spPr bwMode="auto">
                    <a:xfrm>
                      <a:off x="0" y="0"/>
                      <a:ext cx="1098494" cy="996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02C826D" wp14:editId="24292042">
                <wp:simplePos x="0" y="0"/>
                <wp:positionH relativeFrom="column">
                  <wp:posOffset>3850005</wp:posOffset>
                </wp:positionH>
                <wp:positionV relativeFrom="paragraph">
                  <wp:posOffset>2241550</wp:posOffset>
                </wp:positionV>
                <wp:extent cx="659155" cy="369332"/>
                <wp:effectExtent l="0" t="0" r="0" b="0"/>
                <wp:wrapNone/>
                <wp:docPr id="74" name="TextBox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3693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9346CB9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  <w:p w14:paraId="2B3BCDC6" w14:textId="770D6842" w:rsidR="00956D99" w:rsidRDefault="00956D99" w:rsidP="006A57E2">
                            <w:pPr>
                              <w:textAlignment w:val="baseline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(nmol/L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02C826D" id="_x0000_s1163" type="#_x0000_t202" style="position:absolute;margin-left:303.15pt;margin-top:176.5pt;width:51.9pt;height:29.1pt;z-index:2516602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" filled="f" stroked="f">
                <v:textbox style="mso-fit-shape-to-text:t">
                  <w:txbxContent>
                    <w:p w14:paraId="39346CB9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  <w:p w14:paraId="2B3BCDC6" w14:textId="770D6842" w:rsidR="00956D99" w:rsidRDefault="00956D99" w:rsidP="006A57E2">
                      <w:pPr>
                        <w:textAlignment w:val="baseline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(nmol/L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517EFA55" wp14:editId="58C7398D">
                <wp:simplePos x="0" y="0"/>
                <wp:positionH relativeFrom="column">
                  <wp:posOffset>3787140</wp:posOffset>
                </wp:positionH>
                <wp:positionV relativeFrom="paragraph">
                  <wp:posOffset>1830705</wp:posOffset>
                </wp:positionV>
                <wp:extent cx="556563" cy="230832"/>
                <wp:effectExtent l="0" t="0" r="0" b="0"/>
                <wp:wrapNone/>
                <wp:docPr id="75" name="TextBox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6563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2ECF127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Isotyp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17EFA55" id="TextBox 74" o:spid="_x0000_s1164" type="#_x0000_t202" style="position:absolute;margin-left:298.2pt;margin-top:144.15pt;width:43.8pt;height:18.2pt;z-index:2516613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" filled="f" stroked="f">
                <v:textbox style="mso-fit-shape-to-text:t">
                  <w:txbxContent>
                    <w:p w14:paraId="52ECF127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Isotype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0D3EE55" wp14:editId="6DF7AB30">
                <wp:simplePos x="0" y="0"/>
                <wp:positionH relativeFrom="column">
                  <wp:posOffset>3865880</wp:posOffset>
                </wp:positionH>
                <wp:positionV relativeFrom="paragraph">
                  <wp:posOffset>2172335</wp:posOffset>
                </wp:positionV>
                <wp:extent cx="45719" cy="566741"/>
                <wp:effectExtent l="38100" t="38100" r="69215" b="100330"/>
                <wp:wrapNone/>
                <wp:docPr id="81" name="Right Bracket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566741"/>
                        </a:xfrm>
                        <a:prstGeom prst="rightBracket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>
                          <a:outerShdw blurRad="40000" dist="20000" dir="5400000" rotWithShape="0">
                            <a:srgbClr val="000000">
                              <a:alpha val="38000"/>
                            </a:srgbClr>
                          </a:outerShdw>
                        </a:effectLst>
                      </wps:spPr>
                      <wps:bodyPr rtlCol="0" anchor="ctr"/>
                    </wps:wsp>
                  </a:graphicData>
                </a:graphic>
              </wp:anchor>
            </w:drawing>
          </mc:Choice>
          <mc:Fallback>
            <w:pict>
              <v:shapetype w14:anchorId="7CFE9E9C" id="_x0000_t86" coordsize="21600,21600" o:spt="86" adj="1800" path="m,qx21600@0l21600@1qy,21600e" filled="f">
                <v:formulas>
                  <v:f eqn="val #0"/>
                  <v:f eqn="sum 21600 0 #0"/>
                  <v:f eqn="prod #0 9598 32768"/>
                  <v:f eqn="sum 21600 0 @2"/>
                </v:formulas>
                <v:path arrowok="t" gradientshapeok="t" o:connecttype="custom" o:connectlocs="0,0;0,21600;21600,10800" textboxrect="0,@2,15274,@3"/>
                <v:handles>
                  <v:h position="bottomRight,#0" yrange="0,10800"/>
                </v:handles>
              </v:shapetype>
              <v:shape id="Right Bracket 80" o:spid="_x0000_s1026" type="#_x0000_t86" style="position:absolute;margin-left:304.4pt;margin-top:171.05pt;width:3.6pt;height:44.6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" adj="145" strokecolor="windowText">
                <v:shadow on="t" color="black" opacity="24903f" origin=",.5" offset="0,.55556mm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628A45B" wp14:editId="516F4FE4">
                <wp:simplePos x="0" y="0"/>
                <wp:positionH relativeFrom="column">
                  <wp:posOffset>5619115</wp:posOffset>
                </wp:positionH>
                <wp:positionV relativeFrom="paragraph">
                  <wp:posOffset>2210435</wp:posOffset>
                </wp:positionV>
                <wp:extent cx="659155" cy="369332"/>
                <wp:effectExtent l="0" t="0" r="0" b="0"/>
                <wp:wrapNone/>
                <wp:docPr id="63" name="TextBox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9155" cy="3693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347DE3A" w14:textId="77777777" w:rsidR="00956D99" w:rsidRDefault="00956D99" w:rsidP="006A57E2">
                            <w:pPr>
                              <w:spacing w:after="0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  <w:p w14:paraId="472501B4" w14:textId="05024C58" w:rsidR="00956D99" w:rsidRDefault="00956D99" w:rsidP="006A57E2">
                            <w:pPr>
                              <w:spacing w:after="0"/>
                              <w:textAlignment w:val="baseline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10 nmol/L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28A45B" id="TextBox 62" o:spid="_x0000_s1165" type="#_x0000_t202" style="position:absolute;margin-left:442.45pt;margin-top:174.05pt;width:51.9pt;height:29.1pt;z-index:2516633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" filled="f" stroked="f">
                <v:textbox style="mso-fit-shape-to-text:t">
                  <w:txbxContent>
                    <w:p w14:paraId="1347DE3A" w14:textId="77777777" w:rsidR="00956D99" w:rsidRDefault="00956D99" w:rsidP="006A57E2">
                      <w:pPr>
                        <w:spacing w:after="0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  <w:p w14:paraId="472501B4" w14:textId="05024C58" w:rsidR="00956D99" w:rsidRDefault="00956D99" w:rsidP="006A57E2">
                      <w:pPr>
                        <w:spacing w:after="0"/>
                        <w:textAlignment w:val="baseline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10 nmol/L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6722ADE" wp14:editId="3658B69E">
                <wp:simplePos x="0" y="0"/>
                <wp:positionH relativeFrom="column">
                  <wp:posOffset>5535295</wp:posOffset>
                </wp:positionH>
                <wp:positionV relativeFrom="paragraph">
                  <wp:posOffset>1927860</wp:posOffset>
                </wp:positionV>
                <wp:extent cx="530915" cy="230832"/>
                <wp:effectExtent l="0" t="0" r="0" b="0"/>
                <wp:wrapNone/>
                <wp:docPr id="64" name="TextBox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91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0B261B2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6722ADE" id="TextBox 63" o:spid="_x0000_s1166" type="#_x0000_t202" style="position:absolute;margin-left:435.85pt;margin-top:151.8pt;width:41.8pt;height:18.2pt;z-index:2516643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" filled="f" stroked="f">
                <v:textbox style="mso-fit-shape-to-text:t">
                  <w:txbxContent>
                    <w:p w14:paraId="50B261B2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8180699" wp14:editId="0462AE9C">
                <wp:simplePos x="0" y="0"/>
                <wp:positionH relativeFrom="column">
                  <wp:posOffset>5551170</wp:posOffset>
                </wp:positionH>
                <wp:positionV relativeFrom="paragraph">
                  <wp:posOffset>1788160</wp:posOffset>
                </wp:positionV>
                <wp:extent cx="556563" cy="230832"/>
                <wp:effectExtent l="0" t="0" r="0" b="0"/>
                <wp:wrapNone/>
                <wp:docPr id="65" name="TextBox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6563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62FD953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Isotyp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8180699" id="TextBox 64" o:spid="_x0000_s1167" type="#_x0000_t202" style="position:absolute;margin-left:437.1pt;margin-top:140.8pt;width:43.8pt;height:18.2pt;z-index:2516654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" filled="f" stroked="f">
                <v:textbox style="mso-fit-shape-to-text:t">
                  <w:txbxContent>
                    <w:p w14:paraId="462FD953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Isotype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A7D84B3" wp14:editId="58D136AA">
                <wp:simplePos x="0" y="0"/>
                <wp:positionH relativeFrom="column">
                  <wp:posOffset>5634990</wp:posOffset>
                </wp:positionH>
                <wp:positionV relativeFrom="paragraph">
                  <wp:posOffset>2168525</wp:posOffset>
                </wp:positionV>
                <wp:extent cx="45719" cy="566741"/>
                <wp:effectExtent l="38100" t="38100" r="69215" b="100330"/>
                <wp:wrapNone/>
                <wp:docPr id="73" name="Right Bracket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566741"/>
                        </a:xfrm>
                        <a:prstGeom prst="rightBracket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>
                          <a:outerShdw blurRad="40000" dist="20000" dir="5400000" rotWithShape="0">
                            <a:srgbClr val="000000">
                              <a:alpha val="38000"/>
                            </a:srgbClr>
                          </a:outerShdw>
                        </a:effectLst>
                      </wps:spPr>
                      <wps:bodyPr rtlCol="0" anchor="ctr"/>
                    </wps:wsp>
                  </a:graphicData>
                </a:graphic>
              </wp:anchor>
            </w:drawing>
          </mc:Choice>
          <mc:Fallback>
            <w:pict>
              <v:shape w14:anchorId="0FF62D57" id="Right Bracket 72" o:spid="_x0000_s1026" type="#_x0000_t86" style="position:absolute;margin-left:443.7pt;margin-top:170.75pt;width:3.6pt;height:44.6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" adj="145" strokecolor="windowText">
                <v:shadow on="t" color="black" opacity="24903f" origin=",.5" offset="0,.55556mm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EEF5884" wp14:editId="6D2B0719">
                <wp:simplePos x="0" y="0"/>
                <wp:positionH relativeFrom="column">
                  <wp:posOffset>2699385</wp:posOffset>
                </wp:positionH>
                <wp:positionV relativeFrom="paragraph">
                  <wp:posOffset>1482090</wp:posOffset>
                </wp:positionV>
                <wp:extent cx="332142" cy="338554"/>
                <wp:effectExtent l="0" t="0" r="0" b="0"/>
                <wp:wrapNone/>
                <wp:docPr id="27" name="Text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97A8DE6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EEF5884" id="TextBox 26" o:spid="_x0000_s1168" type="#_x0000_t202" style="position:absolute;margin-left:212.55pt;margin-top:116.7pt;width:26.15pt;height:26.65pt;z-index:2516674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" filled="f" stroked="f">
                <v:textbox style="mso-fit-shape-to-text:t">
                  <w:txbxContent>
                    <w:p w14:paraId="097A8DE6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668480" behindDoc="0" locked="0" layoutInCell="1" allowOverlap="1" wp14:anchorId="587E7C7D" wp14:editId="26BC4724">
            <wp:simplePos x="0" y="0"/>
            <wp:positionH relativeFrom="column">
              <wp:posOffset>4504690</wp:posOffset>
            </wp:positionH>
            <wp:positionV relativeFrom="paragraph">
              <wp:posOffset>1741805</wp:posOffset>
            </wp:positionV>
            <wp:extent cx="1098493" cy="996611"/>
            <wp:effectExtent l="0" t="0" r="6985" b="0"/>
            <wp:wrapNone/>
            <wp:docPr id="35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4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720"/>
                    <a:stretch/>
                  </pic:blipFill>
                  <pic:spPr bwMode="auto">
                    <a:xfrm>
                      <a:off x="0" y="0"/>
                      <a:ext cx="1098493" cy="996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7A5791F" wp14:editId="2001E9B3">
                <wp:simplePos x="0" y="0"/>
                <wp:positionH relativeFrom="column">
                  <wp:posOffset>5259070</wp:posOffset>
                </wp:positionH>
                <wp:positionV relativeFrom="paragraph">
                  <wp:posOffset>2037080</wp:posOffset>
                </wp:positionV>
                <wp:extent cx="415498" cy="215444"/>
                <wp:effectExtent l="0" t="0" r="0" b="0"/>
                <wp:wrapNone/>
                <wp:docPr id="66" name="TextBox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5498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97CDD3D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0.5 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7A5791F" id="_x0000_s1169" type="#_x0000_t202" style="position:absolute;margin-left:414.1pt;margin-top:160.4pt;width:32.7pt;height:16.95pt;z-index:2516695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" filled="f" stroked="f">
                <v:textbox style="mso-fit-shape-to-text:t">
                  <w:txbxContent>
                    <w:p w14:paraId="197CDD3D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0.5 h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7CF65EC" wp14:editId="046F45A8">
                <wp:simplePos x="0" y="0"/>
                <wp:positionH relativeFrom="column">
                  <wp:posOffset>5259070</wp:posOffset>
                </wp:positionH>
                <wp:positionV relativeFrom="paragraph">
                  <wp:posOffset>2122805</wp:posOffset>
                </wp:positionV>
                <wp:extent cx="328936" cy="215444"/>
                <wp:effectExtent l="0" t="0" r="0" b="0"/>
                <wp:wrapNone/>
                <wp:docPr id="67" name="TextBox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936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45C2875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 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7CF65EC" id="_x0000_s1170" type="#_x0000_t202" style="position:absolute;margin-left:414.1pt;margin-top:167.15pt;width:25.9pt;height:16.95pt;z-index:2516705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" filled="f" stroked="f">
                <v:textbox style="mso-fit-shape-to-text:t">
                  <w:txbxContent>
                    <w:p w14:paraId="445C2875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1 h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15CFCF0" wp14:editId="3BCFF867">
                <wp:simplePos x="0" y="0"/>
                <wp:positionH relativeFrom="column">
                  <wp:posOffset>5259070</wp:posOffset>
                </wp:positionH>
                <wp:positionV relativeFrom="paragraph">
                  <wp:posOffset>2211705</wp:posOffset>
                </wp:positionV>
                <wp:extent cx="328936" cy="215444"/>
                <wp:effectExtent l="0" t="0" r="0" b="0"/>
                <wp:wrapNone/>
                <wp:docPr id="68" name="TextBox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936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53707C8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 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15CFCF0" id="TextBox 67" o:spid="_x0000_s1171" type="#_x0000_t202" style="position:absolute;margin-left:414.1pt;margin-top:174.15pt;width:25.9pt;height:16.95pt;z-index:2516715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" filled="f" stroked="f">
                <v:textbox style="mso-fit-shape-to-text:t">
                  <w:txbxContent>
                    <w:p w14:paraId="053707C8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2 h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764C123" wp14:editId="34794E00">
                <wp:simplePos x="0" y="0"/>
                <wp:positionH relativeFrom="column">
                  <wp:posOffset>5259070</wp:posOffset>
                </wp:positionH>
                <wp:positionV relativeFrom="paragraph">
                  <wp:posOffset>2306955</wp:posOffset>
                </wp:positionV>
                <wp:extent cx="328936" cy="215444"/>
                <wp:effectExtent l="0" t="0" r="0" b="0"/>
                <wp:wrapNone/>
                <wp:docPr id="69" name="TextBox 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936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2EC88D5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4 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764C123" id="TextBox 68" o:spid="_x0000_s1172" type="#_x0000_t202" style="position:absolute;margin-left:414.1pt;margin-top:181.65pt;width:25.9pt;height:16.95pt;z-index:2516725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" filled="f" stroked="f">
                <v:textbox style="mso-fit-shape-to-text:t">
                  <w:txbxContent>
                    <w:p w14:paraId="42EC88D5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4 h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6F843E44" wp14:editId="2CB233E3">
                <wp:simplePos x="0" y="0"/>
                <wp:positionH relativeFrom="column">
                  <wp:posOffset>5259070</wp:posOffset>
                </wp:positionH>
                <wp:positionV relativeFrom="paragraph">
                  <wp:posOffset>2402205</wp:posOffset>
                </wp:positionV>
                <wp:extent cx="328936" cy="215444"/>
                <wp:effectExtent l="0" t="0" r="0" b="0"/>
                <wp:wrapNone/>
                <wp:docPr id="70" name="TextBox 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8936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13D2B78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8 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F843E44" id="_x0000_s1173" type="#_x0000_t202" style="position:absolute;margin-left:414.1pt;margin-top:189.15pt;width:25.9pt;height:16.95pt;z-index:2516736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" filled="f" stroked="f">
                <v:textbox style="mso-fit-shape-to-text:t">
                  <w:txbxContent>
                    <w:p w14:paraId="413D2B78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8 h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526B813D" wp14:editId="4B7D55CB">
                <wp:simplePos x="0" y="0"/>
                <wp:positionH relativeFrom="column">
                  <wp:posOffset>5253990</wp:posOffset>
                </wp:positionH>
                <wp:positionV relativeFrom="paragraph">
                  <wp:posOffset>2494280</wp:posOffset>
                </wp:positionV>
                <wp:extent cx="386644" cy="215444"/>
                <wp:effectExtent l="0" t="0" r="0" b="0"/>
                <wp:wrapNone/>
                <wp:docPr id="71" name="TextBox 7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6644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D86F115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12 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26B813D" id="_x0000_s1174" type="#_x0000_t202" style="position:absolute;margin-left:413.7pt;margin-top:196.4pt;width:30.45pt;height:16.95pt;z-index:2516746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" filled="f" stroked="f">
                <v:textbox style="mso-fit-shape-to-text:t">
                  <w:txbxContent>
                    <w:p w14:paraId="7D86F115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12 h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87A8B27" wp14:editId="22512DC8">
                <wp:simplePos x="0" y="0"/>
                <wp:positionH relativeFrom="column">
                  <wp:posOffset>5259070</wp:posOffset>
                </wp:positionH>
                <wp:positionV relativeFrom="paragraph">
                  <wp:posOffset>2584450</wp:posOffset>
                </wp:positionV>
                <wp:extent cx="386644" cy="215444"/>
                <wp:effectExtent l="0" t="0" r="0" b="0"/>
                <wp:wrapNone/>
                <wp:docPr id="72" name="TextBox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6644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26B7281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6"/>
                                <w:szCs w:val="16"/>
                              </w:rPr>
                              <w:t>24 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87A8B27" id="_x0000_s1175" type="#_x0000_t202" style="position:absolute;margin-left:414.1pt;margin-top:203.5pt;width:30.45pt;height:16.95pt;z-index:2516756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" filled="f" stroked="f">
                <v:textbox style="mso-fit-shape-to-text:t">
                  <w:txbxContent>
                    <w:p w14:paraId="526B7281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6"/>
                          <w:szCs w:val="16"/>
                        </w:rPr>
                        <w:t>24 h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5912DAE" wp14:editId="1F560DC0">
                <wp:simplePos x="0" y="0"/>
                <wp:positionH relativeFrom="column">
                  <wp:posOffset>3688715</wp:posOffset>
                </wp:positionH>
                <wp:positionV relativeFrom="paragraph">
                  <wp:posOffset>2059305</wp:posOffset>
                </wp:positionV>
                <wp:extent cx="260008" cy="200055"/>
                <wp:effectExtent l="0" t="0" r="0" b="0"/>
                <wp:wrapNone/>
                <wp:docPr id="76" name="TextBox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0008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7C7F9CE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 xml:space="preserve">0 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912DAE" id="_x0000_s1176" type="#_x0000_t202" style="position:absolute;margin-left:290.45pt;margin-top:162.15pt;width:20.45pt;height:15.75pt;z-index:2516766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" filled="f" stroked="f">
                <v:textbox style="mso-fit-shape-to-text:t">
                  <w:txbxContent>
                    <w:p w14:paraId="57C7F9CE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 xml:space="preserve">0 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C6E76BC" wp14:editId="435A4C27">
                <wp:simplePos x="0" y="0"/>
                <wp:positionH relativeFrom="column">
                  <wp:posOffset>3634740</wp:posOffset>
                </wp:positionH>
                <wp:positionV relativeFrom="paragraph">
                  <wp:posOffset>2193925</wp:posOffset>
                </wp:positionV>
                <wp:extent cx="284052" cy="200055"/>
                <wp:effectExtent l="0" t="0" r="0" b="0"/>
                <wp:wrapNone/>
                <wp:docPr id="77" name="TextBox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052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157A7AB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10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C6E76BC" id="_x0000_s1177" type="#_x0000_t202" style="position:absolute;margin-left:286.2pt;margin-top:172.75pt;width:22.35pt;height:15.75pt;z-index:2516776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" filled="f" stroked="f">
                <v:textbox style="mso-fit-shape-to-text:t">
                  <w:txbxContent>
                    <w:p w14:paraId="5157A7AB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10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3AB5B8E1" wp14:editId="7A283FFE">
                <wp:simplePos x="0" y="0"/>
                <wp:positionH relativeFrom="column">
                  <wp:posOffset>3587750</wp:posOffset>
                </wp:positionH>
                <wp:positionV relativeFrom="paragraph">
                  <wp:posOffset>2317750</wp:posOffset>
                </wp:positionV>
                <wp:extent cx="333746" cy="200055"/>
                <wp:effectExtent l="0" t="0" r="0" b="0"/>
                <wp:wrapNone/>
                <wp:docPr id="78" name="TextBox 7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3746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CA33300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100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B5B8E1" id="_x0000_s1178" type="#_x0000_t202" style="position:absolute;margin-left:282.5pt;margin-top:182.5pt;width:26.3pt;height:15.75pt;z-index:2516787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" filled="f" stroked="f">
                <v:textbox style="mso-fit-shape-to-text:t">
                  <w:txbxContent>
                    <w:p w14:paraId="5CA33300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100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ACEEA54" wp14:editId="752BEC94">
                <wp:simplePos x="0" y="0"/>
                <wp:positionH relativeFrom="column">
                  <wp:posOffset>3536315</wp:posOffset>
                </wp:positionH>
                <wp:positionV relativeFrom="paragraph">
                  <wp:posOffset>2459355</wp:posOffset>
                </wp:positionV>
                <wp:extent cx="383438" cy="200055"/>
                <wp:effectExtent l="0" t="0" r="0" b="0"/>
                <wp:wrapNone/>
                <wp:docPr id="79" name="TextBox 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3438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0AEFD8D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1000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ACEEA54" id="_x0000_s1179" type="#_x0000_t202" style="position:absolute;margin-left:278.45pt;margin-top:193.65pt;width:30.2pt;height:15.75pt;z-index:2516797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" filled="f" stroked="f">
                <v:textbox style="mso-fit-shape-to-text:t">
                  <w:txbxContent>
                    <w:p w14:paraId="20AEFD8D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1000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71D92014" wp14:editId="311FECF7">
                <wp:simplePos x="0" y="0"/>
                <wp:positionH relativeFrom="column">
                  <wp:posOffset>3488690</wp:posOffset>
                </wp:positionH>
                <wp:positionV relativeFrom="paragraph">
                  <wp:posOffset>2588260</wp:posOffset>
                </wp:positionV>
                <wp:extent cx="433132" cy="200055"/>
                <wp:effectExtent l="0" t="0" r="0" b="0"/>
                <wp:wrapNone/>
                <wp:docPr id="80" name="TextBox 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3132" cy="20005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A873D26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10000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D92014" id="TextBox 79" o:spid="_x0000_s1180" type="#_x0000_t202" style="position:absolute;margin-left:274.7pt;margin-top:203.8pt;width:34.1pt;height:15.75pt;z-index:2516807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" filled="f" stroked="f">
                <v:textbox style="mso-fit-shape-to-text:t">
                  <w:txbxContent>
                    <w:p w14:paraId="1A873D26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10000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5D2DCF95" wp14:editId="30D29BAB">
                <wp:simplePos x="0" y="0"/>
                <wp:positionH relativeFrom="column">
                  <wp:posOffset>2822575</wp:posOffset>
                </wp:positionH>
                <wp:positionV relativeFrom="paragraph">
                  <wp:posOffset>2759710</wp:posOffset>
                </wp:positionV>
                <wp:extent cx="1069524" cy="230832"/>
                <wp:effectExtent l="0" t="0" r="0" b="0"/>
                <wp:wrapNone/>
                <wp:docPr id="1" name="TextBox 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524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C60A1CA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D2DCF95" id="_x0000_s1181" type="#_x0000_t202" style="position:absolute;margin-left:222.25pt;margin-top:217.3pt;width:84.2pt;height:18.2pt;z-index:2516817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" filled="f" stroked="f">
                <v:textbox style="mso-fit-shape-to-text:t">
                  <w:txbxContent>
                    <w:p w14:paraId="5C60A1CA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1CD36BDC" wp14:editId="1AAAC418">
                <wp:simplePos x="0" y="0"/>
                <wp:positionH relativeFrom="column">
                  <wp:posOffset>4595495</wp:posOffset>
                </wp:positionH>
                <wp:positionV relativeFrom="paragraph">
                  <wp:posOffset>2759710</wp:posOffset>
                </wp:positionV>
                <wp:extent cx="1069524" cy="230832"/>
                <wp:effectExtent l="0" t="0" r="0" b="0"/>
                <wp:wrapNone/>
                <wp:docPr id="84" name="TextBox 8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524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1EC1C26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D36BDC" id="TextBox 83" o:spid="_x0000_s1182" type="#_x0000_t202" style="position:absolute;margin-left:361.85pt;margin-top:217.3pt;width:84.2pt;height:18.2pt;z-index:2516828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" filled="f" stroked="f">
                <v:textbox style="mso-fit-shape-to-text:t">
                  <w:txbxContent>
                    <w:p w14:paraId="61EC1C26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3886962" wp14:editId="24317F72">
                <wp:simplePos x="0" y="0"/>
                <wp:positionH relativeFrom="column">
                  <wp:posOffset>4520565</wp:posOffset>
                </wp:positionH>
                <wp:positionV relativeFrom="paragraph">
                  <wp:posOffset>1478280</wp:posOffset>
                </wp:positionV>
                <wp:extent cx="332142" cy="338554"/>
                <wp:effectExtent l="0" t="0" r="0" b="0"/>
                <wp:wrapNone/>
                <wp:docPr id="3" name="TextBox 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A020D10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D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3886962" id="_x0000_s1183" type="#_x0000_t202" style="position:absolute;margin-left:355.95pt;margin-top:116.4pt;width:26.15pt;height:26.65pt;z-index:2516838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" filled="f" stroked="f">
                <v:textbox style="mso-fit-shape-to-text:t">
                  <w:txbxContent>
                    <w:p w14:paraId="4A020D10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2F0DDFF6" wp14:editId="19F31122">
                <wp:simplePos x="0" y="0"/>
                <wp:positionH relativeFrom="column">
                  <wp:posOffset>171450</wp:posOffset>
                </wp:positionH>
                <wp:positionV relativeFrom="paragraph">
                  <wp:posOffset>0</wp:posOffset>
                </wp:positionV>
                <wp:extent cx="332142" cy="338554"/>
                <wp:effectExtent l="0" t="0" r="0" b="0"/>
                <wp:wrapNone/>
                <wp:docPr id="62" name="TextBox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541D037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A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F0DDFF6" id="_x0000_s1184" type="#_x0000_t202" style="position:absolute;margin-left:13.5pt;margin-top:0;width:26.15pt;height:26.65pt;z-index:2516848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" filled="f" stroked="f">
                <v:textbox style="mso-fit-shape-to-text:t">
                  <w:txbxContent>
                    <w:p w14:paraId="0541D037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6E4E0F7E" wp14:editId="1CE4FB3A">
                <wp:simplePos x="0" y="0"/>
                <wp:positionH relativeFrom="column">
                  <wp:posOffset>226060</wp:posOffset>
                </wp:positionH>
                <wp:positionV relativeFrom="paragraph">
                  <wp:posOffset>1165225</wp:posOffset>
                </wp:positionV>
                <wp:extent cx="1069524" cy="230832"/>
                <wp:effectExtent l="0" t="0" r="0" b="0"/>
                <wp:wrapNone/>
                <wp:docPr id="32" name="Text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524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40CDF10" w14:textId="77777777" w:rsidR="00956D99" w:rsidRDefault="00956D99" w:rsidP="006A57E2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E4E0F7E" id="_x0000_s1185" type="#_x0000_t202" style="position:absolute;margin-left:17.8pt;margin-top:91.75pt;width:84.2pt;height:18.2pt;z-index:2516858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" filled="f" stroked="f">
                <v:textbox style="mso-fit-shape-to-text:t">
                  <w:txbxContent>
                    <w:p w14:paraId="740CDF10" w14:textId="77777777" w:rsidR="00956D99" w:rsidRDefault="00956D99" w:rsidP="006A57E2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0F8BA809" wp14:editId="1786AA8D">
                <wp:simplePos x="0" y="0"/>
                <wp:positionH relativeFrom="column">
                  <wp:posOffset>1856105</wp:posOffset>
                </wp:positionH>
                <wp:positionV relativeFrom="paragraph">
                  <wp:posOffset>216535</wp:posOffset>
                </wp:positionV>
                <wp:extent cx="607860" cy="230832"/>
                <wp:effectExtent l="0" t="0" r="0" b="0"/>
                <wp:wrapNone/>
                <wp:docPr id="39" name="TextBox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7860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5E40E84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HcMel</w:t>
                            </w:r>
                            <w:proofErr w:type="spellEnd"/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3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F8BA809" id="_x0000_s1186" type="#_x0000_t202" style="position:absolute;margin-left:146.15pt;margin-top:17.05pt;width:47.85pt;height:18.2pt;z-index:2516879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" filled="f" stroked="f">
                <v:textbox style="mso-fit-shape-to-text:t">
                  <w:txbxContent>
                    <w:p w14:paraId="35E40E84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HcMel</w:t>
                      </w:r>
                      <w:proofErr w:type="spellEnd"/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3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2E2204E5" wp14:editId="2449ABD5">
                <wp:simplePos x="0" y="0"/>
                <wp:positionH relativeFrom="column">
                  <wp:posOffset>438150</wp:posOffset>
                </wp:positionH>
                <wp:positionV relativeFrom="paragraph">
                  <wp:posOffset>1659255</wp:posOffset>
                </wp:positionV>
                <wp:extent cx="377027" cy="230832"/>
                <wp:effectExtent l="0" t="0" r="0" b="0"/>
                <wp:wrapNone/>
                <wp:docPr id="40" name="TextBox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027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FA6C907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3LL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E2204E5" id="_x0000_s1187" type="#_x0000_t202" style="position:absolute;margin-left:34.5pt;margin-top:130.65pt;width:29.7pt;height:18.2pt;z-index:2516889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" filled="f" stroked="f">
                <v:textbox style="mso-fit-shape-to-text:t">
                  <w:txbxContent>
                    <w:p w14:paraId="6FA6C907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3LL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4AB7E48C" wp14:editId="3951BE3B">
                <wp:simplePos x="0" y="0"/>
                <wp:positionH relativeFrom="column">
                  <wp:posOffset>2583815</wp:posOffset>
                </wp:positionH>
                <wp:positionV relativeFrom="paragraph">
                  <wp:posOffset>216535</wp:posOffset>
                </wp:positionV>
                <wp:extent cx="671979" cy="230832"/>
                <wp:effectExtent l="0" t="0" r="0" b="0"/>
                <wp:wrapNone/>
                <wp:docPr id="41" name="Text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1979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3D2B2B2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HcMel</w:t>
                            </w:r>
                            <w:proofErr w:type="spellEnd"/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12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B7E48C" id="_x0000_s1188" type="#_x0000_t202" style="position:absolute;margin-left:203.45pt;margin-top:17.05pt;width:52.9pt;height:18.2pt;z-index:2516899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" filled="f" stroked="f">
                <v:textbox style="mso-fit-shape-to-text:t">
                  <w:txbxContent>
                    <w:p w14:paraId="43D2B2B2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HcMel</w:t>
                      </w:r>
                      <w:proofErr w:type="spellEnd"/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12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05EA6957" wp14:editId="0FFBAB96">
                <wp:simplePos x="0" y="0"/>
                <wp:positionH relativeFrom="column">
                  <wp:posOffset>1970405</wp:posOffset>
                </wp:positionH>
                <wp:positionV relativeFrom="paragraph">
                  <wp:posOffset>1659255</wp:posOffset>
                </wp:positionV>
                <wp:extent cx="479618" cy="230832"/>
                <wp:effectExtent l="0" t="0" r="0" b="0"/>
                <wp:wrapNone/>
                <wp:docPr id="42" name="TextBox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9618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08E29AC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4T1.2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EA6957" id="_x0000_s1189" type="#_x0000_t202" style="position:absolute;margin-left:155.15pt;margin-top:130.65pt;width:37.75pt;height:18.2pt;z-index:25169100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" filled="f" stroked="f">
                <v:textbox style="mso-fit-shape-to-text:t">
                  <w:txbxContent>
                    <w:p w14:paraId="708E29AC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4T1.2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5228845E" wp14:editId="44F25E47">
                <wp:simplePos x="0" y="0"/>
                <wp:positionH relativeFrom="column">
                  <wp:posOffset>4027170</wp:posOffset>
                </wp:positionH>
                <wp:positionV relativeFrom="paragraph">
                  <wp:posOffset>216535</wp:posOffset>
                </wp:positionV>
                <wp:extent cx="697628" cy="230832"/>
                <wp:effectExtent l="0" t="0" r="0" b="0"/>
                <wp:wrapNone/>
                <wp:docPr id="43" name="Text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97628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3DD9830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CA1956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228845E" id="_x0000_s1190" type="#_x0000_t202" style="position:absolute;margin-left:317.1pt;margin-top:17.05pt;width:54.95pt;height:18.2pt;z-index:25169203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" filled="f" stroked="f">
                <v:textbox style="mso-fit-shape-to-text:t">
                  <w:txbxContent>
                    <w:p w14:paraId="23DD9830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CA1956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5C236249" wp14:editId="211799E5">
                <wp:simplePos x="0" y="0"/>
                <wp:positionH relativeFrom="column">
                  <wp:posOffset>225425</wp:posOffset>
                </wp:positionH>
                <wp:positionV relativeFrom="paragraph">
                  <wp:posOffset>2605405</wp:posOffset>
                </wp:positionV>
                <wp:extent cx="1069524" cy="230832"/>
                <wp:effectExtent l="0" t="0" r="0" b="0"/>
                <wp:wrapNone/>
                <wp:docPr id="49" name="TextBox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524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1C3542C" w14:textId="77777777" w:rsidR="00956D99" w:rsidRDefault="00956D99" w:rsidP="006A57E2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C236249" id="_x0000_s1191" type="#_x0000_t202" style="position:absolute;margin-left:17.75pt;margin-top:205.15pt;width:84.2pt;height:18.2pt;z-index:25169305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" filled="f" stroked="f">
                <v:textbox style="mso-fit-shape-to-text:t">
                  <w:txbxContent>
                    <w:p w14:paraId="11C3542C" w14:textId="77777777" w:rsidR="00956D99" w:rsidRDefault="00956D99" w:rsidP="006A57E2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4009C070" wp14:editId="2177A057">
                <wp:simplePos x="0" y="0"/>
                <wp:positionH relativeFrom="column">
                  <wp:posOffset>3350260</wp:posOffset>
                </wp:positionH>
                <wp:positionV relativeFrom="paragraph">
                  <wp:posOffset>213995</wp:posOffset>
                </wp:positionV>
                <wp:extent cx="665568" cy="230832"/>
                <wp:effectExtent l="0" t="0" r="0" b="0"/>
                <wp:wrapNone/>
                <wp:docPr id="57" name="TextBox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65568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172D5BD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SM1WT1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009C070" id="TextBox 56" o:spid="_x0000_s1192" type="#_x0000_t202" style="position:absolute;margin-left:263.8pt;margin-top:16.85pt;width:52.4pt;height:18.2pt;z-index:2516951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" filled="f" stroked="f">
                <v:textbox style="mso-fit-shape-to-text:t">
                  <w:txbxContent>
                    <w:p w14:paraId="2172D5BD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SM1WT1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17471079" wp14:editId="054EDB49">
                <wp:simplePos x="0" y="0"/>
                <wp:positionH relativeFrom="column">
                  <wp:posOffset>406400</wp:posOffset>
                </wp:positionH>
                <wp:positionV relativeFrom="paragraph">
                  <wp:posOffset>210820</wp:posOffset>
                </wp:positionV>
                <wp:extent cx="492444" cy="230832"/>
                <wp:effectExtent l="0" t="0" r="0" b="0"/>
                <wp:wrapNone/>
                <wp:docPr id="58" name="TextBox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2444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9F62576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C38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7471079" id="_x0000_s1193" type="#_x0000_t202" style="position:absolute;margin-left:32pt;margin-top:16.6pt;width:38.8pt;height:18.2pt;z-index:2516961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" filled="f" stroked="f">
                <v:textbox style="mso-fit-shape-to-text:t">
                  <w:txbxContent>
                    <w:p w14:paraId="09F62576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C38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397B831D" wp14:editId="3D3F4368">
                <wp:simplePos x="0" y="0"/>
                <wp:positionH relativeFrom="column">
                  <wp:posOffset>973455</wp:posOffset>
                </wp:positionH>
                <wp:positionV relativeFrom="paragraph">
                  <wp:posOffset>206375</wp:posOffset>
                </wp:positionV>
                <wp:extent cx="899606" cy="230832"/>
                <wp:effectExtent l="0" t="0" r="0" b="0"/>
                <wp:wrapNone/>
                <wp:docPr id="59" name="TextBox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9606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F603BD7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C38-OVA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position w:val="5"/>
                                <w:sz w:val="18"/>
                                <w:szCs w:val="18"/>
                                <w:vertAlign w:val="superscript"/>
                              </w:rPr>
                              <w:t>dim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97B831D" id="_x0000_s1194" type="#_x0000_t202" style="position:absolute;margin-left:76.65pt;margin-top:16.25pt;width:70.85pt;height:18.2pt;z-index:2516971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" filled="f" stroked="f">
                <v:textbox style="mso-fit-shape-to-text:t">
                  <w:txbxContent>
                    <w:p w14:paraId="1F603BD7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C38-OVA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position w:val="5"/>
                          <w:sz w:val="18"/>
                          <w:szCs w:val="18"/>
                          <w:vertAlign w:val="superscript"/>
                        </w:rPr>
                        <w:t>dim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0B9143E5" wp14:editId="3F09B5FD">
                <wp:simplePos x="0" y="0"/>
                <wp:positionH relativeFrom="column">
                  <wp:posOffset>1132840</wp:posOffset>
                </wp:positionH>
                <wp:positionV relativeFrom="paragraph">
                  <wp:posOffset>1664970</wp:posOffset>
                </wp:positionV>
                <wp:extent cx="466795" cy="230832"/>
                <wp:effectExtent l="0" t="0" r="0" b="0"/>
                <wp:wrapNone/>
                <wp:docPr id="60" name="TextBox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679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A7C2064" w14:textId="77777777" w:rsidR="00956D99" w:rsidRDefault="00956D99" w:rsidP="006A57E2">
                            <w:pPr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RM-1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B9143E5" id="_x0000_s1195" type="#_x0000_t202" style="position:absolute;margin-left:89.2pt;margin-top:131.1pt;width:36.75pt;height:18.2pt;z-index:2516981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" filled="f" stroked="f">
                <v:textbox style="mso-fit-shape-to-text:t">
                  <w:txbxContent>
                    <w:p w14:paraId="5A7C2064" w14:textId="77777777" w:rsidR="00956D99" w:rsidRDefault="00956D99" w:rsidP="006A57E2">
                      <w:pPr>
                        <w:jc w:val="center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RM-1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49B01A41" wp14:editId="72977024">
                <wp:simplePos x="0" y="0"/>
                <wp:positionH relativeFrom="column">
                  <wp:posOffset>170180</wp:posOffset>
                </wp:positionH>
                <wp:positionV relativeFrom="paragraph">
                  <wp:posOffset>1468120</wp:posOffset>
                </wp:positionV>
                <wp:extent cx="332142" cy="338554"/>
                <wp:effectExtent l="0" t="0" r="0" b="0"/>
                <wp:wrapNone/>
                <wp:docPr id="4" name="TextBox 8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82B1D36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B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9B01A41" id="_x0000_s1196" type="#_x0000_t202" style="position:absolute;margin-left:13.4pt;margin-top:115.6pt;width:26.15pt;height:26.65pt;z-index:2516992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" filled="f" stroked="f">
                <v:textbox style="mso-fit-shape-to-text:t">
                  <w:txbxContent>
                    <w:p w14:paraId="282B1D36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1110FA5E" wp14:editId="36B60EFD">
                <wp:simplePos x="0" y="0"/>
                <wp:positionH relativeFrom="column">
                  <wp:posOffset>4942840</wp:posOffset>
                </wp:positionH>
                <wp:positionV relativeFrom="paragraph">
                  <wp:posOffset>723900</wp:posOffset>
                </wp:positionV>
                <wp:extent cx="569387" cy="246221"/>
                <wp:effectExtent l="0" t="0" r="0" b="0"/>
                <wp:wrapNone/>
                <wp:docPr id="52" name="TextBox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9387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EDC8B04" w14:textId="77777777" w:rsidR="00956D99" w:rsidRPr="001D7996" w:rsidRDefault="00956D99" w:rsidP="006A57E2">
                            <w:pPr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110FA5E" id="TextBox 51" o:spid="_x0000_s1197" type="#_x0000_t202" style="position:absolute;margin-left:389.2pt;margin-top:57pt;width:44.85pt;height:19.4pt;z-index:2517002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" filled="f" stroked="f">
                <v:textbox style="mso-fit-shape-to-text:t">
                  <w:txbxContent>
                    <w:p w14:paraId="0EDC8B04" w14:textId="77777777" w:rsidR="00956D99" w:rsidRPr="001D7996" w:rsidRDefault="00956D99" w:rsidP="006A57E2">
                      <w:pPr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51DEC284" wp14:editId="0169C7C5">
                <wp:simplePos x="0" y="0"/>
                <wp:positionH relativeFrom="column">
                  <wp:posOffset>4839970</wp:posOffset>
                </wp:positionH>
                <wp:positionV relativeFrom="paragraph">
                  <wp:posOffset>830580</wp:posOffset>
                </wp:positionV>
                <wp:extent cx="144000" cy="0"/>
                <wp:effectExtent l="0" t="0" r="0" b="0"/>
                <wp:wrapNone/>
                <wp:docPr id="54" name="Straight Connector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400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ysDot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35C8158" id="Straight Connector 53" o:spid="_x0000_s1026" style="position:absolute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81.1pt,65.4pt" to="392.45pt,65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">
                <v:stroke dashstyle="1 1"/>
              </v:lin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4C7BA4D8" wp14:editId="52218B76">
                <wp:simplePos x="0" y="0"/>
                <wp:positionH relativeFrom="column">
                  <wp:posOffset>4839970</wp:posOffset>
                </wp:positionH>
                <wp:positionV relativeFrom="paragraph">
                  <wp:posOffset>997585</wp:posOffset>
                </wp:positionV>
                <wp:extent cx="144000" cy="0"/>
                <wp:effectExtent l="0" t="0" r="0" b="0"/>
                <wp:wrapNone/>
                <wp:docPr id="55" name="Straight Connector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400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C196193" id="Straight Connector 54" o:spid="_x0000_s1026" style="position:absolute;z-index:251703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81.1pt,78.55pt" to="392.45pt,78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62AA3C9C" wp14:editId="6BEFFEDD">
                <wp:simplePos x="0" y="0"/>
                <wp:positionH relativeFrom="column">
                  <wp:posOffset>4839970</wp:posOffset>
                </wp:positionH>
                <wp:positionV relativeFrom="paragraph">
                  <wp:posOffset>676910</wp:posOffset>
                </wp:positionV>
                <wp:extent cx="144000" cy="0"/>
                <wp:effectExtent l="0" t="0" r="0" b="0"/>
                <wp:wrapNone/>
                <wp:docPr id="56" name="Straight Connector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400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" lastClr="FFFFFF">
                              <a:lumMod val="7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2BBCE46" id="Straight Connector 55" o:spid="_x0000_s1026" style="position:absolute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81.1pt,53.3pt" to="392.45pt,53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" strokecolor="#bfbfbf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44F9BD4F" wp14:editId="71115726">
                <wp:simplePos x="0" y="0"/>
                <wp:positionH relativeFrom="column">
                  <wp:posOffset>4945380</wp:posOffset>
                </wp:positionH>
                <wp:positionV relativeFrom="paragraph">
                  <wp:posOffset>879475</wp:posOffset>
                </wp:positionV>
                <wp:extent cx="712054" cy="246221"/>
                <wp:effectExtent l="0" t="0" r="0" b="0"/>
                <wp:wrapNone/>
                <wp:docPr id="61" name="Text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2054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3F5997B" w14:textId="77777777" w:rsidR="00956D99" w:rsidRPr="001D7996" w:rsidRDefault="00956D99" w:rsidP="006A57E2">
                            <w:pPr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4F9BD4F" id="_x0000_s1198" type="#_x0000_t202" style="position:absolute;margin-left:389.4pt;margin-top:69.25pt;width:56.05pt;height:19.4pt;z-index:2517053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" filled="f" stroked="f">
                <v:textbox style="mso-fit-shape-to-text:t">
                  <w:txbxContent>
                    <w:p w14:paraId="33F5997B" w14:textId="77777777" w:rsidR="00956D99" w:rsidRPr="001D7996" w:rsidRDefault="00956D99" w:rsidP="006A57E2">
                      <w:pPr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06368" behindDoc="0" locked="0" layoutInCell="1" allowOverlap="1" wp14:anchorId="298FCC88" wp14:editId="4149382D">
            <wp:simplePos x="0" y="0"/>
            <wp:positionH relativeFrom="column">
              <wp:posOffset>1797050</wp:posOffset>
            </wp:positionH>
            <wp:positionV relativeFrom="paragraph">
              <wp:posOffset>434975</wp:posOffset>
            </wp:positionV>
            <wp:extent cx="719999" cy="720000"/>
            <wp:effectExtent l="0" t="0" r="4445" b="4445"/>
            <wp:wrapNone/>
            <wp:docPr id="102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999" cy="72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08416" behindDoc="0" locked="0" layoutInCell="1" allowOverlap="1" wp14:anchorId="0D2CEBC7" wp14:editId="30FCFB6D">
            <wp:simplePos x="0" y="0"/>
            <wp:positionH relativeFrom="column">
              <wp:posOffset>2564765</wp:posOffset>
            </wp:positionH>
            <wp:positionV relativeFrom="paragraph">
              <wp:posOffset>434975</wp:posOffset>
            </wp:positionV>
            <wp:extent cx="719999" cy="720000"/>
            <wp:effectExtent l="0" t="0" r="4445" b="4445"/>
            <wp:wrapNone/>
            <wp:docPr id="1028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8" name="Picture 4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999" cy="72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10464" behindDoc="0" locked="0" layoutInCell="1" allowOverlap="1" wp14:anchorId="51351B7C" wp14:editId="74465FB5">
            <wp:simplePos x="0" y="0"/>
            <wp:positionH relativeFrom="column">
              <wp:posOffset>4050665</wp:posOffset>
            </wp:positionH>
            <wp:positionV relativeFrom="paragraph">
              <wp:posOffset>434975</wp:posOffset>
            </wp:positionV>
            <wp:extent cx="719999" cy="720000"/>
            <wp:effectExtent l="0" t="0" r="4445" b="4445"/>
            <wp:wrapNone/>
            <wp:docPr id="1030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" name="Picture 6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999" cy="72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11488" behindDoc="0" locked="0" layoutInCell="1" allowOverlap="1" wp14:anchorId="3D4CB69A" wp14:editId="4AD29E29">
            <wp:simplePos x="0" y="0"/>
            <wp:positionH relativeFrom="column">
              <wp:posOffset>269240</wp:posOffset>
            </wp:positionH>
            <wp:positionV relativeFrom="paragraph">
              <wp:posOffset>434975</wp:posOffset>
            </wp:positionV>
            <wp:extent cx="719999" cy="720000"/>
            <wp:effectExtent l="0" t="0" r="4445" b="4445"/>
            <wp:wrapNone/>
            <wp:docPr id="1033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3" name="Picture 9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999" cy="72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12512" behindDoc="0" locked="0" layoutInCell="1" allowOverlap="1" wp14:anchorId="5969766A" wp14:editId="0D0A6B08">
            <wp:simplePos x="0" y="0"/>
            <wp:positionH relativeFrom="column">
              <wp:posOffset>3307080</wp:posOffset>
            </wp:positionH>
            <wp:positionV relativeFrom="paragraph">
              <wp:posOffset>434975</wp:posOffset>
            </wp:positionV>
            <wp:extent cx="719999" cy="720000"/>
            <wp:effectExtent l="0" t="0" r="4445" b="4445"/>
            <wp:wrapNone/>
            <wp:docPr id="1034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4" name="Picture 10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999" cy="72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13536" behindDoc="0" locked="0" layoutInCell="1" allowOverlap="1" wp14:anchorId="55AB33FB" wp14:editId="63B8C71A">
            <wp:simplePos x="0" y="0"/>
            <wp:positionH relativeFrom="column">
              <wp:posOffset>1040130</wp:posOffset>
            </wp:positionH>
            <wp:positionV relativeFrom="paragraph">
              <wp:posOffset>434975</wp:posOffset>
            </wp:positionV>
            <wp:extent cx="719999" cy="720000"/>
            <wp:effectExtent l="0" t="0" r="4445" b="4445"/>
            <wp:wrapNone/>
            <wp:docPr id="1035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5" name="Picture 11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9999" cy="72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15584" behindDoc="0" locked="0" layoutInCell="1" allowOverlap="1" wp14:anchorId="0D630BE5" wp14:editId="42BB2F4D">
                <wp:simplePos x="0" y="0"/>
                <wp:positionH relativeFrom="column">
                  <wp:posOffset>4680585</wp:posOffset>
                </wp:positionH>
                <wp:positionV relativeFrom="paragraph">
                  <wp:posOffset>5567680</wp:posOffset>
                </wp:positionV>
                <wp:extent cx="332142" cy="338554"/>
                <wp:effectExtent l="0" t="0" r="0" b="0"/>
                <wp:wrapNone/>
                <wp:docPr id="5" name="Text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CCD684F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D630BE5" id="_x0000_s1199" type="#_x0000_t202" style="position:absolute;margin-left:368.55pt;margin-top:438.4pt;width:26.15pt;height:26.65pt;z-index:2517155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" filled="f" stroked="f">
                <v:textbox style="mso-fit-shape-to-text:t">
                  <w:txbxContent>
                    <w:p w14:paraId="5CCD684F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H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2C3E5DE8" wp14:editId="369EDB2E">
                <wp:simplePos x="0" y="0"/>
                <wp:positionH relativeFrom="column">
                  <wp:posOffset>3837305</wp:posOffset>
                </wp:positionH>
                <wp:positionV relativeFrom="paragraph">
                  <wp:posOffset>1791970</wp:posOffset>
                </wp:positionV>
                <wp:extent cx="1474" cy="943200"/>
                <wp:effectExtent l="0" t="0" r="36830" b="28575"/>
                <wp:wrapNone/>
                <wp:docPr id="95" name="Straight Connector 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74" cy="943200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6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A04ACB4" id="Straight Connector 94" o:spid="_x0000_s1026" style="position:absolute;flip:x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02.15pt,141.1pt" to="302.25pt,215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" strokecolor="#a6a6a6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3367107E" wp14:editId="074B3B32">
                <wp:simplePos x="0" y="0"/>
                <wp:positionH relativeFrom="column">
                  <wp:posOffset>5597525</wp:posOffset>
                </wp:positionH>
                <wp:positionV relativeFrom="paragraph">
                  <wp:posOffset>1791970</wp:posOffset>
                </wp:positionV>
                <wp:extent cx="1474" cy="943200"/>
                <wp:effectExtent l="0" t="0" r="36830" b="28575"/>
                <wp:wrapNone/>
                <wp:docPr id="96" name="Straight Connector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474" cy="943200"/>
                        </a:xfrm>
                        <a:prstGeom prst="line">
                          <a:avLst/>
                        </a:prstGeom>
                        <a:noFill/>
                        <a:ln w="12700" cap="flat" cmpd="sng" algn="ctr">
                          <a:solidFill>
                            <a:sysClr val="window" lastClr="FFFFFF">
                              <a:lumMod val="6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CDBA2A0" id="Straight Connector 95" o:spid="_x0000_s1026" style="position:absolute;flip:x;z-index:2517186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40.75pt,141.1pt" to="440.85pt,215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" strokecolor="#a6a6a6" strokeweight="1pt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0C3A6DF4" wp14:editId="6C2AAB94">
                <wp:simplePos x="0" y="0"/>
                <wp:positionH relativeFrom="column">
                  <wp:posOffset>0</wp:posOffset>
                </wp:positionH>
                <wp:positionV relativeFrom="paragraph">
                  <wp:posOffset>4309110</wp:posOffset>
                </wp:positionV>
                <wp:extent cx="309700" cy="338554"/>
                <wp:effectExtent l="0" t="0" r="0" b="0"/>
                <wp:wrapNone/>
                <wp:docPr id="94" name="TextBox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9700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C6FA7F4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F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C3A6DF4" id="_x0000_s1200" type="#_x0000_t202" style="position:absolute;margin-left:0;margin-top:339.3pt;width:24.4pt;height:26.65pt;z-index:2517196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" filled="f" stroked="f">
                <v:textbox style="mso-fit-shape-to-text:t">
                  <w:txbxContent>
                    <w:p w14:paraId="3C6FA7F4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5E13BACA" wp14:editId="3C05325E">
                <wp:simplePos x="0" y="0"/>
                <wp:positionH relativeFrom="column">
                  <wp:posOffset>470535</wp:posOffset>
                </wp:positionH>
                <wp:positionV relativeFrom="paragraph">
                  <wp:posOffset>5721985</wp:posOffset>
                </wp:positionV>
                <wp:extent cx="453970" cy="230832"/>
                <wp:effectExtent l="0" t="0" r="0" b="0"/>
                <wp:wrapNone/>
                <wp:docPr id="97" name="TextBox 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3970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E285152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A431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E13BACA" id="_x0000_s1201" type="#_x0000_t202" style="position:absolute;margin-left:37.05pt;margin-top:450.55pt;width:35.75pt;height:18.2pt;z-index:2517207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" filled="f" stroked="f">
                <v:textbox style="mso-fit-shape-to-text:t">
                  <w:txbxContent>
                    <w:p w14:paraId="4E285152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A431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16958D73" wp14:editId="2E6A25AD">
                <wp:simplePos x="0" y="0"/>
                <wp:positionH relativeFrom="column">
                  <wp:posOffset>1102360</wp:posOffset>
                </wp:positionH>
                <wp:positionV relativeFrom="paragraph">
                  <wp:posOffset>5721985</wp:posOffset>
                </wp:positionV>
                <wp:extent cx="498855" cy="230832"/>
                <wp:effectExtent l="0" t="0" r="0" b="0"/>
                <wp:wrapNone/>
                <wp:docPr id="98" name="TextBox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8855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D049825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CF7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958D73" id="_x0000_s1202" type="#_x0000_t202" style="position:absolute;margin-left:86.8pt;margin-top:450.55pt;width:39.3pt;height:18.2pt;z-index:2517217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" filled="f" stroked="f">
                <v:textbox style="mso-fit-shape-to-text:t">
                  <w:txbxContent>
                    <w:p w14:paraId="3D049825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CF7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3CB8E583" wp14:editId="39343C68">
                <wp:simplePos x="0" y="0"/>
                <wp:positionH relativeFrom="column">
                  <wp:posOffset>2425700</wp:posOffset>
                </wp:positionH>
                <wp:positionV relativeFrom="paragraph">
                  <wp:posOffset>5721985</wp:posOffset>
                </wp:positionV>
                <wp:extent cx="453970" cy="230832"/>
                <wp:effectExtent l="0" t="0" r="0" b="0"/>
                <wp:wrapNone/>
                <wp:docPr id="99" name="TextBox 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3970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2079446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K562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CB8E583" id="_x0000_s1203" type="#_x0000_t202" style="position:absolute;margin-left:191pt;margin-top:450.55pt;width:35.75pt;height:18.2pt;z-index:2517227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" filled="f" stroked="f">
                <v:textbox style="mso-fit-shape-to-text:t">
                  <w:txbxContent>
                    <w:p w14:paraId="62079446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K562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50496D91" wp14:editId="23FE4477">
                <wp:simplePos x="0" y="0"/>
                <wp:positionH relativeFrom="column">
                  <wp:posOffset>457200</wp:posOffset>
                </wp:positionH>
                <wp:positionV relativeFrom="paragraph">
                  <wp:posOffset>3203575</wp:posOffset>
                </wp:positionV>
                <wp:extent cx="377026" cy="230832"/>
                <wp:effectExtent l="0" t="0" r="0" b="0"/>
                <wp:wrapNone/>
                <wp:docPr id="100" name="TextBox 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026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71767B3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027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0496D91" id="TextBox 99" o:spid="_x0000_s1204" type="#_x0000_t202" style="position:absolute;margin-left:36pt;margin-top:252.25pt;width:29.7pt;height:18.2pt;z-index:2517237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" filled="f" stroked="f">
                <v:textbox style="mso-fit-shape-to-text:t">
                  <w:txbxContent>
                    <w:p w14:paraId="671767B3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027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2D9F31E8" wp14:editId="6C95452C">
                <wp:simplePos x="0" y="0"/>
                <wp:positionH relativeFrom="column">
                  <wp:posOffset>1143000</wp:posOffset>
                </wp:positionH>
                <wp:positionV relativeFrom="paragraph">
                  <wp:posOffset>3203575</wp:posOffset>
                </wp:positionV>
                <wp:extent cx="377026" cy="230832"/>
                <wp:effectExtent l="0" t="0" r="0" b="0"/>
                <wp:wrapNone/>
                <wp:docPr id="101" name="TextBox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026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1618517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043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D9F31E8" id="TextBox 100" o:spid="_x0000_s1205" type="#_x0000_t202" style="position:absolute;margin-left:90pt;margin-top:252.25pt;width:29.7pt;height:18.2pt;z-index:2517248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" filled="f" stroked="f">
                <v:textbox style="mso-fit-shape-to-text:t">
                  <w:txbxContent>
                    <w:p w14:paraId="71618517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043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73E5827A" wp14:editId="358B8ED0">
                <wp:simplePos x="0" y="0"/>
                <wp:positionH relativeFrom="column">
                  <wp:posOffset>1752600</wp:posOffset>
                </wp:positionH>
                <wp:positionV relativeFrom="paragraph">
                  <wp:posOffset>3203575</wp:posOffset>
                </wp:positionV>
                <wp:extent cx="428322" cy="230832"/>
                <wp:effectExtent l="0" t="0" r="0" b="0"/>
                <wp:wrapNone/>
                <wp:docPr id="102" name="TextBox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8322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C7A485C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IRI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E5827A" id="_x0000_s1206" type="#_x0000_t202" style="position:absolute;margin-left:138pt;margin-top:252.25pt;width:33.75pt;height:18.2pt;z-index:2517258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" filled="f" stroked="f">
                <v:textbox style="mso-fit-shape-to-text:t">
                  <w:txbxContent>
                    <w:p w14:paraId="1C7A485C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IRI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04F4278B" wp14:editId="45F295B5">
                <wp:simplePos x="0" y="0"/>
                <wp:positionH relativeFrom="column">
                  <wp:posOffset>2438400</wp:posOffset>
                </wp:positionH>
                <wp:positionV relativeFrom="paragraph">
                  <wp:posOffset>3203575</wp:posOffset>
                </wp:positionV>
                <wp:extent cx="377026" cy="230832"/>
                <wp:effectExtent l="0" t="0" r="0" b="0"/>
                <wp:wrapNone/>
                <wp:docPr id="103" name="TextBox 1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026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FCAE16C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044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4F4278B" id="TextBox 102" o:spid="_x0000_s1207" type="#_x0000_t202" style="position:absolute;margin-left:192pt;margin-top:252.25pt;width:29.7pt;height:18.2pt;z-index:2517268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" filled="f" stroked="f">
                <v:textbox style="mso-fit-shape-to-text:t">
                  <w:txbxContent>
                    <w:p w14:paraId="3FCAE16C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044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2B3E8AC8" wp14:editId="066619EC">
                <wp:simplePos x="0" y="0"/>
                <wp:positionH relativeFrom="column">
                  <wp:posOffset>3124200</wp:posOffset>
                </wp:positionH>
                <wp:positionV relativeFrom="paragraph">
                  <wp:posOffset>3201670</wp:posOffset>
                </wp:positionV>
                <wp:extent cx="377026" cy="230832"/>
                <wp:effectExtent l="0" t="0" r="0" b="0"/>
                <wp:wrapNone/>
                <wp:docPr id="104" name="TextBox 1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026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0BB7FB1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031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B3E8AC8" id="_x0000_s1208" type="#_x0000_t202" style="position:absolute;margin-left:246pt;margin-top:252.1pt;width:29.7pt;height:18.2pt;z-index:2517278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" filled="f" stroked="f">
                <v:textbox style="mso-fit-shape-to-text:t">
                  <w:txbxContent>
                    <w:p w14:paraId="00BB7FB1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031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67A90268" wp14:editId="15FD2C0F">
                <wp:simplePos x="0" y="0"/>
                <wp:positionH relativeFrom="column">
                  <wp:posOffset>3762375</wp:posOffset>
                </wp:positionH>
                <wp:positionV relativeFrom="paragraph">
                  <wp:posOffset>3203575</wp:posOffset>
                </wp:positionV>
                <wp:extent cx="377026" cy="230832"/>
                <wp:effectExtent l="0" t="0" r="0" b="0"/>
                <wp:wrapNone/>
                <wp:docPr id="105" name="TextBox 1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7026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B41B6D3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045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A90268" id="_x0000_s1209" type="#_x0000_t202" style="position:absolute;margin-left:296.25pt;margin-top:252.25pt;width:29.7pt;height:18.2pt;z-index:2517288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" filled="f" stroked="f">
                <v:textbox style="mso-fit-shape-to-text:t">
                  <w:txbxContent>
                    <w:p w14:paraId="0B41B6D3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045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575B90B2" wp14:editId="2C8FED34">
                <wp:simplePos x="0" y="0"/>
                <wp:positionH relativeFrom="column">
                  <wp:posOffset>4389120</wp:posOffset>
                </wp:positionH>
                <wp:positionV relativeFrom="paragraph">
                  <wp:posOffset>3203575</wp:posOffset>
                </wp:positionV>
                <wp:extent cx="537327" cy="230832"/>
                <wp:effectExtent l="0" t="0" r="0" b="0"/>
                <wp:wrapNone/>
                <wp:docPr id="106" name="TextBox 1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7327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23224E4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KH101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75B90B2" id="_x0000_s1210" type="#_x0000_t202" style="position:absolute;margin-left:345.6pt;margin-top:252.25pt;width:42.3pt;height:18.2pt;z-index:2517299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" filled="f" stroked="f">
                <v:textbox style="mso-fit-shape-to-text:t">
                  <w:txbxContent>
                    <w:p w14:paraId="323224E4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KH101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7A179C0E" wp14:editId="288BAEBF">
                <wp:simplePos x="0" y="0"/>
                <wp:positionH relativeFrom="column">
                  <wp:posOffset>252095</wp:posOffset>
                </wp:positionH>
                <wp:positionV relativeFrom="paragraph">
                  <wp:posOffset>4066540</wp:posOffset>
                </wp:positionV>
                <wp:extent cx="1069524" cy="230832"/>
                <wp:effectExtent l="0" t="0" r="0" b="0"/>
                <wp:wrapNone/>
                <wp:docPr id="107" name="TextBox 1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524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CF68A20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A179C0E" id="_x0000_s1211" type="#_x0000_t202" style="position:absolute;margin-left:19.85pt;margin-top:320.2pt;width:84.2pt;height:18.2pt;z-index:2517309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" filled="f" stroked="f">
                <v:textbox style="mso-fit-shape-to-text:t">
                  <w:txbxContent>
                    <w:p w14:paraId="3CF68A20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67F6AE1C" wp14:editId="11BB9A79">
                <wp:simplePos x="0" y="0"/>
                <wp:positionH relativeFrom="column">
                  <wp:posOffset>0</wp:posOffset>
                </wp:positionH>
                <wp:positionV relativeFrom="paragraph">
                  <wp:posOffset>3121025</wp:posOffset>
                </wp:positionV>
                <wp:extent cx="320922" cy="338554"/>
                <wp:effectExtent l="0" t="0" r="0" b="0"/>
                <wp:wrapNone/>
                <wp:docPr id="109" name="TextBox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92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593FC3F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F6AE1C" id="_x0000_s1212" type="#_x0000_t202" style="position:absolute;margin-left:0;margin-top:245.75pt;width:25.25pt;height:26.65pt;z-index:2517329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" filled="f" stroked="f">
                <v:textbox style="mso-fit-shape-to-text:t">
                  <w:txbxContent>
                    <w:p w14:paraId="6593FC3F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0AC36C67" wp14:editId="6521D990">
                <wp:simplePos x="0" y="0"/>
                <wp:positionH relativeFrom="column">
                  <wp:posOffset>1804035</wp:posOffset>
                </wp:positionH>
                <wp:positionV relativeFrom="paragraph">
                  <wp:posOffset>5721985</wp:posOffset>
                </wp:positionV>
                <wp:extent cx="497619" cy="230832"/>
                <wp:effectExtent l="0" t="0" r="0" b="0"/>
                <wp:wrapNone/>
                <wp:docPr id="110" name="TextBox 1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7619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AD308B4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Hel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AC36C67" id="_x0000_s1213" type="#_x0000_t202" style="position:absolute;margin-left:142.05pt;margin-top:450.55pt;width:39.2pt;height:18.2pt;z-index:251734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" filled="f" stroked="f">
                <v:textbox style="mso-fit-shape-to-text:t">
                  <w:txbxContent>
                    <w:p w14:paraId="4AD308B4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Hela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6E185A73" wp14:editId="5EA45FB3">
                <wp:simplePos x="0" y="0"/>
                <wp:positionH relativeFrom="column">
                  <wp:posOffset>3061970</wp:posOffset>
                </wp:positionH>
                <wp:positionV relativeFrom="paragraph">
                  <wp:posOffset>5721985</wp:posOffset>
                </wp:positionV>
                <wp:extent cx="547381" cy="230832"/>
                <wp:effectExtent l="0" t="0" r="0" b="0"/>
                <wp:wrapNone/>
                <wp:docPr id="111" name="TextBox 1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7381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65619A8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HT-29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E185A73" id="_x0000_s1214" type="#_x0000_t202" style="position:absolute;margin-left:241.1pt;margin-top:450.55pt;width:43.1pt;height:18.2pt;z-index:2517350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" filled="f" stroked="f">
                <v:textbox style="mso-fit-shape-to-text:t">
                  <w:txbxContent>
                    <w:p w14:paraId="665619A8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HT-29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01306293" wp14:editId="62F82F91">
                <wp:simplePos x="0" y="0"/>
                <wp:positionH relativeFrom="column">
                  <wp:posOffset>3784600</wp:posOffset>
                </wp:positionH>
                <wp:positionV relativeFrom="paragraph">
                  <wp:posOffset>5723255</wp:posOffset>
                </wp:positionV>
                <wp:extent cx="451849" cy="230832"/>
                <wp:effectExtent l="0" t="0" r="0" b="0"/>
                <wp:wrapNone/>
                <wp:docPr id="112" name="TextBox 1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1849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F893952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FF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1306293" id="_x0000_s1215" type="#_x0000_t202" style="position:absolute;margin-left:298pt;margin-top:450.65pt;width:35.6pt;height:18.2pt;z-index:2517360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" filled="f" stroked="f">
                <v:textbox style="mso-fit-shape-to-text:t">
                  <w:txbxContent>
                    <w:p w14:paraId="2F893952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NFF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6576D99F" wp14:editId="6645A9D6">
                <wp:simplePos x="0" y="0"/>
                <wp:positionH relativeFrom="column">
                  <wp:posOffset>317500</wp:posOffset>
                </wp:positionH>
                <wp:positionV relativeFrom="paragraph">
                  <wp:posOffset>6576695</wp:posOffset>
                </wp:positionV>
                <wp:extent cx="1069524" cy="230832"/>
                <wp:effectExtent l="0" t="0" r="0" b="0"/>
                <wp:wrapNone/>
                <wp:docPr id="113" name="TextBox 1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69524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5C47BBF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576D99F" id="_x0000_s1216" type="#_x0000_t202" style="position:absolute;margin-left:25pt;margin-top:517.85pt;width:84.2pt;height:18.2pt;z-index:2517370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" filled="f" stroked="f">
                <v:textbox style="mso-fit-shape-to-text:t">
                  <w:txbxContent>
                    <w:p w14:paraId="55C47BBF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39136" behindDoc="0" locked="0" layoutInCell="1" allowOverlap="1" wp14:anchorId="38C1B104" wp14:editId="1991609E">
            <wp:simplePos x="0" y="0"/>
            <wp:positionH relativeFrom="column">
              <wp:posOffset>1663065</wp:posOffset>
            </wp:positionH>
            <wp:positionV relativeFrom="paragraph">
              <wp:posOffset>5932170</wp:posOffset>
            </wp:positionV>
            <wp:extent cx="640800" cy="640800"/>
            <wp:effectExtent l="0" t="0" r="6985" b="6985"/>
            <wp:wrapNone/>
            <wp:docPr id="115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" name="Picture 6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0160" behindDoc="0" locked="0" layoutInCell="1" allowOverlap="1" wp14:anchorId="0A8EE8C9" wp14:editId="732CAAD3">
            <wp:simplePos x="0" y="0"/>
            <wp:positionH relativeFrom="column">
              <wp:posOffset>2988310</wp:posOffset>
            </wp:positionH>
            <wp:positionV relativeFrom="paragraph">
              <wp:posOffset>5932805</wp:posOffset>
            </wp:positionV>
            <wp:extent cx="640800" cy="640800"/>
            <wp:effectExtent l="0" t="0" r="6985" b="6985"/>
            <wp:wrapNone/>
            <wp:docPr id="116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" name="Picture 9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2208" behindDoc="0" locked="0" layoutInCell="1" allowOverlap="1" wp14:anchorId="07E3698F" wp14:editId="059241FB">
            <wp:simplePos x="0" y="0"/>
            <wp:positionH relativeFrom="column">
              <wp:posOffset>342900</wp:posOffset>
            </wp:positionH>
            <wp:positionV relativeFrom="paragraph">
              <wp:posOffset>5933440</wp:posOffset>
            </wp:positionV>
            <wp:extent cx="640800" cy="640800"/>
            <wp:effectExtent l="0" t="0" r="6985" b="6985"/>
            <wp:wrapNone/>
            <wp:docPr id="118" name="Picture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" name="Picture 117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3232" behindDoc="0" locked="0" layoutInCell="1" allowOverlap="1" wp14:anchorId="75D485BF" wp14:editId="56F9F42D">
            <wp:simplePos x="0" y="0"/>
            <wp:positionH relativeFrom="column">
              <wp:posOffset>1005205</wp:posOffset>
            </wp:positionH>
            <wp:positionV relativeFrom="paragraph">
              <wp:posOffset>5933440</wp:posOffset>
            </wp:positionV>
            <wp:extent cx="640800" cy="640800"/>
            <wp:effectExtent l="0" t="0" r="6985" b="6985"/>
            <wp:wrapNone/>
            <wp:docPr id="119" name="Picture 1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" name="Picture 118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4256" behindDoc="0" locked="0" layoutInCell="1" allowOverlap="1" wp14:anchorId="4C795C23" wp14:editId="4E1952D1">
            <wp:simplePos x="0" y="0"/>
            <wp:positionH relativeFrom="column">
              <wp:posOffset>2330450</wp:posOffset>
            </wp:positionH>
            <wp:positionV relativeFrom="paragraph">
              <wp:posOffset>5934075</wp:posOffset>
            </wp:positionV>
            <wp:extent cx="640800" cy="640800"/>
            <wp:effectExtent l="0" t="0" r="6985" b="6985"/>
            <wp:wrapNone/>
            <wp:docPr id="120" name="Picture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" name="Picture 119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5280" behindDoc="0" locked="0" layoutInCell="1" allowOverlap="1" wp14:anchorId="6754DA72" wp14:editId="3C8AE80E">
            <wp:simplePos x="0" y="0"/>
            <wp:positionH relativeFrom="column">
              <wp:posOffset>314960</wp:posOffset>
            </wp:positionH>
            <wp:positionV relativeFrom="paragraph">
              <wp:posOffset>3430270</wp:posOffset>
            </wp:positionV>
            <wp:extent cx="640800" cy="640800"/>
            <wp:effectExtent l="0" t="0" r="6985" b="6985"/>
            <wp:wrapNone/>
            <wp:docPr id="12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" name="Picture 3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6304" behindDoc="0" locked="0" layoutInCell="1" allowOverlap="1" wp14:anchorId="5870CDB1" wp14:editId="37F5298B">
            <wp:simplePos x="0" y="0"/>
            <wp:positionH relativeFrom="column">
              <wp:posOffset>984250</wp:posOffset>
            </wp:positionH>
            <wp:positionV relativeFrom="paragraph">
              <wp:posOffset>3430270</wp:posOffset>
            </wp:positionV>
            <wp:extent cx="640800" cy="640800"/>
            <wp:effectExtent l="0" t="0" r="6985" b="6985"/>
            <wp:wrapNone/>
            <wp:docPr id="12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Picture 4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7328" behindDoc="0" locked="0" layoutInCell="1" allowOverlap="1" wp14:anchorId="7B844C01" wp14:editId="534785C6">
            <wp:simplePos x="0" y="0"/>
            <wp:positionH relativeFrom="column">
              <wp:posOffset>2328545</wp:posOffset>
            </wp:positionH>
            <wp:positionV relativeFrom="paragraph">
              <wp:posOffset>3430270</wp:posOffset>
            </wp:positionV>
            <wp:extent cx="640800" cy="640800"/>
            <wp:effectExtent l="0" t="0" r="6985" b="6985"/>
            <wp:wrapNone/>
            <wp:docPr id="12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" name="Picture 6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8352" behindDoc="0" locked="0" layoutInCell="1" allowOverlap="1" wp14:anchorId="3EB3F8F9" wp14:editId="79E3D352">
            <wp:simplePos x="0" y="0"/>
            <wp:positionH relativeFrom="column">
              <wp:posOffset>3004185</wp:posOffset>
            </wp:positionH>
            <wp:positionV relativeFrom="paragraph">
              <wp:posOffset>3430270</wp:posOffset>
            </wp:positionV>
            <wp:extent cx="640800" cy="640800"/>
            <wp:effectExtent l="0" t="0" r="6985" b="6985"/>
            <wp:wrapNone/>
            <wp:docPr id="12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" name="Picture 7"/>
                    <pic:cNvPicPr>
                      <a:picLocks noChangeAspect="1" noChangeArrowheads="1"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49376" behindDoc="0" locked="0" layoutInCell="1" allowOverlap="1" wp14:anchorId="0FF04F6A" wp14:editId="342EDB30">
            <wp:simplePos x="0" y="0"/>
            <wp:positionH relativeFrom="column">
              <wp:posOffset>3667125</wp:posOffset>
            </wp:positionH>
            <wp:positionV relativeFrom="paragraph">
              <wp:posOffset>3430270</wp:posOffset>
            </wp:positionV>
            <wp:extent cx="640800" cy="640800"/>
            <wp:effectExtent l="0" t="0" r="6985" b="6985"/>
            <wp:wrapNone/>
            <wp:docPr id="12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" name="Picture 8"/>
                    <pic:cNvPicPr>
                      <a:picLocks noChangeAspect="1" noChangeArrowheads="1"/>
                    </pic:cNvPicPr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w:drawing>
          <wp:anchor distT="0" distB="0" distL="114300" distR="114300" simplePos="0" relativeHeight="251750400" behindDoc="0" locked="0" layoutInCell="1" allowOverlap="1" wp14:anchorId="124096E3" wp14:editId="049B9795">
            <wp:simplePos x="0" y="0"/>
            <wp:positionH relativeFrom="column">
              <wp:posOffset>4338320</wp:posOffset>
            </wp:positionH>
            <wp:positionV relativeFrom="paragraph">
              <wp:posOffset>3430270</wp:posOffset>
            </wp:positionV>
            <wp:extent cx="640800" cy="640800"/>
            <wp:effectExtent l="0" t="0" r="6985" b="6985"/>
            <wp:wrapNone/>
            <wp:docPr id="12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" name="Picture 9"/>
                    <pic:cNvPicPr>
                      <a:picLocks noChangeAspect="1" noChangeArrowheads="1"/>
                    </pic:cNvPicPr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800" cy="64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177A64B8" wp14:editId="6012EC1E">
                <wp:simplePos x="0" y="0"/>
                <wp:positionH relativeFrom="column">
                  <wp:posOffset>2794000</wp:posOffset>
                </wp:positionH>
                <wp:positionV relativeFrom="paragraph">
                  <wp:posOffset>4429760</wp:posOffset>
                </wp:positionV>
                <wp:extent cx="481222" cy="209227"/>
                <wp:effectExtent l="0" t="0" r="0" b="0"/>
                <wp:wrapNone/>
                <wp:docPr id="129" name="TextBox 1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1222" cy="20922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B9D32C7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HT144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77A64B8" id="TextBox 128" o:spid="_x0000_s1217" type="#_x0000_t202" style="position:absolute;margin-left:220pt;margin-top:348.8pt;width:37.9pt;height:16.45pt;z-index:2517524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" filled="f" stroked="f">
                <v:textbox style="mso-fit-shape-to-text:t">
                  <w:txbxContent>
                    <w:p w14:paraId="4B9D32C7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HT144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5D5B074F" wp14:editId="50F9358E">
                <wp:simplePos x="0" y="0"/>
                <wp:positionH relativeFrom="column">
                  <wp:posOffset>3432810</wp:posOffset>
                </wp:positionH>
                <wp:positionV relativeFrom="paragraph">
                  <wp:posOffset>4429760</wp:posOffset>
                </wp:positionV>
                <wp:extent cx="359173" cy="209227"/>
                <wp:effectExtent l="0" t="0" r="0" b="0"/>
                <wp:wrapNone/>
                <wp:docPr id="130" name="TextBox 1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9173" cy="20922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C8FC413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C32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D5B074F" id="TextBox 129" o:spid="_x0000_s1218" type="#_x0000_t202" style="position:absolute;margin-left:270.3pt;margin-top:348.8pt;width:28.3pt;height:16.45pt;z-index:2517534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" filled="f" stroked="f">
                <v:textbox style="mso-fit-shape-to-text:t">
                  <w:txbxContent>
                    <w:p w14:paraId="0C8FC413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C32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5894BB04" wp14:editId="4C257C41">
                <wp:simplePos x="0" y="0"/>
                <wp:positionH relativeFrom="column">
                  <wp:posOffset>5804535</wp:posOffset>
                </wp:positionH>
                <wp:positionV relativeFrom="paragraph">
                  <wp:posOffset>4434840</wp:posOffset>
                </wp:positionV>
                <wp:extent cx="516093" cy="209227"/>
                <wp:effectExtent l="0" t="0" r="0" b="0"/>
                <wp:wrapNone/>
                <wp:docPr id="131" name="TextBox 1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6093" cy="20922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BD612A1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MM649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894BB04" id="_x0000_s1219" type="#_x0000_t202" style="position:absolute;margin-left:457.05pt;margin-top:349.2pt;width:40.65pt;height:16.45pt;z-index:2517544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" filled="f" stroked="f">
                <v:textbox style="mso-fit-shape-to-text:t">
                  <w:txbxContent>
                    <w:p w14:paraId="7BD612A1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MM649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6544" behindDoc="0" locked="0" layoutInCell="1" allowOverlap="1" wp14:anchorId="185A6873" wp14:editId="5AF7D3B3">
                <wp:simplePos x="0" y="0"/>
                <wp:positionH relativeFrom="column">
                  <wp:posOffset>4692015</wp:posOffset>
                </wp:positionH>
                <wp:positionV relativeFrom="paragraph">
                  <wp:posOffset>4429760</wp:posOffset>
                </wp:positionV>
                <wp:extent cx="327114" cy="209227"/>
                <wp:effectExtent l="0" t="0" r="0" b="0"/>
                <wp:wrapNone/>
                <wp:docPr id="133" name="TextBox 1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7114" cy="20922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6120141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JA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85A6873" id="TextBox 132" o:spid="_x0000_s1220" type="#_x0000_t202" style="position:absolute;margin-left:369.45pt;margin-top:348.8pt;width:25.75pt;height:16.45pt;z-index:2517565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" filled="f" stroked="f">
                <v:textbox style="mso-fit-shape-to-text:t">
                  <w:txbxContent>
                    <w:p w14:paraId="16120141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JA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58592" behindDoc="0" locked="0" layoutInCell="1" allowOverlap="1" wp14:anchorId="1510DC01" wp14:editId="636C437E">
                <wp:simplePos x="0" y="0"/>
                <wp:positionH relativeFrom="column">
                  <wp:posOffset>3861435</wp:posOffset>
                </wp:positionH>
                <wp:positionV relativeFrom="paragraph">
                  <wp:posOffset>4429760</wp:posOffset>
                </wp:positionV>
                <wp:extent cx="819270" cy="209227"/>
                <wp:effectExtent l="0" t="0" r="0" b="0"/>
                <wp:wrapNone/>
                <wp:docPr id="135" name="Text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19270" cy="20922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8D369E3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SK-MEL-28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510DC01" id="TextBox 134" o:spid="_x0000_s1221" type="#_x0000_t202" style="position:absolute;margin-left:304.05pt;margin-top:348.8pt;width:64.5pt;height:16.45pt;z-index:2517585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" filled="f" stroked="f">
                <v:textbox style="mso-fit-shape-to-text:t">
                  <w:txbxContent>
                    <w:p w14:paraId="18D369E3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SK-MEL-28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1EE83AFA" wp14:editId="6C17103A">
                <wp:simplePos x="0" y="0"/>
                <wp:positionH relativeFrom="column">
                  <wp:posOffset>870585</wp:posOffset>
                </wp:positionH>
                <wp:positionV relativeFrom="paragraph">
                  <wp:posOffset>4429760</wp:posOffset>
                </wp:positionV>
                <wp:extent cx="729546" cy="209227"/>
                <wp:effectExtent l="0" t="0" r="0" b="0"/>
                <wp:wrapNone/>
                <wp:docPr id="137" name="TextBox 1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9546" cy="20922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14196E3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SK-MEL-5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E83AFA" id="TextBox 136" o:spid="_x0000_s1222" type="#_x0000_t202" style="position:absolute;margin-left:68.55pt;margin-top:348.8pt;width:57.45pt;height:16.45pt;z-index:251760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" filled="f" stroked="f">
                <v:textbox style="mso-fit-shape-to-text:t">
                  <w:txbxContent>
                    <w:p w14:paraId="314196E3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SK-MEL-5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71904" behindDoc="0" locked="0" layoutInCell="1" allowOverlap="1" wp14:anchorId="25F7DB38" wp14:editId="4BD672E3">
                <wp:simplePos x="0" y="0"/>
                <wp:positionH relativeFrom="column">
                  <wp:posOffset>5266055</wp:posOffset>
                </wp:positionH>
                <wp:positionV relativeFrom="paragraph">
                  <wp:posOffset>4434840</wp:posOffset>
                </wp:positionV>
                <wp:extent cx="364984" cy="209227"/>
                <wp:effectExtent l="0" t="0" r="0" b="0"/>
                <wp:wrapNone/>
                <wp:docPr id="148" name="TextBox 1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4984" cy="209227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21390B9" w14:textId="77777777" w:rsidR="00956D99" w:rsidRDefault="00956D99" w:rsidP="006A57E2">
                            <w:pPr>
                              <w:jc w:val="center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WW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5F7DB38" id="TextBox 147" o:spid="_x0000_s1223" type="#_x0000_t202" style="position:absolute;margin-left:414.65pt;margin-top:349.2pt;width:28.75pt;height:16.45pt;z-index:2517719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" filled="f" stroked="f">
                <v:textbox style="mso-fit-shape-to-text:t">
                  <w:txbxContent>
                    <w:p w14:paraId="721390B9" w14:textId="77777777" w:rsidR="00956D99" w:rsidRDefault="00956D99" w:rsidP="006A57E2">
                      <w:pPr>
                        <w:jc w:val="center"/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WW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73952" behindDoc="0" locked="0" layoutInCell="1" allowOverlap="1" wp14:anchorId="6BD4C4DA" wp14:editId="7D024501">
                <wp:simplePos x="0" y="0"/>
                <wp:positionH relativeFrom="column">
                  <wp:posOffset>5208270</wp:posOffset>
                </wp:positionH>
                <wp:positionV relativeFrom="paragraph">
                  <wp:posOffset>3634740</wp:posOffset>
                </wp:positionV>
                <wp:extent cx="569387" cy="246221"/>
                <wp:effectExtent l="0" t="0" r="0" b="0"/>
                <wp:wrapNone/>
                <wp:docPr id="150" name="TextBox 1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9387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2B164DD" w14:textId="77777777" w:rsidR="00956D99" w:rsidRPr="006A57E2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6A57E2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20"/>
                                <w:szCs w:val="20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BD4C4DA" id="TextBox 149" o:spid="_x0000_s1224" type="#_x0000_t202" style="position:absolute;margin-left:410.1pt;margin-top:286.2pt;width:44.85pt;height:19.4pt;z-index:2517739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" filled="f" stroked="f">
                <v:textbox style="mso-fit-shape-to-text:t">
                  <w:txbxContent>
                    <w:p w14:paraId="72B164DD" w14:textId="77777777" w:rsidR="00956D99" w:rsidRPr="006A57E2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6A57E2">
                        <w:rPr>
                          <w:rFonts w:ascii="Arial" w:eastAsia="+mn-ea" w:hAnsi="Arial" w:cs="Arial"/>
                          <w:color w:val="000000"/>
                          <w:kern w:val="24"/>
                          <w:sz w:val="20"/>
                          <w:szCs w:val="20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76000" behindDoc="0" locked="0" layoutInCell="1" allowOverlap="1" wp14:anchorId="739BCF9B" wp14:editId="5B1E2FB2">
                <wp:simplePos x="0" y="0"/>
                <wp:positionH relativeFrom="column">
                  <wp:posOffset>5105400</wp:posOffset>
                </wp:positionH>
                <wp:positionV relativeFrom="paragraph">
                  <wp:posOffset>3742055</wp:posOffset>
                </wp:positionV>
                <wp:extent cx="144000" cy="0"/>
                <wp:effectExtent l="0" t="0" r="0" b="0"/>
                <wp:wrapNone/>
                <wp:docPr id="152" name="Straight Connector 1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400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dash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86D2FC7" id="Straight Connector 151" o:spid="_x0000_s1026" style="position:absolute;z-index:251776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2pt,294.65pt" to="413.35pt,294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">
                <v:stroke dashstyle="dash"/>
              </v:lin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12C991E6" wp14:editId="3018B514">
                <wp:simplePos x="0" y="0"/>
                <wp:positionH relativeFrom="column">
                  <wp:posOffset>5105400</wp:posOffset>
                </wp:positionH>
                <wp:positionV relativeFrom="paragraph">
                  <wp:posOffset>3908425</wp:posOffset>
                </wp:positionV>
                <wp:extent cx="144000" cy="0"/>
                <wp:effectExtent l="0" t="0" r="0" b="0"/>
                <wp:wrapNone/>
                <wp:docPr id="153" name="Straight Connector 1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400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9ACD431" id="Straight Connector 152" o:spid="_x0000_s1026" style="position:absolute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2pt,307.75pt" to="413.35pt,307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78048" behindDoc="0" locked="0" layoutInCell="1" allowOverlap="1" wp14:anchorId="3C4F8C27" wp14:editId="3EE78BF2">
                <wp:simplePos x="0" y="0"/>
                <wp:positionH relativeFrom="column">
                  <wp:posOffset>5105400</wp:posOffset>
                </wp:positionH>
                <wp:positionV relativeFrom="paragraph">
                  <wp:posOffset>3587750</wp:posOffset>
                </wp:positionV>
                <wp:extent cx="144000" cy="0"/>
                <wp:effectExtent l="0" t="0" r="0" b="0"/>
                <wp:wrapNone/>
                <wp:docPr id="154" name="Straight Connector 1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44000" cy="0"/>
                        </a:xfrm>
                        <a:prstGeom prst="line">
                          <a:avLst/>
                        </a:prstGeom>
                        <a:noFill/>
                        <a:ln w="9525" cap="flat" cmpd="sng" algn="ctr">
                          <a:solidFill>
                            <a:sysClr val="window" lastClr="FFFFFF">
                              <a:lumMod val="85000"/>
                            </a:sysClr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AC8226A" id="Straight Connector 153" o:spid="_x0000_s1026" style="position:absolute;z-index:2517780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02pt,282.5pt" to="413.35pt,282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" strokecolor="#d9d9d9"/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79072" behindDoc="0" locked="0" layoutInCell="1" allowOverlap="1" wp14:anchorId="42117D82" wp14:editId="53F087EC">
                <wp:simplePos x="0" y="0"/>
                <wp:positionH relativeFrom="column">
                  <wp:posOffset>5210810</wp:posOffset>
                </wp:positionH>
                <wp:positionV relativeFrom="paragraph">
                  <wp:posOffset>3790315</wp:posOffset>
                </wp:positionV>
                <wp:extent cx="712054" cy="246221"/>
                <wp:effectExtent l="0" t="0" r="0" b="0"/>
                <wp:wrapNone/>
                <wp:docPr id="155" name="TextBox 1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2054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07B5CA9" w14:textId="77777777" w:rsidR="00956D99" w:rsidRPr="006A57E2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6A57E2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20"/>
                                <w:szCs w:val="20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2117D82" id="TextBox 154" o:spid="_x0000_s1225" type="#_x0000_t202" style="position:absolute;margin-left:410.3pt;margin-top:298.45pt;width:56.05pt;height:19.4pt;z-index:2517790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" filled="f" stroked="f">
                <v:textbox style="mso-fit-shape-to-text:t">
                  <w:txbxContent>
                    <w:p w14:paraId="707B5CA9" w14:textId="77777777" w:rsidR="00956D99" w:rsidRPr="006A57E2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6A57E2">
                        <w:rPr>
                          <w:rFonts w:ascii="Arial" w:eastAsia="+mn-ea" w:hAnsi="Arial" w:cs="Arial"/>
                          <w:color w:val="000000"/>
                          <w:kern w:val="24"/>
                          <w:sz w:val="20"/>
                          <w:szCs w:val="20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780096" behindDoc="0" locked="0" layoutInCell="1" allowOverlap="1" wp14:anchorId="4E4B0587" wp14:editId="4D9B4DBD">
                <wp:simplePos x="0" y="0"/>
                <wp:positionH relativeFrom="column">
                  <wp:posOffset>0</wp:posOffset>
                </wp:positionH>
                <wp:positionV relativeFrom="paragraph">
                  <wp:posOffset>5633085</wp:posOffset>
                </wp:positionV>
                <wp:extent cx="344966" cy="338554"/>
                <wp:effectExtent l="0" t="0" r="0" b="0"/>
                <wp:wrapNone/>
                <wp:docPr id="156" name="TextBox 1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4966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DADDEFC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G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E4B0587" id="TextBox 155" o:spid="_x0000_s1226" type="#_x0000_t202" style="position:absolute;margin-left:0;margin-top:443.55pt;width:27.15pt;height:26.65pt;z-index:2517800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" filled="f" stroked="f">
                <v:textbox style="mso-fit-shape-to-text:t">
                  <w:txbxContent>
                    <w:p w14:paraId="2DADDEFC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G</w:t>
                      </w:r>
                    </w:p>
                  </w:txbxContent>
                </v:textbox>
              </v:shape>
            </w:pict>
          </mc:Fallback>
        </mc:AlternateContent>
      </w:r>
      <w:r w:rsidR="00C8124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07C9DF2" w14:textId="7341B739" w:rsidR="00B50022" w:rsidRPr="002028DC" w:rsidRDefault="00B50022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028DC"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</w:t>
      </w:r>
      <w:r w:rsidR="007F1BFC">
        <w:rPr>
          <w:rFonts w:ascii="Times New Roman" w:hAnsi="Times New Roman" w:cs="Times New Roman"/>
          <w:b/>
          <w:bCs/>
          <w:sz w:val="24"/>
          <w:szCs w:val="24"/>
        </w:rPr>
        <w:t>lementary</w:t>
      </w:r>
      <w:r w:rsidR="0060371F">
        <w:rPr>
          <w:rFonts w:ascii="Times New Roman" w:hAnsi="Times New Roman" w:cs="Times New Roman"/>
          <w:b/>
          <w:bCs/>
          <w:sz w:val="24"/>
          <w:szCs w:val="24"/>
        </w:rPr>
        <w:t xml:space="preserve"> Figure 3</w:t>
      </w:r>
      <w:r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3A7A76">
        <w:rPr>
          <w:rFonts w:ascii="Times New Roman" w:hAnsi="Times New Roman" w:cs="Times New Roman"/>
          <w:b/>
          <w:bCs/>
          <w:sz w:val="24"/>
          <w:szCs w:val="24"/>
        </w:rPr>
        <w:t xml:space="preserve">Upregulation of MR1 </w:t>
      </w:r>
      <w:r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on some mouse </w:t>
      </w:r>
      <w:r w:rsidR="0060371F">
        <w:rPr>
          <w:rFonts w:ascii="Times New Roman" w:hAnsi="Times New Roman" w:cs="Times New Roman"/>
          <w:b/>
          <w:bCs/>
          <w:sz w:val="24"/>
          <w:szCs w:val="24"/>
        </w:rPr>
        <w:t xml:space="preserve">and human </w:t>
      </w:r>
      <w:r w:rsidRPr="002028DC">
        <w:rPr>
          <w:rFonts w:ascii="Times New Roman" w:hAnsi="Times New Roman" w:cs="Times New Roman"/>
          <w:b/>
          <w:bCs/>
          <w:noProof/>
          <w:sz w:val="24"/>
          <w:szCs w:val="24"/>
        </w:rPr>
        <w:t>tumor</w:t>
      </w:r>
      <w:r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 cell lines following incubation with 5-OP-RU.</w:t>
      </w:r>
    </w:p>
    <w:p w14:paraId="1A15770A" w14:textId="173AE222" w:rsidR="00B50022" w:rsidRPr="002028DC" w:rsidRDefault="0021232A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1B0958">
        <w:rPr>
          <w:rFonts w:ascii="Times New Roman" w:hAnsi="Times New Roman" w:cs="Times New Roman"/>
          <w:noProof/>
          <w:sz w:val="24"/>
          <w:szCs w:val="24"/>
        </w:rPr>
        <w:t>(</w:t>
      </w:r>
      <w:r w:rsidRPr="007F1BFC"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b/>
          <w:sz w:val="24"/>
          <w:szCs w:val="24"/>
        </w:rPr>
        <w:t>, B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028DC">
        <w:rPr>
          <w:rFonts w:ascii="Times New Roman" w:hAnsi="Times New Roman" w:cs="Times New Roman"/>
          <w:sz w:val="24"/>
          <w:szCs w:val="24"/>
        </w:rPr>
        <w:t xml:space="preserve"> MR1 </w:t>
      </w:r>
      <w:r>
        <w:rPr>
          <w:rFonts w:ascii="Times New Roman" w:hAnsi="Times New Roman" w:cs="Times New Roman"/>
          <w:sz w:val="24"/>
          <w:szCs w:val="24"/>
        </w:rPr>
        <w:t xml:space="preserve">surface expression </w:t>
      </w:r>
      <w:r w:rsidRPr="002028DC">
        <w:rPr>
          <w:rFonts w:ascii="Times New Roman" w:hAnsi="Times New Roman" w:cs="Times New Roman"/>
          <w:sz w:val="24"/>
          <w:szCs w:val="24"/>
        </w:rPr>
        <w:t xml:space="preserve">on the indicated mouse </w:t>
      </w:r>
      <w:proofErr w:type="spellStart"/>
      <w:r w:rsidRPr="002028DC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Pr="002028DC">
        <w:rPr>
          <w:rFonts w:ascii="Times New Roman" w:hAnsi="Times New Roman" w:cs="Times New Roman"/>
          <w:sz w:val="24"/>
          <w:szCs w:val="24"/>
        </w:rPr>
        <w:t xml:space="preserve"> cell lines after stimulation with DMSO or 100 </w:t>
      </w:r>
      <w:r w:rsidR="00891995">
        <w:rPr>
          <w:rFonts w:ascii="Times New Roman" w:hAnsi="Times New Roman" w:cs="Times New Roman"/>
          <w:sz w:val="24"/>
          <w:szCs w:val="24"/>
        </w:rPr>
        <w:t>nmol/L</w:t>
      </w:r>
      <w:r w:rsidR="007337F8">
        <w:rPr>
          <w:rFonts w:ascii="Times New Roman" w:hAnsi="Times New Roman" w:cs="Times New Roman"/>
          <w:sz w:val="24"/>
          <w:szCs w:val="24"/>
        </w:rPr>
        <w:t xml:space="preserve"> </w:t>
      </w:r>
      <w:r w:rsidRPr="002028DC">
        <w:rPr>
          <w:rFonts w:ascii="Times New Roman" w:hAnsi="Times New Roman" w:cs="Times New Roman"/>
          <w:sz w:val="24"/>
          <w:szCs w:val="24"/>
        </w:rPr>
        <w:t>5-OP-RU for 4 h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2028DC">
        <w:rPr>
          <w:rFonts w:ascii="Times New Roman" w:hAnsi="Times New Roman" w:cs="Times New Roman"/>
          <w:sz w:val="24"/>
          <w:szCs w:val="24"/>
        </w:rPr>
        <w:t xml:space="preserve"> (</w:t>
      </w:r>
      <w:r w:rsidRPr="002028DC">
        <w:rPr>
          <w:rFonts w:ascii="Times New Roman" w:hAnsi="Times New Roman" w:cs="Times New Roman"/>
          <w:b/>
          <w:sz w:val="24"/>
          <w:szCs w:val="24"/>
        </w:rPr>
        <w:t>C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Pr="002028DC">
        <w:rPr>
          <w:rFonts w:ascii="Times New Roman" w:hAnsi="Times New Roman" w:cs="Times New Roman"/>
          <w:b/>
          <w:sz w:val="24"/>
          <w:szCs w:val="24"/>
        </w:rPr>
        <w:t>D</w:t>
      </w:r>
      <w:r w:rsidRPr="002028D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0522A" w:rsidRPr="002028DC">
        <w:rPr>
          <w:rFonts w:ascii="Times New Roman" w:hAnsi="Times New Roman" w:cs="Times New Roman"/>
          <w:sz w:val="24"/>
          <w:szCs w:val="24"/>
        </w:rPr>
        <w:t xml:space="preserve">Surface expression of MR1 on B16F10 </w:t>
      </w:r>
      <w:r w:rsidR="007F1BFC">
        <w:rPr>
          <w:rFonts w:ascii="Times New Roman" w:hAnsi="Times New Roman" w:cs="Times New Roman"/>
          <w:sz w:val="24"/>
          <w:szCs w:val="24"/>
        </w:rPr>
        <w:t xml:space="preserve">melanoma </w:t>
      </w:r>
      <w:r w:rsidR="0080522A" w:rsidRPr="002028DC">
        <w:rPr>
          <w:rFonts w:ascii="Times New Roman" w:hAnsi="Times New Roman" w:cs="Times New Roman"/>
          <w:sz w:val="24"/>
          <w:szCs w:val="24"/>
        </w:rPr>
        <w:t>cell</w:t>
      </w:r>
      <w:r w:rsidR="007F1BFC">
        <w:rPr>
          <w:rFonts w:ascii="Times New Roman" w:hAnsi="Times New Roman" w:cs="Times New Roman"/>
          <w:sz w:val="24"/>
          <w:szCs w:val="24"/>
        </w:rPr>
        <w:t>s</w:t>
      </w:r>
      <w:r w:rsidR="0080522A" w:rsidRPr="002028DC">
        <w:rPr>
          <w:rFonts w:ascii="Times New Roman" w:hAnsi="Times New Roman" w:cs="Times New Roman"/>
          <w:sz w:val="24"/>
          <w:szCs w:val="24"/>
        </w:rPr>
        <w:t xml:space="preserve"> </w:t>
      </w:r>
      <w:r w:rsidR="007F1BFC">
        <w:rPr>
          <w:rFonts w:ascii="Times New Roman" w:hAnsi="Times New Roman" w:cs="Times New Roman"/>
          <w:sz w:val="24"/>
          <w:szCs w:val="24"/>
        </w:rPr>
        <w:t xml:space="preserve">as assessed by flow cytometry </w:t>
      </w:r>
      <w:r w:rsidR="0080522A" w:rsidRPr="002028DC">
        <w:rPr>
          <w:rFonts w:ascii="Times New Roman" w:hAnsi="Times New Roman" w:cs="Times New Roman"/>
          <w:sz w:val="24"/>
          <w:szCs w:val="24"/>
        </w:rPr>
        <w:t>after</w:t>
      </w:r>
      <w:r w:rsidR="007F1BFC">
        <w:rPr>
          <w:rFonts w:ascii="Times New Roman" w:hAnsi="Times New Roman" w:cs="Times New Roman"/>
          <w:sz w:val="24"/>
          <w:szCs w:val="24"/>
        </w:rPr>
        <w:t xml:space="preserve"> </w:t>
      </w:r>
      <w:r w:rsidR="007F1BFC" w:rsidRPr="001B0958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b/>
          <w:sz w:val="24"/>
          <w:szCs w:val="24"/>
        </w:rPr>
        <w:t>C</w:t>
      </w:r>
      <w:r w:rsidR="007F1BFC">
        <w:rPr>
          <w:rFonts w:ascii="Times New Roman" w:hAnsi="Times New Roman" w:cs="Times New Roman"/>
          <w:sz w:val="24"/>
          <w:szCs w:val="24"/>
        </w:rPr>
        <w:t>)</w:t>
      </w:r>
      <w:r w:rsidR="0080522A" w:rsidRPr="002028DC">
        <w:rPr>
          <w:rFonts w:ascii="Times New Roman" w:hAnsi="Times New Roman" w:cs="Times New Roman"/>
          <w:sz w:val="24"/>
          <w:szCs w:val="24"/>
        </w:rPr>
        <w:t xml:space="preserve"> </w:t>
      </w:r>
      <w:r w:rsidR="00264075">
        <w:rPr>
          <w:rFonts w:ascii="Times New Roman" w:hAnsi="Times New Roman" w:cs="Times New Roman"/>
          <w:sz w:val="24"/>
          <w:szCs w:val="24"/>
        </w:rPr>
        <w:t xml:space="preserve">a </w:t>
      </w:r>
      <w:r w:rsidR="0080522A" w:rsidRPr="002028DC">
        <w:rPr>
          <w:rFonts w:ascii="Times New Roman" w:hAnsi="Times New Roman" w:cs="Times New Roman"/>
          <w:sz w:val="24"/>
          <w:szCs w:val="24"/>
        </w:rPr>
        <w:t>4</w:t>
      </w:r>
      <w:r w:rsidR="002944F2">
        <w:rPr>
          <w:rFonts w:ascii="Times New Roman" w:hAnsi="Times New Roman" w:cs="Times New Roman"/>
          <w:sz w:val="24"/>
          <w:szCs w:val="24"/>
        </w:rPr>
        <w:t xml:space="preserve"> h</w:t>
      </w:r>
      <w:r w:rsidR="0080522A" w:rsidRPr="002028DC">
        <w:rPr>
          <w:rFonts w:ascii="Times New Roman" w:hAnsi="Times New Roman" w:cs="Times New Roman"/>
          <w:sz w:val="24"/>
          <w:szCs w:val="24"/>
        </w:rPr>
        <w:t xml:space="preserve"> stimulation with the indicated concentration</w:t>
      </w:r>
      <w:r w:rsidR="00981D1F" w:rsidRPr="002028DC">
        <w:rPr>
          <w:rFonts w:ascii="Times New Roman" w:hAnsi="Times New Roman" w:cs="Times New Roman"/>
          <w:sz w:val="24"/>
          <w:szCs w:val="24"/>
        </w:rPr>
        <w:t>s</w:t>
      </w:r>
      <w:r w:rsidR="0080522A" w:rsidRPr="002028DC">
        <w:rPr>
          <w:rFonts w:ascii="Times New Roman" w:hAnsi="Times New Roman" w:cs="Times New Roman"/>
          <w:sz w:val="24"/>
          <w:szCs w:val="24"/>
        </w:rPr>
        <w:t xml:space="preserve"> of 5-OP-RU</w:t>
      </w:r>
      <w:r w:rsidR="007F1BFC">
        <w:rPr>
          <w:rFonts w:ascii="Times New Roman" w:hAnsi="Times New Roman" w:cs="Times New Roman"/>
          <w:sz w:val="24"/>
          <w:szCs w:val="24"/>
        </w:rPr>
        <w:t xml:space="preserve"> or </w:t>
      </w:r>
      <w:r w:rsidR="0080522A" w:rsidRPr="002028DC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b/>
          <w:sz w:val="24"/>
          <w:szCs w:val="24"/>
        </w:rPr>
        <w:t>D</w:t>
      </w:r>
      <w:r w:rsidR="0080522A" w:rsidRPr="002028DC">
        <w:rPr>
          <w:rFonts w:ascii="Times New Roman" w:hAnsi="Times New Roman" w:cs="Times New Roman"/>
          <w:sz w:val="24"/>
          <w:szCs w:val="24"/>
        </w:rPr>
        <w:t>)</w:t>
      </w:r>
      <w:r w:rsidR="007F1BFC">
        <w:rPr>
          <w:rFonts w:ascii="Times New Roman" w:hAnsi="Times New Roman" w:cs="Times New Roman"/>
          <w:sz w:val="24"/>
          <w:szCs w:val="24"/>
        </w:rPr>
        <w:t xml:space="preserve"> </w:t>
      </w:r>
      <w:r w:rsidR="0080522A" w:rsidRPr="002028DC">
        <w:rPr>
          <w:rFonts w:ascii="Times New Roman" w:hAnsi="Times New Roman" w:cs="Times New Roman"/>
          <w:sz w:val="24"/>
          <w:szCs w:val="24"/>
        </w:rPr>
        <w:t>after stimulation with 10 n</w:t>
      </w:r>
      <w:r w:rsidR="003A2B00">
        <w:rPr>
          <w:rFonts w:ascii="Times New Roman" w:hAnsi="Times New Roman" w:cs="Times New Roman"/>
          <w:sz w:val="24"/>
          <w:szCs w:val="24"/>
        </w:rPr>
        <w:t>mol/L</w:t>
      </w:r>
      <w:r w:rsidR="0080522A" w:rsidRPr="002028DC">
        <w:rPr>
          <w:rFonts w:ascii="Times New Roman" w:hAnsi="Times New Roman" w:cs="Times New Roman"/>
          <w:sz w:val="24"/>
          <w:szCs w:val="24"/>
        </w:rPr>
        <w:t xml:space="preserve"> 5-OP-RU for the indicated time. </w:t>
      </w:r>
      <w:r w:rsidR="0060371F">
        <w:rPr>
          <w:rFonts w:ascii="Times New Roman" w:hAnsi="Times New Roman" w:cs="Times New Roman"/>
          <w:sz w:val="24"/>
          <w:szCs w:val="24"/>
        </w:rPr>
        <w:t>(</w:t>
      </w:r>
      <w:r w:rsidR="0060371F" w:rsidRPr="0060371F">
        <w:rPr>
          <w:rFonts w:ascii="Times New Roman" w:hAnsi="Times New Roman" w:cs="Times New Roman"/>
          <w:b/>
          <w:sz w:val="24"/>
          <w:szCs w:val="24"/>
        </w:rPr>
        <w:t>E-G</w:t>
      </w:r>
      <w:r w:rsidR="0060371F">
        <w:rPr>
          <w:rFonts w:ascii="Times New Roman" w:hAnsi="Times New Roman" w:cs="Times New Roman"/>
          <w:sz w:val="24"/>
          <w:szCs w:val="24"/>
        </w:rPr>
        <w:t xml:space="preserve">) </w:t>
      </w:r>
      <w:r w:rsidR="0060371F" w:rsidRPr="008E08F0">
        <w:rPr>
          <w:rFonts w:ascii="Times New Roman" w:hAnsi="Times New Roman" w:cs="Times New Roman"/>
          <w:sz w:val="24"/>
          <w:szCs w:val="24"/>
        </w:rPr>
        <w:t>Human EBV-transformed B cells and various human cell lines were cultured with or without 100 n</w:t>
      </w:r>
      <w:r w:rsidR="003A2B00">
        <w:rPr>
          <w:rFonts w:ascii="Times New Roman" w:hAnsi="Times New Roman" w:cs="Times New Roman"/>
          <w:sz w:val="24"/>
          <w:szCs w:val="24"/>
        </w:rPr>
        <w:t>mol/L</w:t>
      </w:r>
      <w:r w:rsidR="0060371F" w:rsidRPr="008E08F0">
        <w:rPr>
          <w:rFonts w:ascii="Times New Roman" w:hAnsi="Times New Roman" w:cs="Times New Roman"/>
          <w:sz w:val="24"/>
          <w:szCs w:val="24"/>
        </w:rPr>
        <w:t xml:space="preserve"> 5-O-RU for 4 h. Cell surface MR1 levels on these cells were next determined by flow cytometry. Surface MR1 expression level on (</w:t>
      </w:r>
      <w:r w:rsidR="0060371F">
        <w:rPr>
          <w:rFonts w:ascii="Times New Roman" w:hAnsi="Times New Roman" w:cs="Times New Roman"/>
          <w:b/>
          <w:sz w:val="24"/>
          <w:szCs w:val="24"/>
        </w:rPr>
        <w:t>E</w:t>
      </w:r>
      <w:r w:rsidR="0060371F" w:rsidRPr="008E08F0">
        <w:rPr>
          <w:rFonts w:ascii="Times New Roman" w:hAnsi="Times New Roman" w:cs="Times New Roman"/>
          <w:sz w:val="24"/>
          <w:szCs w:val="24"/>
        </w:rPr>
        <w:t>) EBV-transformed B cells from different individuals, (</w:t>
      </w:r>
      <w:r w:rsidR="0060371F">
        <w:rPr>
          <w:rFonts w:ascii="Times New Roman" w:hAnsi="Times New Roman" w:cs="Times New Roman"/>
          <w:b/>
          <w:sz w:val="24"/>
          <w:szCs w:val="24"/>
        </w:rPr>
        <w:t>F</w:t>
      </w:r>
      <w:r w:rsidR="0060371F" w:rsidRPr="008E08F0">
        <w:rPr>
          <w:rFonts w:ascii="Times New Roman" w:hAnsi="Times New Roman" w:cs="Times New Roman"/>
          <w:sz w:val="24"/>
          <w:szCs w:val="24"/>
        </w:rPr>
        <w:t>)</w:t>
      </w:r>
      <w:r w:rsidR="0060371F">
        <w:rPr>
          <w:rFonts w:ascii="Times New Roman" w:hAnsi="Times New Roman" w:cs="Times New Roman"/>
          <w:sz w:val="24"/>
          <w:szCs w:val="24"/>
        </w:rPr>
        <w:t xml:space="preserve"> on human </w:t>
      </w:r>
      <w:proofErr w:type="spellStart"/>
      <w:r w:rsidR="0060371F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="0060371F">
        <w:rPr>
          <w:rFonts w:ascii="Times New Roman" w:hAnsi="Times New Roman" w:cs="Times New Roman"/>
          <w:sz w:val="24"/>
          <w:szCs w:val="24"/>
        </w:rPr>
        <w:t xml:space="preserve"> cell lines and </w:t>
      </w:r>
      <w:r w:rsidR="0060371F" w:rsidRPr="008E08F0">
        <w:rPr>
          <w:rFonts w:ascii="Times New Roman" w:hAnsi="Times New Roman" w:cs="Times New Roman"/>
          <w:sz w:val="24"/>
          <w:szCs w:val="24"/>
        </w:rPr>
        <w:t>NFF cells.</w:t>
      </w:r>
      <w:r w:rsidR="0060371F">
        <w:rPr>
          <w:rFonts w:ascii="Times New Roman" w:hAnsi="Times New Roman" w:cs="Times New Roman"/>
          <w:sz w:val="24"/>
          <w:szCs w:val="24"/>
        </w:rPr>
        <w:t xml:space="preserve"> </w:t>
      </w:r>
      <w:r w:rsidR="00643CAA" w:rsidRPr="001B0958">
        <w:rPr>
          <w:rFonts w:ascii="Times New Roman" w:hAnsi="Times New Roman" w:cs="Times New Roman"/>
          <w:noProof/>
          <w:sz w:val="24"/>
          <w:szCs w:val="24"/>
        </w:rPr>
        <w:t>All</w:t>
      </w:r>
      <w:r w:rsidR="001B0958" w:rsidRPr="001B095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43CAA" w:rsidRPr="001B0958">
        <w:rPr>
          <w:rFonts w:ascii="Times New Roman" w:hAnsi="Times New Roman" w:cs="Times New Roman"/>
          <w:noProof/>
          <w:sz w:val="24"/>
          <w:szCs w:val="24"/>
        </w:rPr>
        <w:t>experiments</w:t>
      </w:r>
      <w:r w:rsidR="00643CAA" w:rsidRPr="002028DC">
        <w:rPr>
          <w:rFonts w:ascii="Times New Roman" w:hAnsi="Times New Roman" w:cs="Times New Roman"/>
          <w:sz w:val="24"/>
          <w:szCs w:val="24"/>
        </w:rPr>
        <w:t xml:space="preserve"> performed once. </w:t>
      </w:r>
      <w:r w:rsidR="00FB63C6">
        <w:rPr>
          <w:rFonts w:ascii="Times New Roman" w:hAnsi="Times New Roman" w:cs="Times New Roman"/>
          <w:sz w:val="24"/>
          <w:szCs w:val="24"/>
        </w:rPr>
        <w:t>(</w:t>
      </w:r>
      <w:r w:rsidR="0060371F">
        <w:rPr>
          <w:rFonts w:ascii="Times New Roman" w:hAnsi="Times New Roman" w:cs="Times New Roman"/>
          <w:b/>
          <w:sz w:val="24"/>
          <w:szCs w:val="24"/>
        </w:rPr>
        <w:t>H</w:t>
      </w:r>
      <w:r w:rsidR="00FB63C6">
        <w:rPr>
          <w:rFonts w:ascii="Times New Roman" w:hAnsi="Times New Roman" w:cs="Times New Roman"/>
          <w:sz w:val="24"/>
          <w:szCs w:val="24"/>
        </w:rPr>
        <w:t xml:space="preserve">) </w:t>
      </w:r>
      <w:r w:rsidR="00FB63C6" w:rsidRPr="002028DC">
        <w:rPr>
          <w:rFonts w:ascii="Times New Roman" w:hAnsi="Times New Roman" w:cs="Times New Roman"/>
          <w:sz w:val="24"/>
          <w:szCs w:val="24"/>
        </w:rPr>
        <w:t xml:space="preserve">Groups of C57BL/6 </w:t>
      </w:r>
      <w:r w:rsidR="00FB63C6">
        <w:rPr>
          <w:rFonts w:ascii="Times New Roman" w:hAnsi="Times New Roman" w:cs="Times New Roman"/>
          <w:sz w:val="24"/>
          <w:szCs w:val="24"/>
        </w:rPr>
        <w:t xml:space="preserve">WT or </w:t>
      </w:r>
      <w:r w:rsidR="0068767A">
        <w:rPr>
          <w:rFonts w:ascii="Times New Roman" w:hAnsi="Times New Roman" w:cs="Times New Roman"/>
          <w:i/>
          <w:iCs/>
          <w:sz w:val="24"/>
          <w:szCs w:val="24"/>
        </w:rPr>
        <w:t>Mr1</w:t>
      </w:r>
      <w:r w:rsidR="00FB63C6" w:rsidRPr="002028DC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FB63C6" w:rsidRPr="002028DC">
        <w:rPr>
          <w:rFonts w:ascii="Times New Roman" w:hAnsi="Times New Roman" w:cs="Times New Roman"/>
          <w:sz w:val="24"/>
          <w:szCs w:val="24"/>
        </w:rPr>
        <w:t xml:space="preserve"> mice</w:t>
      </w:r>
      <w:r w:rsidR="00FB63C6">
        <w:rPr>
          <w:rFonts w:ascii="Times New Roman" w:hAnsi="Times New Roman" w:cs="Times New Roman"/>
          <w:sz w:val="24"/>
          <w:szCs w:val="24"/>
        </w:rPr>
        <w:t xml:space="preserve"> </w:t>
      </w:r>
      <w:r w:rsidR="00FB63C6" w:rsidRPr="002028DC">
        <w:rPr>
          <w:rFonts w:ascii="Times New Roman" w:hAnsi="Times New Roman" w:cs="Times New Roman"/>
          <w:sz w:val="24"/>
          <w:szCs w:val="24"/>
        </w:rPr>
        <w:t>(n=</w:t>
      </w:r>
      <w:r w:rsidR="00FB63C6">
        <w:rPr>
          <w:rFonts w:ascii="Times New Roman" w:hAnsi="Times New Roman" w:cs="Times New Roman"/>
          <w:sz w:val="24"/>
          <w:szCs w:val="24"/>
        </w:rPr>
        <w:t>6</w:t>
      </w:r>
      <w:r w:rsidR="00FB63C6" w:rsidRPr="002028DC">
        <w:rPr>
          <w:rFonts w:ascii="Times New Roman" w:hAnsi="Times New Roman" w:cs="Times New Roman"/>
          <w:sz w:val="24"/>
          <w:szCs w:val="24"/>
        </w:rPr>
        <w:t>-</w:t>
      </w:r>
      <w:r w:rsidR="00FB63C6">
        <w:rPr>
          <w:rFonts w:ascii="Times New Roman" w:hAnsi="Times New Roman" w:cs="Times New Roman"/>
          <w:sz w:val="24"/>
          <w:szCs w:val="24"/>
        </w:rPr>
        <w:t>8</w:t>
      </w:r>
      <w:r w:rsidR="00FB63C6" w:rsidRPr="002028DC">
        <w:rPr>
          <w:rFonts w:ascii="Times New Roman" w:hAnsi="Times New Roman" w:cs="Times New Roman"/>
          <w:sz w:val="24"/>
          <w:szCs w:val="24"/>
        </w:rPr>
        <w:t>/group)</w:t>
      </w:r>
      <w:r w:rsidR="00FB63C6">
        <w:rPr>
          <w:rFonts w:ascii="Times New Roman" w:hAnsi="Times New Roman" w:cs="Times New Roman"/>
          <w:sz w:val="24"/>
          <w:szCs w:val="24"/>
        </w:rPr>
        <w:t xml:space="preserve"> were injected </w:t>
      </w:r>
      <w:proofErr w:type="spellStart"/>
      <w:r w:rsidR="00FB63C6">
        <w:rPr>
          <w:rFonts w:ascii="Times New Roman" w:hAnsi="Times New Roman" w:cs="Times New Roman"/>
          <w:sz w:val="24"/>
          <w:szCs w:val="24"/>
        </w:rPr>
        <w:t>i.v.</w:t>
      </w:r>
      <w:proofErr w:type="spellEnd"/>
      <w:r w:rsidR="00FB63C6">
        <w:rPr>
          <w:rFonts w:ascii="Times New Roman" w:hAnsi="Times New Roman" w:cs="Times New Roman"/>
          <w:sz w:val="24"/>
          <w:szCs w:val="24"/>
        </w:rPr>
        <w:t xml:space="preserve"> with 5 x 10</w:t>
      </w:r>
      <w:r w:rsidR="00FB63C6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FB63C6">
        <w:rPr>
          <w:rFonts w:ascii="Times New Roman" w:hAnsi="Times New Roman" w:cs="Times New Roman"/>
          <w:sz w:val="24"/>
          <w:szCs w:val="24"/>
        </w:rPr>
        <w:t xml:space="preserve"> RM-1 prostate </w:t>
      </w:r>
      <w:proofErr w:type="spellStart"/>
      <w:r w:rsidR="00FB63C6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="00FB63C6">
        <w:rPr>
          <w:rFonts w:ascii="Times New Roman" w:hAnsi="Times New Roman" w:cs="Times New Roman"/>
          <w:sz w:val="24"/>
          <w:szCs w:val="24"/>
        </w:rPr>
        <w:t xml:space="preserve"> cells. </w:t>
      </w:r>
      <w:r w:rsidR="00FB63C6" w:rsidRPr="002028DC">
        <w:rPr>
          <w:rFonts w:ascii="Times New Roman" w:hAnsi="Times New Roman" w:cs="Times New Roman"/>
          <w:sz w:val="24"/>
          <w:szCs w:val="24"/>
        </w:rPr>
        <w:t xml:space="preserve">On day 14 relative to </w:t>
      </w:r>
      <w:proofErr w:type="spellStart"/>
      <w:r w:rsidR="00FB63C6" w:rsidRPr="002028DC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="00FB63C6" w:rsidRPr="002028DC">
        <w:rPr>
          <w:rFonts w:ascii="Times New Roman" w:hAnsi="Times New Roman" w:cs="Times New Roman"/>
          <w:sz w:val="24"/>
          <w:szCs w:val="24"/>
        </w:rPr>
        <w:t xml:space="preserve"> cell inoculation, lungs were harvested and the metastatic burden was quantified by counting colonies on the lung surface. Data presented as mean ± SEM</w:t>
      </w:r>
      <w:r w:rsidR="00FB63C6">
        <w:rPr>
          <w:rFonts w:ascii="Times New Roman" w:hAnsi="Times New Roman" w:cs="Times New Roman"/>
          <w:sz w:val="24"/>
          <w:szCs w:val="24"/>
        </w:rPr>
        <w:t xml:space="preserve"> and </w:t>
      </w:r>
      <w:r w:rsidR="00FB63C6" w:rsidRPr="002028DC">
        <w:rPr>
          <w:rFonts w:ascii="Times New Roman" w:hAnsi="Times New Roman" w:cs="Times New Roman"/>
          <w:sz w:val="24"/>
          <w:szCs w:val="24"/>
        </w:rPr>
        <w:t>pooled from two independent</w:t>
      </w:r>
      <w:r w:rsidR="00FB63C6">
        <w:rPr>
          <w:rFonts w:ascii="Times New Roman" w:hAnsi="Times New Roman" w:cs="Times New Roman"/>
          <w:sz w:val="24"/>
          <w:szCs w:val="24"/>
        </w:rPr>
        <w:t xml:space="preserve"> </w:t>
      </w:r>
      <w:r w:rsidR="00FB63C6" w:rsidRPr="002028DC">
        <w:rPr>
          <w:rFonts w:ascii="Times New Roman" w:hAnsi="Times New Roman" w:cs="Times New Roman"/>
          <w:sz w:val="24"/>
          <w:szCs w:val="24"/>
        </w:rPr>
        <w:t>experiments</w:t>
      </w:r>
      <w:r w:rsidR="00FB63C6">
        <w:rPr>
          <w:rFonts w:ascii="Times New Roman" w:hAnsi="Times New Roman" w:cs="Times New Roman"/>
          <w:sz w:val="24"/>
          <w:szCs w:val="24"/>
        </w:rPr>
        <w:t>.</w:t>
      </w:r>
    </w:p>
    <w:p w14:paraId="44847AEC" w14:textId="77777777" w:rsidR="00643CAA" w:rsidRDefault="00643CAA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8A4849E" w14:textId="71391DC4" w:rsidR="00C81241" w:rsidRDefault="00C81241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10FA1C8" w14:textId="538B6CE2" w:rsidR="00C81241" w:rsidRDefault="006A57E2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898880" behindDoc="0" locked="0" layoutInCell="1" allowOverlap="1" wp14:anchorId="53F9375B" wp14:editId="2FABEDAC">
                <wp:simplePos x="0" y="0"/>
                <wp:positionH relativeFrom="column">
                  <wp:posOffset>217487</wp:posOffset>
                </wp:positionH>
                <wp:positionV relativeFrom="paragraph">
                  <wp:posOffset>4589780</wp:posOffset>
                </wp:positionV>
                <wp:extent cx="607859" cy="230832"/>
                <wp:effectExtent l="0" t="0" r="0" b="0"/>
                <wp:wrapNone/>
                <wp:docPr id="2088" name="TextBox 9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7859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46412A7" w14:textId="77777777" w:rsidR="00956D99" w:rsidRPr="001D7996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sz w:val="18"/>
                                <w:szCs w:val="18"/>
                              </w:rPr>
                              <w:t>CD107a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3F9375B" id="_x0000_s1227" type="#_x0000_t202" style="position:absolute;left:0;text-align:left;margin-left:17.1pt;margin-top:361.4pt;width:47.85pt;height:18.2pt;z-index:2518988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" filled="f" stroked="f">
                <v:textbox style="mso-fit-shape-to-text:t">
                  <w:txbxContent>
                    <w:p w14:paraId="646412A7" w14:textId="77777777" w:rsidR="00956D99" w:rsidRPr="001D7996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sz w:val="18"/>
                          <w:szCs w:val="18"/>
                        </w:rPr>
                        <w:t>CD107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0928" behindDoc="0" locked="0" layoutInCell="1" allowOverlap="1" wp14:anchorId="463D975E" wp14:editId="71C9A551">
                <wp:simplePos x="0" y="0"/>
                <wp:positionH relativeFrom="column">
                  <wp:posOffset>190182</wp:posOffset>
                </wp:positionH>
                <wp:positionV relativeFrom="paragraph">
                  <wp:posOffset>2913380</wp:posOffset>
                </wp:positionV>
                <wp:extent cx="421910" cy="230832"/>
                <wp:effectExtent l="0" t="0" r="0" b="0"/>
                <wp:wrapNone/>
                <wp:docPr id="2090" name="TextBox 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1910" cy="230832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D881AA7" w14:textId="77777777" w:rsidR="00956D99" w:rsidRPr="001D7996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sz w:val="18"/>
                                <w:szCs w:val="18"/>
                              </w:rPr>
                              <w:t>IFN</w:t>
                            </w:r>
                            <w:r w:rsidRPr="001D7996">
                              <w:rPr>
                                <w:rFonts w:ascii="Times New Roman" w:eastAsia="+mn-ea" w:hAnsi="Times New Roman" w:cs="Times New Roman"/>
                                <w:color w:val="000000"/>
                                <w:sz w:val="18"/>
                                <w:szCs w:val="18"/>
                                <w:lang w:val="el-GR"/>
                              </w:rPr>
                              <w:t>γ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63D975E" id="_x0000_s1228" type="#_x0000_t202" style="position:absolute;left:0;text-align:left;margin-left:14.95pt;margin-top:229.4pt;width:33.2pt;height:18.2pt;z-index:2519009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" filled="f" stroked="f">
                <v:textbox style="mso-fit-shape-to-text:t">
                  <w:txbxContent>
                    <w:p w14:paraId="3D881AA7" w14:textId="77777777" w:rsidR="00956D99" w:rsidRPr="001D7996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sz w:val="18"/>
                          <w:szCs w:val="18"/>
                        </w:rPr>
                        <w:t>IFN</w:t>
                      </w:r>
                      <w:r w:rsidRPr="001D7996">
                        <w:rPr>
                          <w:rFonts w:ascii="Times New Roman" w:eastAsia="+mn-ea" w:hAnsi="Times New Roman" w:cs="Times New Roman"/>
                          <w:color w:val="000000"/>
                          <w:sz w:val="18"/>
                          <w:szCs w:val="18"/>
                          <w:lang w:val="el-GR"/>
                        </w:rPr>
                        <w:t>γ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2976" behindDoc="0" locked="0" layoutInCell="1" allowOverlap="1" wp14:anchorId="0FEA8996" wp14:editId="5FD7F95A">
                <wp:simplePos x="0" y="0"/>
                <wp:positionH relativeFrom="column">
                  <wp:posOffset>481647</wp:posOffset>
                </wp:positionH>
                <wp:positionV relativeFrom="paragraph">
                  <wp:posOffset>1744980</wp:posOffset>
                </wp:positionV>
                <wp:extent cx="569387" cy="246221"/>
                <wp:effectExtent l="0" t="0" r="0" b="0"/>
                <wp:wrapNone/>
                <wp:docPr id="2092" name="TextBox 10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9387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5DB31CC" w14:textId="77777777" w:rsidR="00956D99" w:rsidRPr="001D7996" w:rsidRDefault="00956D99" w:rsidP="006A57E2">
                            <w:pPr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sz w:val="18"/>
                                <w:szCs w:val="18"/>
                              </w:rPr>
                              <w:t>DMSO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FEA8996" id="_x0000_s1229" type="#_x0000_t202" style="position:absolute;left:0;text-align:left;margin-left:37.9pt;margin-top:137.4pt;width:44.85pt;height:19.4pt;z-index:2519029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" filled="f" stroked="f">
                <v:textbox style="mso-fit-shape-to-text:t">
                  <w:txbxContent>
                    <w:p w14:paraId="45DB31CC" w14:textId="77777777" w:rsidR="00956D99" w:rsidRPr="001D7996" w:rsidRDefault="00956D99" w:rsidP="006A57E2">
                      <w:pPr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sz w:val="18"/>
                          <w:szCs w:val="18"/>
                        </w:rPr>
                        <w:t>DMS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4000" behindDoc="0" locked="0" layoutInCell="1" allowOverlap="1" wp14:anchorId="0EE04F86" wp14:editId="7B85E54E">
                <wp:simplePos x="0" y="0"/>
                <wp:positionH relativeFrom="column">
                  <wp:posOffset>1468437</wp:posOffset>
                </wp:positionH>
                <wp:positionV relativeFrom="paragraph">
                  <wp:posOffset>1744980</wp:posOffset>
                </wp:positionV>
                <wp:extent cx="712054" cy="246221"/>
                <wp:effectExtent l="0" t="0" r="0" b="0"/>
                <wp:wrapNone/>
                <wp:docPr id="2093" name="TextBox 1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2054" cy="24622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9083DF7" w14:textId="77777777" w:rsidR="00956D99" w:rsidRPr="001D7996" w:rsidRDefault="00956D99" w:rsidP="006A57E2">
                            <w:pPr>
                              <w:textAlignment w:val="baseline"/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sz w:val="18"/>
                                <w:szCs w:val="18"/>
                              </w:rPr>
                              <w:t>5-OP-RU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EE04F86" id="_x0000_s1230" type="#_x0000_t202" style="position:absolute;left:0;text-align:left;margin-left:115.6pt;margin-top:137.4pt;width:56.05pt;height:19.4pt;z-index:25190400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" filled="f" stroked="f">
                <v:textbox style="mso-fit-shape-to-text:t">
                  <w:txbxContent>
                    <w:p w14:paraId="29083DF7" w14:textId="77777777" w:rsidR="00956D99" w:rsidRPr="001D7996" w:rsidRDefault="00956D99" w:rsidP="006A57E2">
                      <w:pPr>
                        <w:textAlignment w:val="baseline"/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sz w:val="18"/>
                          <w:szCs w:val="18"/>
                        </w:rPr>
                        <w:t>5-OP-RU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5024" behindDoc="0" locked="0" layoutInCell="1" allowOverlap="1" wp14:anchorId="100D9D53" wp14:editId="5ABAEBF4">
                <wp:simplePos x="0" y="0"/>
                <wp:positionH relativeFrom="column">
                  <wp:posOffset>34607</wp:posOffset>
                </wp:positionH>
                <wp:positionV relativeFrom="paragraph">
                  <wp:posOffset>1503045</wp:posOffset>
                </wp:positionV>
                <wp:extent cx="332142" cy="338554"/>
                <wp:effectExtent l="0" t="0" r="0" b="0"/>
                <wp:wrapNone/>
                <wp:docPr id="2094" name="TextBox 10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0FC72D1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B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00D9D53" id="_x0000_s1231" type="#_x0000_t202" style="position:absolute;left:0;text-align:left;margin-left:2.7pt;margin-top:118.35pt;width:26.15pt;height:26.65pt;z-index:2519050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" filled="f" stroked="f">
                <v:textbox style="mso-fit-shape-to-text:t">
                  <w:txbxContent>
                    <w:p w14:paraId="30FC72D1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6048" behindDoc="0" locked="0" layoutInCell="1" allowOverlap="1" wp14:anchorId="782BF881" wp14:editId="4FFACAFA">
                <wp:simplePos x="0" y="0"/>
                <wp:positionH relativeFrom="column">
                  <wp:posOffset>34607</wp:posOffset>
                </wp:positionH>
                <wp:positionV relativeFrom="paragraph">
                  <wp:posOffset>3296285</wp:posOffset>
                </wp:positionV>
                <wp:extent cx="332142" cy="338554"/>
                <wp:effectExtent l="0" t="0" r="0" b="0"/>
                <wp:wrapNone/>
                <wp:docPr id="2095" name="TextBox 10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D1F9010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D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82BF881" id="_x0000_s1232" type="#_x0000_t202" style="position:absolute;left:0;text-align:left;margin-left:2.7pt;margin-top:259.55pt;width:26.15pt;height:26.65pt;z-index:2519060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" filled="f" stroked="f">
                <v:textbox style="mso-fit-shape-to-text:t">
                  <w:txbxContent>
                    <w:p w14:paraId="6D1F9010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8096" behindDoc="0" locked="0" layoutInCell="1" allowOverlap="1" wp14:anchorId="0908A3D7" wp14:editId="6349C2C4">
                <wp:simplePos x="0" y="0"/>
                <wp:positionH relativeFrom="column">
                  <wp:posOffset>712787</wp:posOffset>
                </wp:positionH>
                <wp:positionV relativeFrom="paragraph">
                  <wp:posOffset>412750</wp:posOffset>
                </wp:positionV>
                <wp:extent cx="1255472" cy="369332"/>
                <wp:effectExtent l="0" t="0" r="26670" b="12065"/>
                <wp:wrapNone/>
                <wp:docPr id="2097" name="TextBox 10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255472" cy="369332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ysClr val="windowText" lastClr="000000"/>
                          </a:solidFill>
                        </a:ln>
                      </wps:spPr>
                      <wps:txbx>
                        <w:txbxContent>
                          <w:p w14:paraId="20EAAB58" w14:textId="77777777" w:rsidR="00956D99" w:rsidRDefault="00956D99" w:rsidP="006A57E2">
                            <w:pPr>
                              <w:spacing w:after="0"/>
                              <w:rPr>
                                <w:sz w:val="24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i.v.</w:t>
                            </w:r>
                            <w:proofErr w:type="spellEnd"/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 inject 5-OP-RU-</w:t>
                            </w:r>
                          </w:p>
                          <w:p w14:paraId="65BC16D3" w14:textId="77777777" w:rsidR="00956D99" w:rsidRDefault="00956D99" w:rsidP="006A57E2">
                            <w:pPr>
                              <w:spacing w:after="0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pulsed B16F10 cells 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908A3D7" id="_x0000_s1233" type="#_x0000_t202" style="position:absolute;left:0;text-align:left;margin-left:56.1pt;margin-top:32.5pt;width:98.85pt;height:29.1pt;z-index:2519080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" filled="f" strokecolor="windowText">
                <v:textbox style="mso-fit-shape-to-text:t">
                  <w:txbxContent>
                    <w:p w14:paraId="20EAAB58" w14:textId="77777777" w:rsidR="00956D99" w:rsidRDefault="00956D99" w:rsidP="006A57E2">
                      <w:pPr>
                        <w:spacing w:after="0"/>
                        <w:rPr>
                          <w:sz w:val="24"/>
                          <w:szCs w:val="24"/>
                        </w:rPr>
                      </w:pPr>
                      <w:proofErr w:type="spellStart"/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i.v.</w:t>
                      </w:r>
                      <w:proofErr w:type="spellEnd"/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 inject 5-OP-RU-</w:t>
                      </w:r>
                    </w:p>
                    <w:p w14:paraId="65BC16D3" w14:textId="77777777" w:rsidR="00956D99" w:rsidRDefault="00956D99" w:rsidP="006A57E2">
                      <w:pPr>
                        <w:spacing w:after="0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pulsed B16F10 cells 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9120" behindDoc="0" locked="0" layoutInCell="1" allowOverlap="1" wp14:anchorId="3B0DD8F2" wp14:editId="1FC1D343">
                <wp:simplePos x="0" y="0"/>
                <wp:positionH relativeFrom="column">
                  <wp:posOffset>91757</wp:posOffset>
                </wp:positionH>
                <wp:positionV relativeFrom="paragraph">
                  <wp:posOffset>0</wp:posOffset>
                </wp:positionV>
                <wp:extent cx="332142" cy="338554"/>
                <wp:effectExtent l="0" t="0" r="0" b="0"/>
                <wp:wrapNone/>
                <wp:docPr id="2098" name="TextBox 10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C1F24A5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A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B0DD8F2" id="_x0000_s1234" type="#_x0000_t202" style="position:absolute;left:0;text-align:left;margin-left:7.2pt;margin-top:0;width:26.15pt;height:26.65pt;z-index:2519091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" filled="f" stroked="f">
                <v:textbox style="mso-fit-shape-to-text:t">
                  <w:txbxContent>
                    <w:p w14:paraId="3C1F24A5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0144" behindDoc="0" locked="0" layoutInCell="1" allowOverlap="1" wp14:anchorId="0657EB43" wp14:editId="69D2870E">
                <wp:simplePos x="0" y="0"/>
                <wp:positionH relativeFrom="column">
                  <wp:posOffset>1267777</wp:posOffset>
                </wp:positionH>
                <wp:positionV relativeFrom="paragraph">
                  <wp:posOffset>857885</wp:posOffset>
                </wp:positionV>
                <wp:extent cx="0" cy="228600"/>
                <wp:effectExtent l="0" t="0" r="38100" b="19050"/>
                <wp:wrapNone/>
                <wp:docPr id="2099" name="Straight Connector 10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28600"/>
                        </a:xfrm>
                        <a:prstGeom prst="line">
                          <a:avLst/>
                        </a:prstGeom>
                        <a:noFill/>
                        <a:ln w="1905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64A1049" id="Straight Connector 108" o:spid="_x0000_s1026" style="position:absolute;z-index:251910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9.8pt,67.55pt" to="99.8pt,85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" strokecolor="windowText" strokeweight="1.5pt"/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1168" behindDoc="0" locked="0" layoutInCell="1" allowOverlap="1" wp14:anchorId="09AD3EFE" wp14:editId="4C941C7F">
                <wp:simplePos x="0" y="0"/>
                <wp:positionH relativeFrom="column">
                  <wp:posOffset>2539682</wp:posOffset>
                </wp:positionH>
                <wp:positionV relativeFrom="paragraph">
                  <wp:posOffset>384175</wp:posOffset>
                </wp:positionV>
                <wp:extent cx="947695" cy="369332"/>
                <wp:effectExtent l="0" t="0" r="26670" b="12065"/>
                <wp:wrapNone/>
                <wp:docPr id="2100" name="TextBox 10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47695" cy="369332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ysClr val="windowText" lastClr="000000"/>
                          </a:solidFill>
                        </a:ln>
                      </wps:spPr>
                      <wps:txbx>
                        <w:txbxContent>
                          <w:p w14:paraId="15F5E002" w14:textId="77777777" w:rsidR="00956D99" w:rsidRDefault="00956D99" w:rsidP="006A57E2">
                            <w:pPr>
                              <w:spacing w:after="0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Stimulate lung </w:t>
                            </w:r>
                          </w:p>
                          <w:p w14:paraId="149F70FD" w14:textId="77777777" w:rsidR="00956D99" w:rsidRDefault="00956D99" w:rsidP="006A57E2">
                            <w:pPr>
                              <w:spacing w:after="0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suspension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9AD3EFE" id="_x0000_s1235" type="#_x0000_t202" style="position:absolute;left:0;text-align:left;margin-left:199.95pt;margin-top:30.25pt;width:74.6pt;height:29.1pt;z-index:2519111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" filled="f" strokecolor="windowText">
                <v:textbox style="mso-fit-shape-to-text:t">
                  <w:txbxContent>
                    <w:p w14:paraId="15F5E002" w14:textId="77777777" w:rsidR="00956D99" w:rsidRDefault="00956D99" w:rsidP="006A57E2">
                      <w:pPr>
                        <w:spacing w:after="0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Stimulate lung </w:t>
                      </w:r>
                    </w:p>
                    <w:p w14:paraId="149F70FD" w14:textId="77777777" w:rsidR="00956D99" w:rsidRDefault="00956D99" w:rsidP="006A57E2">
                      <w:pPr>
                        <w:spacing w:after="0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suspensio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2192" behindDoc="0" locked="0" layoutInCell="1" allowOverlap="1" wp14:anchorId="460AAB6C" wp14:editId="69160A01">
                <wp:simplePos x="0" y="0"/>
                <wp:positionH relativeFrom="column">
                  <wp:posOffset>2874962</wp:posOffset>
                </wp:positionH>
                <wp:positionV relativeFrom="paragraph">
                  <wp:posOffset>1059815</wp:posOffset>
                </wp:positionV>
                <wp:extent cx="312906" cy="230832"/>
                <wp:effectExtent l="0" t="0" r="0" b="0"/>
                <wp:wrapNone/>
                <wp:docPr id="2101" name="TextBox 1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2906" cy="230832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79662135" w14:textId="77777777" w:rsidR="00956D99" w:rsidRDefault="00956D99" w:rsidP="006A57E2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11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60AAB6C" id="_x0000_s1236" type="#_x0000_t202" style="position:absolute;left:0;text-align:left;margin-left:226.35pt;margin-top:83.45pt;width:24.65pt;height:18.2pt;z-index:2519121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" filled="f" stroked="f">
                <v:textbox style="mso-fit-shape-to-text:t">
                  <w:txbxContent>
                    <w:p w14:paraId="79662135" w14:textId="77777777" w:rsidR="00956D99" w:rsidRDefault="00956D99" w:rsidP="006A57E2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1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3216" behindDoc="0" locked="0" layoutInCell="1" allowOverlap="1" wp14:anchorId="3A2654D4" wp14:editId="0D8AA85A">
                <wp:simplePos x="0" y="0"/>
                <wp:positionH relativeFrom="column">
                  <wp:posOffset>1150302</wp:posOffset>
                </wp:positionH>
                <wp:positionV relativeFrom="paragraph">
                  <wp:posOffset>1084580</wp:posOffset>
                </wp:positionV>
                <wp:extent cx="248786" cy="230832"/>
                <wp:effectExtent l="0" t="0" r="0" b="0"/>
                <wp:wrapNone/>
                <wp:docPr id="2102" name="TextBox 1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8786" cy="230832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636337CE" w14:textId="77777777" w:rsidR="00956D99" w:rsidRDefault="00956D99" w:rsidP="006A57E2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0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2654D4" id="_x0000_s1237" type="#_x0000_t202" style="position:absolute;left:0;text-align:left;margin-left:90.55pt;margin-top:85.4pt;width:19.6pt;height:18.2pt;z-index:2519132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" filled="f" stroked="f">
                <v:textbox style="mso-fit-shape-to-text:t">
                  <w:txbxContent>
                    <w:p w14:paraId="636337CE" w14:textId="77777777" w:rsidR="00956D99" w:rsidRDefault="00956D99" w:rsidP="006A57E2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0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4240" behindDoc="0" locked="0" layoutInCell="1" allowOverlap="1" wp14:anchorId="3B90EA9C" wp14:editId="1B692BF6">
                <wp:simplePos x="0" y="0"/>
                <wp:positionH relativeFrom="column">
                  <wp:posOffset>3022917</wp:posOffset>
                </wp:positionH>
                <wp:positionV relativeFrom="paragraph">
                  <wp:posOffset>857885</wp:posOffset>
                </wp:positionV>
                <wp:extent cx="0" cy="228600"/>
                <wp:effectExtent l="0" t="0" r="38100" b="19050"/>
                <wp:wrapNone/>
                <wp:docPr id="2103" name="Straight Connector 1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28600"/>
                        </a:xfrm>
                        <a:prstGeom prst="line">
                          <a:avLst/>
                        </a:prstGeom>
                        <a:noFill/>
                        <a:ln w="19050" cap="flat" cmpd="sng" algn="ctr">
                          <a:solidFill>
                            <a:sysClr val="windowText" lastClr="000000"/>
                          </a:solidFill>
                          <a:prstDash val="solid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814CE10" id="Straight Connector 112" o:spid="_x0000_s1026" style="position:absolute;z-index:251914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38pt,67.55pt" to="238pt,85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" strokecolor="windowText" strokeweight="1.5pt"/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5264" behindDoc="0" locked="0" layoutInCell="1" allowOverlap="1" wp14:anchorId="2CB1DED2" wp14:editId="2CC836BD">
                <wp:simplePos x="0" y="0"/>
                <wp:positionH relativeFrom="column">
                  <wp:posOffset>3511232</wp:posOffset>
                </wp:positionH>
                <wp:positionV relativeFrom="paragraph">
                  <wp:posOffset>390525</wp:posOffset>
                </wp:positionV>
                <wp:extent cx="986167" cy="369332"/>
                <wp:effectExtent l="0" t="0" r="26670" b="12065"/>
                <wp:wrapNone/>
                <wp:docPr id="2104" name="TextBox 1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86167" cy="369332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ysClr val="windowText" lastClr="000000"/>
                          </a:solidFill>
                        </a:ln>
                      </wps:spPr>
                      <wps:txbx>
                        <w:txbxContent>
                          <w:p w14:paraId="4AB9CFEC" w14:textId="77777777" w:rsidR="00956D99" w:rsidRDefault="00956D99" w:rsidP="006A57E2">
                            <w:pPr>
                              <w:spacing w:after="0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 xml:space="preserve">Analyse </w:t>
                            </w:r>
                          </w:p>
                          <w:p w14:paraId="556A6C85" w14:textId="77777777" w:rsidR="00956D99" w:rsidRDefault="00956D99" w:rsidP="006A57E2">
                            <w:pPr>
                              <w:spacing w:after="0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K cell function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CB1DED2" id="_x0000_s1238" type="#_x0000_t202" style="position:absolute;left:0;text-align:left;margin-left:276.45pt;margin-top:30.75pt;width:77.65pt;height:29.1pt;z-index:251915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" filled="f" strokecolor="windowText">
                <v:textbox style="mso-fit-shape-to-text:t">
                  <w:txbxContent>
                    <w:p w14:paraId="4AB9CFEC" w14:textId="77777777" w:rsidR="00956D99" w:rsidRDefault="00956D99" w:rsidP="006A57E2">
                      <w:pPr>
                        <w:spacing w:after="0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 xml:space="preserve">Analyse </w:t>
                      </w:r>
                    </w:p>
                    <w:p w14:paraId="556A6C85" w14:textId="77777777" w:rsidR="00956D99" w:rsidRDefault="00956D99" w:rsidP="006A57E2">
                      <w:pPr>
                        <w:spacing w:after="0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NK cell function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6288" behindDoc="0" locked="0" layoutInCell="1" allowOverlap="1" wp14:anchorId="144A50B0" wp14:editId="17E8B73F">
                <wp:simplePos x="0" y="0"/>
                <wp:positionH relativeFrom="column">
                  <wp:posOffset>2591117</wp:posOffset>
                </wp:positionH>
                <wp:positionV relativeFrom="paragraph">
                  <wp:posOffset>1391285</wp:posOffset>
                </wp:positionV>
                <wp:extent cx="332142" cy="338554"/>
                <wp:effectExtent l="0" t="0" r="0" b="0"/>
                <wp:wrapNone/>
                <wp:docPr id="2105" name="TextBox 1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CE48274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44A50B0" id="TextBox 114" o:spid="_x0000_s1239" type="#_x0000_t202" style="position:absolute;left:0;text-align:left;margin-left:204pt;margin-top:109.55pt;width:26.15pt;height:26.65pt;z-index:2519162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" filled="f" stroked="f">
                <v:textbox style="mso-fit-shape-to-text:t">
                  <w:txbxContent>
                    <w:p w14:paraId="0CE48274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7312" behindDoc="0" locked="0" layoutInCell="1" allowOverlap="1" wp14:anchorId="40B7691C" wp14:editId="55CAA368">
                <wp:simplePos x="0" y="0"/>
                <wp:positionH relativeFrom="column">
                  <wp:posOffset>2594292</wp:posOffset>
                </wp:positionH>
                <wp:positionV relativeFrom="paragraph">
                  <wp:posOffset>3192145</wp:posOffset>
                </wp:positionV>
                <wp:extent cx="320922" cy="338554"/>
                <wp:effectExtent l="0" t="0" r="0" b="0"/>
                <wp:wrapNone/>
                <wp:docPr id="2106" name="TextBox 1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92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D4F352D" w14:textId="77777777" w:rsidR="00956D99" w:rsidRDefault="00956D99" w:rsidP="006A57E2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0B7691C" id="TextBox 115" o:spid="_x0000_s1240" type="#_x0000_t202" style="position:absolute;left:0;text-align:left;margin-left:204.25pt;margin-top:251.35pt;width:25.25pt;height:26.65pt;z-index:2519173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" filled="f" stroked="f">
                <v:textbox style="mso-fit-shape-to-text:t">
                  <w:txbxContent>
                    <w:p w14:paraId="3D4F352D" w14:textId="77777777" w:rsidR="00956D99" w:rsidRDefault="00956D99" w:rsidP="006A57E2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8336" behindDoc="0" locked="0" layoutInCell="1" allowOverlap="1" wp14:anchorId="0919D6EC" wp14:editId="59EBBD79">
                <wp:simplePos x="0" y="0"/>
                <wp:positionH relativeFrom="column">
                  <wp:posOffset>517207</wp:posOffset>
                </wp:positionH>
                <wp:positionV relativeFrom="paragraph">
                  <wp:posOffset>1045210</wp:posOffset>
                </wp:positionV>
                <wp:extent cx="389850" cy="230832"/>
                <wp:effectExtent l="0" t="0" r="0" b="0"/>
                <wp:wrapNone/>
                <wp:docPr id="2107" name="TextBox 1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9850" cy="230832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7F95B4D1" w14:textId="77777777" w:rsidR="00956D99" w:rsidRDefault="00956D99" w:rsidP="006A57E2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Day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919D6EC" id="TextBox 116" o:spid="_x0000_s1241" type="#_x0000_t202" style="position:absolute;left:0;text-align:left;margin-left:40.7pt;margin-top:82.3pt;width:30.7pt;height:18.2pt;z-index:25191833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" filled="f" stroked="f">
                <v:textbox style="mso-fit-shape-to-text:t">
                  <w:txbxContent>
                    <w:p w14:paraId="7F95B4D1" w14:textId="77777777" w:rsidR="00956D99" w:rsidRDefault="00956D99" w:rsidP="006A57E2">
                      <w:pPr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Day</w:t>
                      </w:r>
                    </w:p>
                  </w:txbxContent>
                </v:textbox>
              </v:shape>
            </w:pict>
          </mc:Fallback>
        </mc:AlternateContent>
      </w:r>
    </w:p>
    <w:p w14:paraId="49566C4A" w14:textId="6D60394B" w:rsidR="00C81241" w:rsidRDefault="000467CA">
      <w:pPr>
        <w:rPr>
          <w:rFonts w:ascii="Times New Roman" w:hAnsi="Times New Roman" w:cs="Times New Roman"/>
          <w:b/>
          <w:sz w:val="24"/>
          <w:szCs w:val="24"/>
        </w:rPr>
      </w:pPr>
      <w:bookmarkStart w:id="9" w:name="_GoBack"/>
      <w:bookmarkEnd w:id="9"/>
      <w:r w:rsidRPr="00956D99">
        <mc:AlternateContent>
          <mc:Choice Requires="wps">
            <w:drawing>
              <wp:anchor distT="0" distB="0" distL="114300" distR="114300" simplePos="0" relativeHeight="252099584" behindDoc="1" locked="0" layoutInCell="1" allowOverlap="1" wp14:anchorId="2C05E4F1" wp14:editId="1F82DC6C">
                <wp:simplePos x="0" y="0"/>
                <wp:positionH relativeFrom="column">
                  <wp:posOffset>1363980</wp:posOffset>
                </wp:positionH>
                <wp:positionV relativeFrom="paragraph">
                  <wp:posOffset>3882390</wp:posOffset>
                </wp:positionV>
                <wp:extent cx="1040130" cy="224790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2162" name="Text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40130" cy="22479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0B534B2" w14:textId="1B131323" w:rsidR="00956D99" w:rsidRPr="006E7159" w:rsidRDefault="000467CA" w:rsidP="000467CA"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CD107a</w:t>
                            </w:r>
                            <w:r w:rsidR="00956D9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  <w:vertAlign w:val="superscript"/>
                              </w:rPr>
                              <w:t xml:space="preserve">+ </w:t>
                            </w:r>
                            <w:r w:rsidR="00956D9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 xml:space="preserve">NK 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31.1</w:t>
                            </w:r>
                            <w:r w:rsidR="00956D9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%</w:t>
                            </w:r>
                            <w:r w:rsidR="00956D99"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 xml:space="preserve"> 1.1%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05E4F1" id="_x0000_s1242" type="#_x0000_t202" style="position:absolute;margin-left:107.4pt;margin-top:305.7pt;width:81.9pt;height:17.7pt;z-index:-251216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" filled="f" stroked="f">
                <v:textbox>
                  <w:txbxContent>
                    <w:p w14:paraId="70B534B2" w14:textId="1B131323" w:rsidR="00956D99" w:rsidRPr="006E7159" w:rsidRDefault="000467CA" w:rsidP="000467CA"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CD107a</w:t>
                      </w:r>
                      <w:r w:rsidR="00956D9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  <w:vertAlign w:val="superscript"/>
                        </w:rPr>
                        <w:t xml:space="preserve">+ </w:t>
                      </w:r>
                      <w:r w:rsidR="00956D9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 xml:space="preserve">NK 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31.1</w:t>
                      </w:r>
                      <w:r w:rsidR="00956D9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%</w:t>
                      </w:r>
                      <w:r w:rsidR="00956D99"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 xml:space="preserve"> 1.1%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956D99" w:rsidRPr="00956D99">
        <mc:AlternateContent>
          <mc:Choice Requires="wps">
            <w:drawing>
              <wp:anchor distT="0" distB="0" distL="114300" distR="114300" simplePos="0" relativeHeight="252098560" behindDoc="1" locked="0" layoutInCell="1" allowOverlap="1" wp14:anchorId="7667E29D" wp14:editId="77E0DB3A">
                <wp:simplePos x="0" y="0"/>
                <wp:positionH relativeFrom="column">
                  <wp:posOffset>270510</wp:posOffset>
                </wp:positionH>
                <wp:positionV relativeFrom="paragraph">
                  <wp:posOffset>3878580</wp:posOffset>
                </wp:positionV>
                <wp:extent cx="1002030" cy="224790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2161" name="Text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02030" cy="22479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562136B" w14:textId="2C71DE32" w:rsidR="00956D99" w:rsidRPr="006E7159" w:rsidRDefault="00956D99" w:rsidP="00956D99">
                            <w:pPr>
                              <w:adjustRightInd w:val="0"/>
                              <w:snapToGrid w:val="0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CD107a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  <w:vertAlign w:val="superscript"/>
                              </w:rPr>
                              <w:t xml:space="preserve">+ 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 xml:space="preserve">NK </w:t>
                            </w:r>
                            <w:r w:rsidR="000467CA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4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6.4%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67E29D" id="_x0000_s1243" type="#_x0000_t202" style="position:absolute;margin-left:21.3pt;margin-top:305.4pt;width:78.9pt;height:17.7pt;z-index:-251217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" filled="f" stroked="f">
                <v:textbox>
                  <w:txbxContent>
                    <w:p w14:paraId="6562136B" w14:textId="2C71DE32" w:rsidR="00956D99" w:rsidRPr="006E7159" w:rsidRDefault="00956D99" w:rsidP="00956D99">
                      <w:pPr>
                        <w:adjustRightInd w:val="0"/>
                        <w:snapToGrid w:val="0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CD107a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  <w:vertAlign w:val="superscript"/>
                        </w:rPr>
                        <w:t xml:space="preserve">+ 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 xml:space="preserve">NK </w:t>
                      </w:r>
                      <w:r w:rsidR="000467CA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4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6.4%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956D9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96512" behindDoc="1" locked="0" layoutInCell="1" allowOverlap="1" wp14:anchorId="4218B4BA" wp14:editId="7E88CE2E">
                <wp:simplePos x="0" y="0"/>
                <wp:positionH relativeFrom="column">
                  <wp:posOffset>1363980</wp:posOffset>
                </wp:positionH>
                <wp:positionV relativeFrom="paragraph">
                  <wp:posOffset>2263140</wp:posOffset>
                </wp:positionV>
                <wp:extent cx="891540" cy="224790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2160" name="Text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1540" cy="22479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5E25E24" w14:textId="2EB83F46" w:rsidR="00956D99" w:rsidRPr="006E7159" w:rsidRDefault="00956D99" w:rsidP="00956D99">
                            <w:pPr>
                              <w:jc w:val="right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IFN</w:t>
                            </w:r>
                            <w:r w:rsidR="000467CA" w:rsidRPr="001D7996">
                              <w:rPr>
                                <w:rFonts w:ascii="Times New Roman" w:eastAsia="+mn-ea" w:hAnsi="Times New Roman" w:cs="Times New Roman"/>
                                <w:color w:val="000000"/>
                                <w:sz w:val="18"/>
                                <w:szCs w:val="18"/>
                                <w:lang w:val="el-GR"/>
                              </w:rPr>
                              <w:t>γ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  <w:vertAlign w:val="superscript"/>
                              </w:rPr>
                              <w:t xml:space="preserve">+ 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NK 21.3%</w:t>
                            </w: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 xml:space="preserve"> 1.1%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218B4BA" id="_x0000_s1244" type="#_x0000_t202" style="position:absolute;margin-left:107.4pt;margin-top:178.2pt;width:70.2pt;height:17.7pt;z-index:-251219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" filled="f" stroked="f">
                <v:textbox>
                  <w:txbxContent>
                    <w:p w14:paraId="15E25E24" w14:textId="2EB83F46" w:rsidR="00956D99" w:rsidRPr="006E7159" w:rsidRDefault="00956D99" w:rsidP="00956D99">
                      <w:pPr>
                        <w:jc w:val="right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IFN</w:t>
                      </w:r>
                      <w:r w:rsidR="000467CA" w:rsidRPr="001D7996">
                        <w:rPr>
                          <w:rFonts w:ascii="Times New Roman" w:eastAsia="+mn-ea" w:hAnsi="Times New Roman" w:cs="Times New Roman"/>
                          <w:color w:val="000000"/>
                          <w:sz w:val="18"/>
                          <w:szCs w:val="18"/>
                          <w:lang w:val="el-GR"/>
                        </w:rPr>
                        <w:t>γ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  <w:vertAlign w:val="superscript"/>
                        </w:rPr>
                        <w:t xml:space="preserve">+ 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NK 21.3%</w:t>
                      </w: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 xml:space="preserve"> 1.1%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956D99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2094464" behindDoc="1" locked="0" layoutInCell="1" allowOverlap="1" wp14:anchorId="29B33CA3" wp14:editId="6E0AF624">
                <wp:simplePos x="0" y="0"/>
                <wp:positionH relativeFrom="column">
                  <wp:posOffset>270510</wp:posOffset>
                </wp:positionH>
                <wp:positionV relativeFrom="paragraph">
                  <wp:posOffset>2259330</wp:posOffset>
                </wp:positionV>
                <wp:extent cx="891540" cy="224790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2158" name="Text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91540" cy="22479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741FABB" w14:textId="5BA9D1CB" w:rsidR="00956D99" w:rsidRPr="006E7159" w:rsidRDefault="00956D99" w:rsidP="00956D99">
                            <w:pPr>
                              <w:jc w:val="right"/>
                            </w:pP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IFN</w:t>
                            </w:r>
                            <w:r w:rsidR="000467CA" w:rsidRPr="001D7996">
                              <w:rPr>
                                <w:rFonts w:ascii="Times New Roman" w:eastAsia="+mn-ea" w:hAnsi="Times New Roman" w:cs="Times New Roman"/>
                                <w:color w:val="000000"/>
                                <w:sz w:val="18"/>
                                <w:szCs w:val="18"/>
                                <w:lang w:val="el-GR"/>
                              </w:rPr>
                              <w:t>γ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  <w:vertAlign w:val="superscript"/>
                              </w:rPr>
                              <w:t xml:space="preserve">+ </w:t>
                            </w:r>
                            <w:r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>NK 37.1%</w:t>
                            </w:r>
                            <w:r w:rsidRPr="006E7159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4"/>
                                <w:szCs w:val="14"/>
                              </w:rPr>
                              <w:t xml:space="preserve"> 1.1%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B33CA3" id="_x0000_s1245" type="#_x0000_t202" style="position:absolute;margin-left:21.3pt;margin-top:177.9pt;width:70.2pt;height:17.7pt;z-index:-251222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" filled="f" stroked="f">
                <v:textbox>
                  <w:txbxContent>
                    <w:p w14:paraId="3741FABB" w14:textId="5BA9D1CB" w:rsidR="00956D99" w:rsidRPr="006E7159" w:rsidRDefault="00956D99" w:rsidP="00956D99">
                      <w:pPr>
                        <w:jc w:val="right"/>
                      </w:pP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IFN</w:t>
                      </w:r>
                      <w:r w:rsidR="000467CA" w:rsidRPr="001D7996">
                        <w:rPr>
                          <w:rFonts w:ascii="Times New Roman" w:eastAsia="+mn-ea" w:hAnsi="Times New Roman" w:cs="Times New Roman"/>
                          <w:color w:val="000000"/>
                          <w:sz w:val="18"/>
                          <w:szCs w:val="18"/>
                          <w:lang w:val="el-GR"/>
                        </w:rPr>
                        <w:t>γ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  <w:vertAlign w:val="superscript"/>
                        </w:rPr>
                        <w:t xml:space="preserve">+ </w:t>
                      </w:r>
                      <w:r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>NK 37.1%</w:t>
                      </w:r>
                      <w:r w:rsidRPr="006E7159">
                        <w:rPr>
                          <w:rFonts w:ascii="Arial" w:eastAsia="+mn-ea" w:hAnsi="Arial" w:cs="Arial"/>
                          <w:color w:val="000000"/>
                          <w:kern w:val="24"/>
                          <w:sz w:val="14"/>
                          <w:szCs w:val="14"/>
                        </w:rPr>
                        <w:t xml:space="preserve"> 1.1%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956D99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2090368" behindDoc="1" locked="0" layoutInCell="1" allowOverlap="1" wp14:anchorId="49B82970" wp14:editId="0CC03C35">
            <wp:simplePos x="0" y="0"/>
            <wp:positionH relativeFrom="column">
              <wp:posOffset>1272540</wp:posOffset>
            </wp:positionH>
            <wp:positionV relativeFrom="paragraph">
              <wp:posOffset>1572895</wp:posOffset>
            </wp:positionV>
            <wp:extent cx="1005840" cy="1005840"/>
            <wp:effectExtent l="0" t="0" r="3810" b="3810"/>
            <wp:wrapTight wrapText="bothSides">
              <wp:wrapPolygon edited="0">
                <wp:start x="409" y="0"/>
                <wp:lineTo x="409" y="21273"/>
                <wp:lineTo x="21273" y="21273"/>
                <wp:lineTo x="21273" y="0"/>
                <wp:lineTo x="409" y="0"/>
              </wp:wrapPolygon>
            </wp:wrapTight>
            <wp:docPr id="2114" name="Picture 2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5840" cy="1005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56D99">
        <w:rPr>
          <w:noProof/>
        </w:rPr>
        <w:drawing>
          <wp:anchor distT="0" distB="0" distL="114300" distR="114300" simplePos="0" relativeHeight="252089344" behindDoc="1" locked="0" layoutInCell="1" allowOverlap="1" wp14:anchorId="79D9D7A5" wp14:editId="3D1C9656">
            <wp:simplePos x="0" y="0"/>
            <wp:positionH relativeFrom="column">
              <wp:posOffset>205105</wp:posOffset>
            </wp:positionH>
            <wp:positionV relativeFrom="paragraph">
              <wp:posOffset>1577340</wp:posOffset>
            </wp:positionV>
            <wp:extent cx="1005840" cy="1005840"/>
            <wp:effectExtent l="0" t="0" r="3810" b="3810"/>
            <wp:wrapTight wrapText="bothSides">
              <wp:wrapPolygon edited="0">
                <wp:start x="409" y="0"/>
                <wp:lineTo x="409" y="21273"/>
                <wp:lineTo x="21273" y="21273"/>
                <wp:lineTo x="21273" y="0"/>
                <wp:lineTo x="409" y="0"/>
              </wp:wrapPolygon>
            </wp:wrapTight>
            <wp:docPr id="142" name="Picture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5840" cy="1005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56D99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2092416" behindDoc="1" locked="0" layoutInCell="1" allowOverlap="1" wp14:anchorId="5DFADD13" wp14:editId="382CA5B9">
            <wp:simplePos x="0" y="0"/>
            <wp:positionH relativeFrom="column">
              <wp:posOffset>1272540</wp:posOffset>
            </wp:positionH>
            <wp:positionV relativeFrom="paragraph">
              <wp:posOffset>3236595</wp:posOffset>
            </wp:positionV>
            <wp:extent cx="1005840" cy="1005840"/>
            <wp:effectExtent l="0" t="0" r="3810" b="3810"/>
            <wp:wrapTight wrapText="bothSides">
              <wp:wrapPolygon edited="0">
                <wp:start x="409" y="0"/>
                <wp:lineTo x="409" y="21273"/>
                <wp:lineTo x="21273" y="21273"/>
                <wp:lineTo x="21273" y="0"/>
                <wp:lineTo x="409" y="0"/>
              </wp:wrapPolygon>
            </wp:wrapTight>
            <wp:docPr id="2116" name="Picture 2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5840" cy="1005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56D99"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2091392" behindDoc="1" locked="0" layoutInCell="1" allowOverlap="1" wp14:anchorId="787D6BEB" wp14:editId="45D2845C">
            <wp:simplePos x="0" y="0"/>
            <wp:positionH relativeFrom="column">
              <wp:posOffset>196850</wp:posOffset>
            </wp:positionH>
            <wp:positionV relativeFrom="paragraph">
              <wp:posOffset>3230245</wp:posOffset>
            </wp:positionV>
            <wp:extent cx="1005840" cy="1005840"/>
            <wp:effectExtent l="0" t="0" r="3810" b="3810"/>
            <wp:wrapTight wrapText="bothSides">
              <wp:wrapPolygon edited="0">
                <wp:start x="409" y="0"/>
                <wp:lineTo x="409" y="21273"/>
                <wp:lineTo x="21273" y="21273"/>
                <wp:lineTo x="21273" y="0"/>
                <wp:lineTo x="409" y="0"/>
              </wp:wrapPolygon>
            </wp:wrapTight>
            <wp:docPr id="2115" name="Picture 2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5840" cy="1005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14F32" w:rsidRPr="00E14F32">
        <w:rPr>
          <w:noProof/>
          <w:lang w:val="en-US" w:eastAsia="en-US"/>
        </w:rPr>
        <w:drawing>
          <wp:anchor distT="0" distB="0" distL="114300" distR="114300" simplePos="0" relativeHeight="251651065" behindDoc="1" locked="0" layoutInCell="1" allowOverlap="1" wp14:anchorId="380DEFFC" wp14:editId="46F96573">
            <wp:simplePos x="0" y="0"/>
            <wp:positionH relativeFrom="column">
              <wp:posOffset>3787140</wp:posOffset>
            </wp:positionH>
            <wp:positionV relativeFrom="paragraph">
              <wp:posOffset>2962333</wp:posOffset>
            </wp:positionV>
            <wp:extent cx="1944914" cy="1828800"/>
            <wp:effectExtent l="0" t="0" r="0" b="0"/>
            <wp:wrapTight wrapText="bothSides">
              <wp:wrapPolygon edited="0">
                <wp:start x="3386" y="2025"/>
                <wp:lineTo x="2116" y="3150"/>
                <wp:lineTo x="1905" y="6075"/>
                <wp:lineTo x="1905" y="14175"/>
                <wp:lineTo x="8677" y="16875"/>
                <wp:lineTo x="7830" y="17100"/>
                <wp:lineTo x="6349" y="17775"/>
                <wp:lineTo x="6349" y="19125"/>
                <wp:lineTo x="16507" y="19125"/>
                <wp:lineTo x="16718" y="18000"/>
                <wp:lineTo x="13967" y="17100"/>
                <wp:lineTo x="19470" y="16425"/>
                <wp:lineTo x="19258" y="15300"/>
                <wp:lineTo x="6772" y="13275"/>
                <wp:lineTo x="6772" y="9675"/>
                <wp:lineTo x="15449" y="8550"/>
                <wp:lineTo x="15449" y="7200"/>
                <wp:lineTo x="6772" y="6075"/>
                <wp:lineTo x="13544" y="5625"/>
                <wp:lineTo x="13544" y="2925"/>
                <wp:lineTo x="6137" y="2025"/>
                <wp:lineTo x="3386" y="2025"/>
              </wp:wrapPolygon>
            </wp:wrapTight>
            <wp:docPr id="2134" name="Picture 21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4914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14F32" w:rsidRPr="00E14F32">
        <w:rPr>
          <w:noProof/>
          <w:lang w:val="en-US" w:eastAsia="en-US"/>
        </w:rPr>
        <w:drawing>
          <wp:anchor distT="0" distB="0" distL="114300" distR="114300" simplePos="0" relativeHeight="251650041" behindDoc="1" locked="0" layoutInCell="1" allowOverlap="1" wp14:anchorId="49172FC1" wp14:editId="68B5C651">
            <wp:simplePos x="0" y="0"/>
            <wp:positionH relativeFrom="margin">
              <wp:posOffset>2258060</wp:posOffset>
            </wp:positionH>
            <wp:positionV relativeFrom="paragraph">
              <wp:posOffset>2972493</wp:posOffset>
            </wp:positionV>
            <wp:extent cx="1857983" cy="1828800"/>
            <wp:effectExtent l="0" t="0" r="0" b="0"/>
            <wp:wrapTight wrapText="bothSides">
              <wp:wrapPolygon edited="0">
                <wp:start x="9969" y="1800"/>
                <wp:lineTo x="4431" y="2250"/>
                <wp:lineTo x="1994" y="3375"/>
                <wp:lineTo x="1994" y="12375"/>
                <wp:lineTo x="2658" y="13050"/>
                <wp:lineTo x="5095" y="13050"/>
                <wp:lineTo x="5095" y="16200"/>
                <wp:lineTo x="7311" y="17100"/>
                <wp:lineTo x="5760" y="17775"/>
                <wp:lineTo x="5760" y="19125"/>
                <wp:lineTo x="16172" y="19125"/>
                <wp:lineTo x="16615" y="18000"/>
                <wp:lineTo x="14622" y="17325"/>
                <wp:lineTo x="19495" y="16425"/>
                <wp:lineTo x="19274" y="15300"/>
                <wp:lineTo x="5982" y="13050"/>
                <wp:lineTo x="7089" y="13050"/>
                <wp:lineTo x="11298" y="10125"/>
                <wp:lineTo x="15065" y="8775"/>
                <wp:lineTo x="15065" y="6525"/>
                <wp:lineTo x="11077" y="5850"/>
                <wp:lineTo x="13514" y="3825"/>
                <wp:lineTo x="13514" y="2925"/>
                <wp:lineTo x="11077" y="1800"/>
                <wp:lineTo x="9969" y="1800"/>
              </wp:wrapPolygon>
            </wp:wrapTight>
            <wp:docPr id="2131" name="Picture 21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983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14F32" w:rsidRPr="00E14F32">
        <w:rPr>
          <w:noProof/>
          <w:lang w:val="en-US" w:eastAsia="en-US"/>
        </w:rPr>
        <w:drawing>
          <wp:anchor distT="0" distB="0" distL="114300" distR="114300" simplePos="0" relativeHeight="251649017" behindDoc="1" locked="0" layoutInCell="1" allowOverlap="1" wp14:anchorId="15836A7E" wp14:editId="2085ED97">
            <wp:simplePos x="0" y="0"/>
            <wp:positionH relativeFrom="margin">
              <wp:posOffset>3757295</wp:posOffset>
            </wp:positionH>
            <wp:positionV relativeFrom="paragraph">
              <wp:posOffset>1235652</wp:posOffset>
            </wp:positionV>
            <wp:extent cx="1986915" cy="1828800"/>
            <wp:effectExtent l="0" t="0" r="0" b="0"/>
            <wp:wrapTight wrapText="bothSides">
              <wp:wrapPolygon edited="0">
                <wp:start x="3314" y="2025"/>
                <wp:lineTo x="2071" y="4050"/>
                <wp:lineTo x="1657" y="6075"/>
                <wp:lineTo x="1864" y="12825"/>
                <wp:lineTo x="2485" y="13275"/>
                <wp:lineTo x="6213" y="13275"/>
                <wp:lineTo x="5384" y="14625"/>
                <wp:lineTo x="6006" y="15750"/>
                <wp:lineTo x="10769" y="16875"/>
                <wp:lineTo x="8077" y="17100"/>
                <wp:lineTo x="6834" y="17775"/>
                <wp:lineTo x="6834" y="19125"/>
                <wp:lineTo x="16568" y="19125"/>
                <wp:lineTo x="16775" y="18000"/>
                <wp:lineTo x="14082" y="17100"/>
                <wp:lineTo x="19467" y="16425"/>
                <wp:lineTo x="19260" y="15300"/>
                <wp:lineTo x="7041" y="13275"/>
                <wp:lineTo x="7041" y="9675"/>
                <wp:lineTo x="15532" y="9675"/>
                <wp:lineTo x="15739" y="7425"/>
                <wp:lineTo x="9526" y="6075"/>
                <wp:lineTo x="14082" y="3825"/>
                <wp:lineTo x="13668" y="2475"/>
                <wp:lineTo x="6420" y="2025"/>
                <wp:lineTo x="3314" y="2025"/>
              </wp:wrapPolygon>
            </wp:wrapTight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6915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14F32" w:rsidRPr="00E14F32">
        <w:rPr>
          <w:noProof/>
          <w:lang w:val="en-US" w:eastAsia="en-US"/>
        </w:rPr>
        <w:drawing>
          <wp:anchor distT="0" distB="0" distL="114300" distR="114300" simplePos="0" relativeHeight="251647993" behindDoc="1" locked="0" layoutInCell="1" allowOverlap="1" wp14:anchorId="0933461C" wp14:editId="268F50A2">
            <wp:simplePos x="0" y="0"/>
            <wp:positionH relativeFrom="column">
              <wp:posOffset>2280920</wp:posOffset>
            </wp:positionH>
            <wp:positionV relativeFrom="paragraph">
              <wp:posOffset>1243907</wp:posOffset>
            </wp:positionV>
            <wp:extent cx="1908530" cy="1828800"/>
            <wp:effectExtent l="0" t="0" r="0" b="0"/>
            <wp:wrapTight wrapText="bothSides">
              <wp:wrapPolygon edited="0">
                <wp:start x="3666" y="2025"/>
                <wp:lineTo x="2156" y="6075"/>
                <wp:lineTo x="1941" y="7200"/>
                <wp:lineTo x="1941" y="11250"/>
                <wp:lineTo x="3666" y="13275"/>
                <wp:lineTo x="4960" y="13275"/>
                <wp:lineTo x="4097" y="14625"/>
                <wp:lineTo x="4744" y="15975"/>
                <wp:lineTo x="10782" y="16875"/>
                <wp:lineTo x="7116" y="16875"/>
                <wp:lineTo x="5607" y="17325"/>
                <wp:lineTo x="5607" y="19125"/>
                <wp:lineTo x="15742" y="19125"/>
                <wp:lineTo x="15957" y="17775"/>
                <wp:lineTo x="19192" y="16425"/>
                <wp:lineTo x="18976" y="15300"/>
                <wp:lineTo x="5822" y="13275"/>
                <wp:lineTo x="9704" y="13275"/>
                <wp:lineTo x="14879" y="11250"/>
                <wp:lineTo x="14664" y="9675"/>
                <wp:lineTo x="7763" y="6075"/>
                <wp:lineTo x="13370" y="4950"/>
                <wp:lineTo x="13154" y="2475"/>
                <wp:lineTo x="5175" y="2025"/>
                <wp:lineTo x="3666" y="2025"/>
              </wp:wrapPolygon>
            </wp:wrapTight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853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14F32" w:rsidRPr="00E14F32">
        <w:t xml:space="preserve"> </w: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20384" behindDoc="0" locked="0" layoutInCell="1" allowOverlap="1" wp14:anchorId="3C3BE027" wp14:editId="20AC7FDB">
                <wp:simplePos x="0" y="0"/>
                <wp:positionH relativeFrom="column">
                  <wp:posOffset>-136525</wp:posOffset>
                </wp:positionH>
                <wp:positionV relativeFrom="paragraph">
                  <wp:posOffset>3627755</wp:posOffset>
                </wp:positionV>
                <wp:extent cx="511175" cy="230505"/>
                <wp:effectExtent l="0" t="0" r="0" b="0"/>
                <wp:wrapNone/>
                <wp:docPr id="2109" name="TextBox 1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511175" cy="2305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947AB1A" w14:textId="77777777" w:rsidR="00956D99" w:rsidRPr="001D7996" w:rsidRDefault="00956D99" w:rsidP="006A57E2">
                            <w:pPr>
                              <w:spacing w:after="0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K1.1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C3BE027" id="_x0000_s1246" type="#_x0000_t202" style="position:absolute;margin-left:-10.75pt;margin-top:285.65pt;width:40.25pt;height:18.15pt;rotation:-90;z-index:25192038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" filled="f" stroked="f">
                <v:textbox style="mso-fit-shape-to-text:t">
                  <w:txbxContent>
                    <w:p w14:paraId="7947AB1A" w14:textId="77777777" w:rsidR="00956D99" w:rsidRPr="001D7996" w:rsidRDefault="00956D99" w:rsidP="006A57E2">
                      <w:pPr>
                        <w:spacing w:after="0"/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NK1.1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19360" behindDoc="0" locked="0" layoutInCell="1" allowOverlap="1" wp14:anchorId="7FEDC112" wp14:editId="14B1B826">
                <wp:simplePos x="0" y="0"/>
                <wp:positionH relativeFrom="column">
                  <wp:posOffset>-137160</wp:posOffset>
                </wp:positionH>
                <wp:positionV relativeFrom="paragraph">
                  <wp:posOffset>1952625</wp:posOffset>
                </wp:positionV>
                <wp:extent cx="511175" cy="230505"/>
                <wp:effectExtent l="0" t="0" r="0" b="0"/>
                <wp:wrapNone/>
                <wp:docPr id="2108" name="TextBox 1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511175" cy="230505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BD46C9A" w14:textId="77777777" w:rsidR="00956D99" w:rsidRPr="001D7996" w:rsidRDefault="00956D99" w:rsidP="006A57E2">
                            <w:pPr>
                              <w:spacing w:after="0"/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NK1.1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EDC112" id="_x0000_s1247" type="#_x0000_t202" style="position:absolute;margin-left:-10.8pt;margin-top:153.75pt;width:40.25pt;height:18.15pt;rotation:-90;z-index:25191936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" filled="f" stroked="f">
                <v:textbox style="mso-fit-shape-to-text:t">
                  <w:txbxContent>
                    <w:p w14:paraId="0BD46C9A" w14:textId="77777777" w:rsidR="00956D99" w:rsidRPr="001D7996" w:rsidRDefault="00956D99" w:rsidP="006A57E2">
                      <w:pPr>
                        <w:spacing w:after="0"/>
                        <w:textAlignment w:val="baseline"/>
                        <w:rPr>
                          <w:sz w:val="24"/>
                          <w:szCs w:val="24"/>
                        </w:rPr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NK1.1</w:t>
                      </w:r>
                    </w:p>
                  </w:txbxContent>
                </v:textbox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899904" behindDoc="0" locked="0" layoutInCell="1" allowOverlap="1" wp14:anchorId="589CF74B" wp14:editId="00F23724">
                <wp:simplePos x="0" y="0"/>
                <wp:positionH relativeFrom="column">
                  <wp:posOffset>765810</wp:posOffset>
                </wp:positionH>
                <wp:positionV relativeFrom="paragraph">
                  <wp:posOffset>4370070</wp:posOffset>
                </wp:positionV>
                <wp:extent cx="1258570" cy="0"/>
                <wp:effectExtent l="0" t="76200" r="17780" b="114300"/>
                <wp:wrapNone/>
                <wp:docPr id="2089" name="Straight Arrow Connector 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258570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25322F4" id="Straight Arrow Connector 98" o:spid="_x0000_s1026" type="#_x0000_t32" style="position:absolute;margin-left:60.3pt;margin-top:344.1pt;width:99.1pt;height:0;flip:y;z-index:251899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">
                <v:stroke endarrow="open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1952" behindDoc="0" locked="0" layoutInCell="1" allowOverlap="1" wp14:anchorId="3DE6FF94" wp14:editId="673A0F6E">
                <wp:simplePos x="0" y="0"/>
                <wp:positionH relativeFrom="column">
                  <wp:posOffset>621665</wp:posOffset>
                </wp:positionH>
                <wp:positionV relativeFrom="paragraph">
                  <wp:posOffset>2713355</wp:posOffset>
                </wp:positionV>
                <wp:extent cx="1375410" cy="0"/>
                <wp:effectExtent l="0" t="76200" r="15240" b="114300"/>
                <wp:wrapNone/>
                <wp:docPr id="2091" name="Straight Arrow Connector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375410" cy="0"/>
                        </a:xfrm>
                        <a:prstGeom prst="straightConnector1">
                          <a:avLst/>
                        </a:prstGeom>
                        <a:noFill/>
                        <a:ln w="9525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arrow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02083BDD" id="Straight Arrow Connector 100" o:spid="_x0000_s1026" type="#_x0000_t32" style="position:absolute;margin-left:48.95pt;margin-top:213.65pt;width:108.3pt;height:0;z-index:2519019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">
                <v:stroke endarrow="open"/>
              </v:shape>
            </w:pict>
          </mc:Fallback>
        </mc:AlternateContent>
      </w:r>
      <w:r w:rsidR="006A57E2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07072" behindDoc="0" locked="0" layoutInCell="1" allowOverlap="1" wp14:anchorId="18A89258" wp14:editId="30384DED">
                <wp:simplePos x="0" y="0"/>
                <wp:positionH relativeFrom="column">
                  <wp:posOffset>624205</wp:posOffset>
                </wp:positionH>
                <wp:positionV relativeFrom="paragraph">
                  <wp:posOffset>653506</wp:posOffset>
                </wp:positionV>
                <wp:extent cx="2591435" cy="0"/>
                <wp:effectExtent l="0" t="76200" r="18415" b="95250"/>
                <wp:wrapNone/>
                <wp:docPr id="2096" name="Straight Arrow Connector 10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591435" cy="0"/>
                        </a:xfrm>
                        <a:prstGeom prst="straightConnector1">
                          <a:avLst/>
                        </a:prstGeom>
                        <a:noFill/>
                        <a:ln w="19050" cap="flat" cmpd="sng" algn="ctr">
                          <a:solidFill>
                            <a:sysClr val="windowText" lastClr="000000">
                              <a:shade val="95000"/>
                              <a:satMod val="105000"/>
                            </a:sysClr>
                          </a:solidFill>
                          <a:prstDash val="solid"/>
                          <a:tailEnd type="triangle"/>
                        </a:ln>
                        <a:effectLst/>
                      </wps:spPr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29D21822" id="Straight Arrow Connector 105" o:spid="_x0000_s1026" type="#_x0000_t32" style="position:absolute;margin-left:49.15pt;margin-top:51.45pt;width:204.05pt;height:0;z-index:251907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" strokeweight="1.5pt">
                <v:stroke endarrow="block"/>
              </v:shape>
            </w:pict>
          </mc:Fallback>
        </mc:AlternateContent>
      </w:r>
      <w:r w:rsidR="00C81241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31A0E365" w14:textId="17C706A3" w:rsidR="00333771" w:rsidRPr="0060371F" w:rsidRDefault="0060371F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ry Figure 4. </w:t>
      </w:r>
      <w:r w:rsidR="00091570">
        <w:rPr>
          <w:rFonts w:ascii="Times New Roman" w:hAnsi="Times New Roman" w:cs="Times New Roman"/>
          <w:b/>
          <w:bCs/>
          <w:sz w:val="24"/>
          <w:szCs w:val="24"/>
        </w:rPr>
        <w:t xml:space="preserve">Suppression of </w:t>
      </w:r>
      <w:r w:rsidR="00333771" w:rsidRPr="002028DC">
        <w:rPr>
          <w:rFonts w:ascii="Times New Roman" w:hAnsi="Times New Roman" w:cs="Times New Roman"/>
          <w:b/>
          <w:bCs/>
          <w:sz w:val="24"/>
          <w:szCs w:val="24"/>
        </w:rPr>
        <w:t>NK cell effector function</w:t>
      </w:r>
      <w:r w:rsidR="007C13B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33771"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in WT mice </w:t>
      </w:r>
      <w:r w:rsidR="00091570">
        <w:rPr>
          <w:rFonts w:ascii="Times New Roman" w:hAnsi="Times New Roman" w:cs="Times New Roman"/>
          <w:b/>
          <w:bCs/>
          <w:sz w:val="24"/>
          <w:szCs w:val="24"/>
        </w:rPr>
        <w:t>injected with</w:t>
      </w:r>
      <w:r w:rsidR="00DB101A">
        <w:rPr>
          <w:rFonts w:ascii="Times New Roman" w:hAnsi="Times New Roman" w:cs="Times New Roman"/>
          <w:b/>
          <w:bCs/>
          <w:sz w:val="24"/>
          <w:szCs w:val="24"/>
        </w:rPr>
        <w:t xml:space="preserve"> 5-OP-RU-treated</w:t>
      </w:r>
      <w:r w:rsidR="00333771"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 B16F10 cells.</w:t>
      </w:r>
    </w:p>
    <w:p w14:paraId="04405B8F" w14:textId="4DE8B80C" w:rsidR="00643CAA" w:rsidRPr="002028DC" w:rsidRDefault="00333771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028DC">
        <w:rPr>
          <w:rFonts w:ascii="Times New Roman" w:hAnsi="Times New Roman" w:cs="Times New Roman"/>
          <w:sz w:val="24"/>
          <w:szCs w:val="24"/>
        </w:rPr>
        <w:t>(</w:t>
      </w:r>
      <w:r w:rsidRPr="00091570">
        <w:rPr>
          <w:rFonts w:ascii="Times New Roman" w:hAnsi="Times New Roman" w:cs="Times New Roman"/>
          <w:b/>
          <w:sz w:val="24"/>
          <w:szCs w:val="24"/>
        </w:rPr>
        <w:t>A</w:t>
      </w:r>
      <w:r w:rsidRPr="002028DC">
        <w:rPr>
          <w:rFonts w:ascii="Times New Roman" w:hAnsi="Times New Roman" w:cs="Times New Roman"/>
          <w:sz w:val="24"/>
          <w:szCs w:val="24"/>
        </w:rPr>
        <w:t xml:space="preserve">) </w:t>
      </w:r>
      <w:r w:rsidR="00091570">
        <w:rPr>
          <w:rFonts w:ascii="Times New Roman" w:hAnsi="Times New Roman" w:cs="Times New Roman"/>
          <w:sz w:val="24"/>
          <w:szCs w:val="24"/>
        </w:rPr>
        <w:t xml:space="preserve">Schematic to </w:t>
      </w:r>
      <w:r w:rsidR="00091570" w:rsidRPr="00240238">
        <w:rPr>
          <w:rFonts w:ascii="Times New Roman" w:hAnsi="Times New Roman" w:cs="Times New Roman"/>
          <w:noProof/>
          <w:sz w:val="24"/>
          <w:szCs w:val="24"/>
        </w:rPr>
        <w:t>analy</w:t>
      </w:r>
      <w:r w:rsidR="00240238">
        <w:rPr>
          <w:rFonts w:ascii="Times New Roman" w:hAnsi="Times New Roman" w:cs="Times New Roman"/>
          <w:noProof/>
          <w:sz w:val="24"/>
          <w:szCs w:val="24"/>
        </w:rPr>
        <w:t>z</w:t>
      </w:r>
      <w:r w:rsidR="00091570" w:rsidRPr="00240238">
        <w:rPr>
          <w:rFonts w:ascii="Times New Roman" w:hAnsi="Times New Roman" w:cs="Times New Roman"/>
          <w:noProof/>
          <w:sz w:val="24"/>
          <w:szCs w:val="24"/>
        </w:rPr>
        <w:t>e</w:t>
      </w:r>
      <w:r w:rsidR="00091570">
        <w:rPr>
          <w:rFonts w:ascii="Times New Roman" w:hAnsi="Times New Roman" w:cs="Times New Roman"/>
          <w:sz w:val="24"/>
          <w:szCs w:val="24"/>
        </w:rPr>
        <w:t xml:space="preserve"> NK cell effector function in the lungs of C57BL/6 WT mice injected with 5-OP-RU-pulsed B16F10. </w:t>
      </w:r>
      <w:r w:rsidRPr="002028DC">
        <w:rPr>
          <w:rFonts w:ascii="Times New Roman" w:hAnsi="Times New Roman" w:cs="Times New Roman"/>
          <w:sz w:val="24"/>
          <w:szCs w:val="24"/>
        </w:rPr>
        <w:t xml:space="preserve"> Groups of C57BL/6 WT mice (n= 5/group) were </w:t>
      </w:r>
      <w:proofErr w:type="spellStart"/>
      <w:r w:rsidRPr="002028DC">
        <w:rPr>
          <w:rFonts w:ascii="Times New Roman" w:hAnsi="Times New Roman" w:cs="Times New Roman"/>
          <w:sz w:val="24"/>
          <w:szCs w:val="24"/>
        </w:rPr>
        <w:t>i.v.</w:t>
      </w:r>
      <w:proofErr w:type="spellEnd"/>
      <w:r w:rsidRPr="002028DC">
        <w:rPr>
          <w:rFonts w:ascii="Times New Roman" w:hAnsi="Times New Roman" w:cs="Times New Roman"/>
          <w:sz w:val="24"/>
          <w:szCs w:val="24"/>
        </w:rPr>
        <w:t xml:space="preserve"> injected with 1 x 10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2028DC">
        <w:rPr>
          <w:rFonts w:ascii="Times New Roman" w:hAnsi="Times New Roman" w:cs="Times New Roman"/>
          <w:sz w:val="24"/>
          <w:szCs w:val="24"/>
        </w:rPr>
        <w:t xml:space="preserve"> B16F10 cells </w:t>
      </w:r>
      <w:r w:rsidR="00091570">
        <w:rPr>
          <w:rFonts w:ascii="Times New Roman" w:hAnsi="Times New Roman" w:cs="Times New Roman"/>
          <w:sz w:val="24"/>
          <w:szCs w:val="24"/>
        </w:rPr>
        <w:t xml:space="preserve">stimulated </w:t>
      </w:r>
      <w:r w:rsidRPr="002028DC">
        <w:rPr>
          <w:rFonts w:ascii="Times New Roman" w:hAnsi="Times New Roman" w:cs="Times New Roman"/>
          <w:sz w:val="24"/>
          <w:szCs w:val="24"/>
        </w:rPr>
        <w:t xml:space="preserve">with or without 5-OP-RU at the indicated concentrations for 4 h. Lungs of naïve or </w:t>
      </w:r>
      <w:r w:rsidRPr="002028DC">
        <w:rPr>
          <w:rFonts w:ascii="Times New Roman" w:hAnsi="Times New Roman" w:cs="Times New Roman"/>
          <w:noProof/>
          <w:sz w:val="24"/>
          <w:szCs w:val="24"/>
        </w:rPr>
        <w:t>tumor-bearing</w:t>
      </w:r>
      <w:r w:rsidRPr="002028DC">
        <w:rPr>
          <w:rFonts w:ascii="Times New Roman" w:hAnsi="Times New Roman" w:cs="Times New Roman"/>
          <w:sz w:val="24"/>
          <w:szCs w:val="24"/>
        </w:rPr>
        <w:t xml:space="preserve"> mice were harvested on day 11 </w:t>
      </w:r>
      <w:r w:rsidR="00981D1F" w:rsidRPr="002028DC">
        <w:rPr>
          <w:rFonts w:ascii="Times New Roman" w:hAnsi="Times New Roman" w:cs="Times New Roman"/>
          <w:sz w:val="24"/>
          <w:szCs w:val="24"/>
        </w:rPr>
        <w:t xml:space="preserve">relative to </w:t>
      </w:r>
      <w:proofErr w:type="spellStart"/>
      <w:r w:rsidR="00981D1F" w:rsidRPr="002028DC">
        <w:rPr>
          <w:rFonts w:ascii="Times New Roman" w:hAnsi="Times New Roman" w:cs="Times New Roman"/>
          <w:sz w:val="24"/>
          <w:szCs w:val="24"/>
        </w:rPr>
        <w:t>tumor</w:t>
      </w:r>
      <w:proofErr w:type="spellEnd"/>
      <w:r w:rsidR="00981D1F" w:rsidRPr="002028DC">
        <w:rPr>
          <w:rFonts w:ascii="Times New Roman" w:hAnsi="Times New Roman" w:cs="Times New Roman"/>
          <w:sz w:val="24"/>
          <w:szCs w:val="24"/>
        </w:rPr>
        <w:t xml:space="preserve"> cell inoculation </w:t>
      </w:r>
      <w:r w:rsidRPr="002028DC">
        <w:rPr>
          <w:rFonts w:ascii="Times New Roman" w:hAnsi="Times New Roman" w:cs="Times New Roman"/>
          <w:sz w:val="24"/>
          <w:szCs w:val="24"/>
        </w:rPr>
        <w:t>and single cell suspensions were stimulated with PMA/</w:t>
      </w:r>
      <w:r w:rsidR="007C13B6">
        <w:rPr>
          <w:rFonts w:ascii="Times New Roman" w:hAnsi="Times New Roman" w:cs="Times New Roman"/>
          <w:sz w:val="24"/>
          <w:szCs w:val="24"/>
        </w:rPr>
        <w:t>i</w:t>
      </w:r>
      <w:r w:rsidR="007C13B6" w:rsidRPr="002028DC">
        <w:rPr>
          <w:rFonts w:ascii="Times New Roman" w:hAnsi="Times New Roman" w:cs="Times New Roman"/>
          <w:sz w:val="24"/>
          <w:szCs w:val="24"/>
        </w:rPr>
        <w:t xml:space="preserve">onomycin </w:t>
      </w:r>
      <w:r w:rsidRPr="002028DC">
        <w:rPr>
          <w:rFonts w:ascii="Times New Roman" w:hAnsi="Times New Roman" w:cs="Times New Roman"/>
          <w:sz w:val="24"/>
          <w:szCs w:val="24"/>
        </w:rPr>
        <w:t xml:space="preserve">plus protein transport inhibitors for 3 h. NK cell </w:t>
      </w:r>
      <w:proofErr w:type="spellStart"/>
      <w:r w:rsidRPr="002028DC">
        <w:rPr>
          <w:rFonts w:ascii="Times New Roman" w:hAnsi="Times New Roman" w:cs="Times New Roman"/>
          <w:sz w:val="24"/>
          <w:szCs w:val="24"/>
        </w:rPr>
        <w:t>IFNγ</w:t>
      </w:r>
      <w:proofErr w:type="spellEnd"/>
      <w:r w:rsidRPr="002028DC">
        <w:rPr>
          <w:rFonts w:ascii="Times New Roman" w:hAnsi="Times New Roman" w:cs="Times New Roman"/>
          <w:sz w:val="24"/>
          <w:szCs w:val="24"/>
        </w:rPr>
        <w:t xml:space="preserve"> production and degranulation (measured by CD107a expression) we</w:t>
      </w:r>
      <w:r w:rsidR="00091570">
        <w:rPr>
          <w:rFonts w:ascii="Times New Roman" w:hAnsi="Times New Roman" w:cs="Times New Roman"/>
          <w:sz w:val="24"/>
          <w:szCs w:val="24"/>
        </w:rPr>
        <w:t>re</w:t>
      </w:r>
      <w:r w:rsidRPr="002028DC">
        <w:rPr>
          <w:rFonts w:ascii="Times New Roman" w:hAnsi="Times New Roman" w:cs="Times New Roman"/>
          <w:sz w:val="24"/>
          <w:szCs w:val="24"/>
        </w:rPr>
        <w:t xml:space="preserve"> determined </w:t>
      </w:r>
      <w:r w:rsidR="00091570">
        <w:rPr>
          <w:rFonts w:ascii="Times New Roman" w:hAnsi="Times New Roman" w:cs="Times New Roman"/>
          <w:sz w:val="24"/>
          <w:szCs w:val="24"/>
        </w:rPr>
        <w:t>by</w:t>
      </w:r>
      <w:r w:rsidRPr="002028DC">
        <w:rPr>
          <w:rFonts w:ascii="Times New Roman" w:hAnsi="Times New Roman" w:cs="Times New Roman"/>
          <w:sz w:val="24"/>
          <w:szCs w:val="24"/>
        </w:rPr>
        <w:t xml:space="preserve"> flow cytometry. </w:t>
      </w:r>
      <w:r w:rsidR="00DA68C1" w:rsidRPr="002028DC">
        <w:rPr>
          <w:rFonts w:ascii="Times New Roman" w:hAnsi="Times New Roman" w:cs="Times New Roman"/>
          <w:sz w:val="24"/>
          <w:szCs w:val="24"/>
        </w:rPr>
        <w:t>(</w:t>
      </w:r>
      <w:r w:rsidR="00DA68C1" w:rsidRPr="002028DC">
        <w:rPr>
          <w:rFonts w:ascii="Times New Roman" w:hAnsi="Times New Roman" w:cs="Times New Roman"/>
          <w:b/>
          <w:sz w:val="24"/>
          <w:szCs w:val="24"/>
        </w:rPr>
        <w:t>B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) Representative FACS plots of </w:t>
      </w:r>
      <w:proofErr w:type="spellStart"/>
      <w:r w:rsidR="00DA68C1" w:rsidRPr="002028DC">
        <w:rPr>
          <w:rFonts w:ascii="Times New Roman" w:hAnsi="Times New Roman" w:cs="Times New Roman"/>
          <w:sz w:val="24"/>
          <w:szCs w:val="24"/>
        </w:rPr>
        <w:t>IFNγ</w:t>
      </w:r>
      <w:proofErr w:type="spellEnd"/>
      <w:r w:rsidR="00DA68C1" w:rsidRPr="002028DC">
        <w:rPr>
          <w:rFonts w:ascii="Times New Roman" w:hAnsi="Times New Roman" w:cs="Times New Roman"/>
          <w:sz w:val="24"/>
          <w:szCs w:val="24"/>
        </w:rPr>
        <w:t xml:space="preserve"> production by NK cells</w:t>
      </w:r>
      <w:r w:rsidR="000E2053">
        <w:rPr>
          <w:rFonts w:ascii="Times New Roman" w:hAnsi="Times New Roman" w:cs="Times New Roman"/>
          <w:sz w:val="24"/>
          <w:szCs w:val="24"/>
        </w:rPr>
        <w:t xml:space="preserve"> </w:t>
      </w:r>
      <w:r w:rsidR="000E2053" w:rsidRPr="002028DC">
        <w:rPr>
          <w:rFonts w:ascii="Times New Roman" w:hAnsi="Times New Roman" w:cs="Times New Roman"/>
          <w:sz w:val="24"/>
          <w:szCs w:val="24"/>
        </w:rPr>
        <w:t>(NKp46</w:t>
      </w:r>
      <w:r w:rsidR="000E2053" w:rsidRPr="002028D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0E2053" w:rsidRPr="002028DC">
        <w:rPr>
          <w:rFonts w:ascii="Times New Roman" w:hAnsi="Times New Roman" w:cs="Times New Roman"/>
          <w:sz w:val="24"/>
          <w:szCs w:val="24"/>
        </w:rPr>
        <w:t>NK1.1</w:t>
      </w:r>
      <w:r w:rsidR="00760CAD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0E2053" w:rsidRPr="002028DC">
        <w:rPr>
          <w:rFonts w:ascii="Times New Roman" w:hAnsi="Times New Roman" w:cs="Times New Roman"/>
          <w:sz w:val="24"/>
          <w:szCs w:val="24"/>
        </w:rPr>
        <w:t>TCRβ</w:t>
      </w:r>
      <w:r w:rsidR="000E2053" w:rsidRPr="002028DC">
        <w:rPr>
          <w:rFonts w:ascii="Times New Roman" w:hAnsi="Times New Roman" w:cs="Times New Roman"/>
          <w:sz w:val="24"/>
          <w:szCs w:val="24"/>
          <w:vertAlign w:val="superscript"/>
        </w:rPr>
        <w:t xml:space="preserve">- </w:t>
      </w:r>
      <w:r w:rsidR="000E2053" w:rsidRPr="002028DC">
        <w:rPr>
          <w:rFonts w:ascii="Times New Roman" w:hAnsi="Times New Roman" w:cs="Times New Roman"/>
          <w:sz w:val="24"/>
          <w:szCs w:val="24"/>
        </w:rPr>
        <w:t>CD45.2</w:t>
      </w:r>
      <w:r w:rsidR="000E2053" w:rsidRPr="002028D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="000E2053" w:rsidRPr="002028DC">
        <w:rPr>
          <w:rFonts w:ascii="Times New Roman" w:hAnsi="Times New Roman" w:cs="Times New Roman"/>
          <w:sz w:val="24"/>
          <w:szCs w:val="24"/>
        </w:rPr>
        <w:t>)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. </w:t>
      </w:r>
      <w:r w:rsidRPr="002028DC">
        <w:rPr>
          <w:rFonts w:ascii="Times New Roman" w:hAnsi="Times New Roman" w:cs="Times New Roman"/>
          <w:sz w:val="24"/>
          <w:szCs w:val="24"/>
        </w:rPr>
        <w:t>(</w:t>
      </w:r>
      <w:r w:rsidR="00DA68C1" w:rsidRPr="002028DC">
        <w:rPr>
          <w:rFonts w:ascii="Times New Roman" w:hAnsi="Times New Roman" w:cs="Times New Roman"/>
          <w:b/>
          <w:sz w:val="24"/>
          <w:szCs w:val="24"/>
        </w:rPr>
        <w:t>C</w:t>
      </w:r>
      <w:r w:rsidRPr="002028DC">
        <w:rPr>
          <w:rFonts w:ascii="Times New Roman" w:hAnsi="Times New Roman" w:cs="Times New Roman"/>
          <w:sz w:val="24"/>
          <w:szCs w:val="24"/>
        </w:rPr>
        <w:t xml:space="preserve">) The proportions 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and </w:t>
      </w:r>
      <w:r w:rsidR="00760CAD">
        <w:rPr>
          <w:rFonts w:ascii="Times New Roman" w:hAnsi="Times New Roman" w:cs="Times New Roman"/>
          <w:sz w:val="24"/>
          <w:szCs w:val="24"/>
        </w:rPr>
        <w:t xml:space="preserve">geometric 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MFI </w:t>
      </w:r>
      <w:r w:rsidRPr="002028DC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Pr="002028DC">
        <w:rPr>
          <w:rFonts w:ascii="Times New Roman" w:hAnsi="Times New Roman" w:cs="Times New Roman"/>
          <w:sz w:val="24"/>
          <w:szCs w:val="24"/>
        </w:rPr>
        <w:t>IFNγ</w:t>
      </w:r>
      <w:proofErr w:type="spellEnd"/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2028DC">
        <w:rPr>
          <w:rFonts w:ascii="Times New Roman" w:hAnsi="Times New Roman" w:cs="Times New Roman"/>
          <w:sz w:val="24"/>
          <w:szCs w:val="24"/>
        </w:rPr>
        <w:t xml:space="preserve"> NK cells amongst NK cells</w:t>
      </w:r>
      <w:r w:rsidR="00DA68C1" w:rsidRPr="002028DC">
        <w:rPr>
          <w:rFonts w:ascii="Times New Roman" w:hAnsi="Times New Roman" w:cs="Times New Roman"/>
          <w:sz w:val="24"/>
          <w:szCs w:val="24"/>
        </w:rPr>
        <w:t>. (</w:t>
      </w:r>
      <w:r w:rsidR="00DA68C1" w:rsidRPr="002028DC">
        <w:rPr>
          <w:rFonts w:ascii="Times New Roman" w:hAnsi="Times New Roman" w:cs="Times New Roman"/>
          <w:b/>
          <w:sz w:val="24"/>
          <w:szCs w:val="24"/>
        </w:rPr>
        <w:t>D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) Representative FACS plots of CD107a expression on NK cells. </w:t>
      </w:r>
      <w:r w:rsidRPr="002028DC">
        <w:rPr>
          <w:rFonts w:ascii="Times New Roman" w:hAnsi="Times New Roman" w:cs="Times New Roman"/>
          <w:sz w:val="24"/>
          <w:szCs w:val="24"/>
        </w:rPr>
        <w:t>(</w:t>
      </w:r>
      <w:r w:rsidR="00DA68C1" w:rsidRPr="002028DC">
        <w:rPr>
          <w:rFonts w:ascii="Times New Roman" w:hAnsi="Times New Roman" w:cs="Times New Roman"/>
          <w:b/>
          <w:sz w:val="24"/>
          <w:szCs w:val="24"/>
        </w:rPr>
        <w:t>E</w:t>
      </w:r>
      <w:r w:rsidRPr="002028DC">
        <w:rPr>
          <w:rFonts w:ascii="Times New Roman" w:hAnsi="Times New Roman" w:cs="Times New Roman"/>
          <w:sz w:val="24"/>
          <w:szCs w:val="24"/>
        </w:rPr>
        <w:t xml:space="preserve">) The proportions 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and MFI </w:t>
      </w:r>
      <w:r w:rsidRPr="002028DC">
        <w:rPr>
          <w:rFonts w:ascii="Times New Roman" w:hAnsi="Times New Roman" w:cs="Times New Roman"/>
          <w:sz w:val="24"/>
          <w:szCs w:val="24"/>
        </w:rPr>
        <w:t>of CD107a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>+</w:t>
      </w:r>
      <w:r w:rsidRPr="002028DC">
        <w:rPr>
          <w:rFonts w:ascii="Times New Roman" w:hAnsi="Times New Roman" w:cs="Times New Roman"/>
          <w:sz w:val="24"/>
          <w:szCs w:val="24"/>
        </w:rPr>
        <w:t xml:space="preserve"> NK cells amongst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 NK cells. </w:t>
      </w:r>
      <w:r w:rsidR="00091570" w:rsidRPr="002028DC">
        <w:rPr>
          <w:rFonts w:ascii="Times New Roman" w:hAnsi="Times New Roman" w:cs="Times New Roman"/>
          <w:sz w:val="24"/>
          <w:szCs w:val="24"/>
        </w:rPr>
        <w:t xml:space="preserve">Data presented as mean ± SEM. </w:t>
      </w:r>
      <w:r w:rsidR="00091570" w:rsidRPr="00240238">
        <w:rPr>
          <w:rFonts w:ascii="Times New Roman" w:hAnsi="Times New Roman" w:cs="Times New Roman"/>
          <w:noProof/>
          <w:sz w:val="24"/>
          <w:szCs w:val="24"/>
        </w:rPr>
        <w:t>E</w:t>
      </w:r>
      <w:r w:rsidR="00DA68C1" w:rsidRPr="00240238">
        <w:rPr>
          <w:rFonts w:ascii="Times New Roman" w:hAnsi="Times New Roman" w:cs="Times New Roman"/>
          <w:noProof/>
          <w:sz w:val="24"/>
          <w:szCs w:val="24"/>
        </w:rPr>
        <w:t>xperiment</w:t>
      </w:r>
      <w:r w:rsidRPr="002028DC">
        <w:rPr>
          <w:rFonts w:ascii="Times New Roman" w:hAnsi="Times New Roman" w:cs="Times New Roman"/>
          <w:sz w:val="24"/>
          <w:szCs w:val="24"/>
        </w:rPr>
        <w:t xml:space="preserve"> was performed once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. </w:t>
      </w:r>
      <w:r w:rsidRPr="002028DC">
        <w:rPr>
          <w:rFonts w:ascii="Times New Roman" w:hAnsi="Times New Roman" w:cs="Times New Roman"/>
          <w:sz w:val="24"/>
          <w:szCs w:val="24"/>
        </w:rPr>
        <w:t>Significant differences between groups as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 </w:t>
      </w:r>
      <w:r w:rsidRPr="002028DC">
        <w:rPr>
          <w:rFonts w:ascii="Times New Roman" w:hAnsi="Times New Roman" w:cs="Times New Roman"/>
          <w:sz w:val="24"/>
          <w:szCs w:val="24"/>
        </w:rPr>
        <w:t xml:space="preserve">indicated by crossbars were determined by </w:t>
      </w:r>
      <w:r w:rsidR="00DA68C1" w:rsidRPr="002028DC">
        <w:rPr>
          <w:rFonts w:ascii="Times New Roman" w:hAnsi="Times New Roman" w:cs="Times New Roman"/>
          <w:sz w:val="24"/>
          <w:szCs w:val="24"/>
        </w:rPr>
        <w:t>a</w:t>
      </w:r>
      <w:r w:rsidRPr="002028DC">
        <w:rPr>
          <w:rFonts w:ascii="Times New Roman" w:hAnsi="Times New Roman" w:cs="Times New Roman"/>
          <w:sz w:val="24"/>
          <w:szCs w:val="24"/>
        </w:rPr>
        <w:t xml:space="preserve"> one-way ANOVA followed by Tukey </w:t>
      </w:r>
      <w:r w:rsidRPr="001B0958">
        <w:rPr>
          <w:rFonts w:ascii="Times New Roman" w:hAnsi="Times New Roman" w:cs="Times New Roman"/>
          <w:i/>
          <w:noProof/>
          <w:sz w:val="24"/>
          <w:szCs w:val="24"/>
        </w:rPr>
        <w:t>post-hoc</w:t>
      </w:r>
      <w:r w:rsidR="00DA68C1" w:rsidRPr="002028DC">
        <w:rPr>
          <w:rFonts w:ascii="Times New Roman" w:hAnsi="Times New Roman" w:cs="Times New Roman"/>
          <w:sz w:val="24"/>
          <w:szCs w:val="24"/>
        </w:rPr>
        <w:t xml:space="preserve"> </w:t>
      </w:r>
      <w:r w:rsidRPr="002028DC">
        <w:rPr>
          <w:rFonts w:ascii="Times New Roman" w:hAnsi="Times New Roman" w:cs="Times New Roman"/>
          <w:sz w:val="24"/>
          <w:szCs w:val="24"/>
        </w:rPr>
        <w:t>test, *p&lt;0.05, **p&lt;0.01, ***p&lt;0.001, ****p&lt;0.0001.</w:t>
      </w:r>
    </w:p>
    <w:p w14:paraId="34052377" w14:textId="77777777" w:rsidR="009F5584" w:rsidRPr="002028DC" w:rsidRDefault="009F5584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761EA1D7" w14:textId="77777777" w:rsidR="00C81241" w:rsidRDefault="00C8124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A1DC01E" w14:textId="7CEF8F85" w:rsidR="00C81241" w:rsidRDefault="0068767A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67A">
        <w:rPr>
          <w:noProof/>
          <w:lang w:val="en-US" w:eastAsia="en-US"/>
        </w:rPr>
        <w:lastRenderedPageBreak/>
        <w:drawing>
          <wp:anchor distT="0" distB="0" distL="114300" distR="114300" simplePos="0" relativeHeight="251654140" behindDoc="1" locked="0" layoutInCell="1" allowOverlap="1" wp14:anchorId="2239EEE6" wp14:editId="3359927E">
            <wp:simplePos x="0" y="0"/>
            <wp:positionH relativeFrom="column">
              <wp:posOffset>1414145</wp:posOffset>
            </wp:positionH>
            <wp:positionV relativeFrom="paragraph">
              <wp:posOffset>109073</wp:posOffset>
            </wp:positionV>
            <wp:extent cx="1533976" cy="2057400"/>
            <wp:effectExtent l="0" t="0" r="0" b="0"/>
            <wp:wrapTight wrapText="bothSides">
              <wp:wrapPolygon edited="0">
                <wp:start x="4561" y="2000"/>
                <wp:lineTo x="2952" y="3200"/>
                <wp:lineTo x="2147" y="11000"/>
                <wp:lineTo x="3220" y="12000"/>
                <wp:lineTo x="2683" y="12200"/>
                <wp:lineTo x="2683" y="13200"/>
                <wp:lineTo x="7513" y="15200"/>
                <wp:lineTo x="6440" y="16200"/>
                <wp:lineTo x="6708" y="17400"/>
                <wp:lineTo x="7781" y="18400"/>
                <wp:lineTo x="7781" y="19400"/>
                <wp:lineTo x="16636" y="19400"/>
                <wp:lineTo x="17441" y="18400"/>
                <wp:lineTo x="17173" y="16800"/>
                <wp:lineTo x="16099" y="15200"/>
                <wp:lineTo x="19588" y="14000"/>
                <wp:lineTo x="18514" y="13600"/>
                <wp:lineTo x="6976" y="12000"/>
                <wp:lineTo x="9660" y="10600"/>
                <wp:lineTo x="11538" y="8800"/>
                <wp:lineTo x="17441" y="6200"/>
                <wp:lineTo x="18514" y="5200"/>
                <wp:lineTo x="15831" y="2800"/>
                <wp:lineTo x="6171" y="2000"/>
                <wp:lineTo x="4561" y="2000"/>
              </wp:wrapPolygon>
            </wp:wrapTight>
            <wp:docPr id="2157" name="Picture 21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3976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927552" behindDoc="0" locked="0" layoutInCell="1" allowOverlap="1" wp14:anchorId="154A90BF" wp14:editId="67FE1911">
            <wp:simplePos x="0" y="0"/>
            <wp:positionH relativeFrom="column">
              <wp:posOffset>14605</wp:posOffset>
            </wp:positionH>
            <wp:positionV relativeFrom="paragraph">
              <wp:posOffset>83820</wp:posOffset>
            </wp:positionV>
            <wp:extent cx="1585913" cy="2058988"/>
            <wp:effectExtent l="0" t="0" r="0" b="0"/>
            <wp:wrapNone/>
            <wp:docPr id="213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5913" cy="20589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929600" behindDoc="0" locked="0" layoutInCell="1" allowOverlap="1" wp14:anchorId="2A167183" wp14:editId="24071D58">
            <wp:simplePos x="0" y="0"/>
            <wp:positionH relativeFrom="column">
              <wp:posOffset>2780665</wp:posOffset>
            </wp:positionH>
            <wp:positionV relativeFrom="paragraph">
              <wp:posOffset>97790</wp:posOffset>
            </wp:positionV>
            <wp:extent cx="1536700" cy="2058988"/>
            <wp:effectExtent l="0" t="0" r="0" b="0"/>
            <wp:wrapNone/>
            <wp:docPr id="213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8" name="Picture 4"/>
                    <pic:cNvPicPr>
                      <a:picLocks noChangeAspect="1" noChangeArrowheads="1"/>
                    </pic:cNvPicPr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6700" cy="20589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930624" behindDoc="0" locked="0" layoutInCell="1" allowOverlap="1" wp14:anchorId="332981CA" wp14:editId="3FFD7FA0">
            <wp:simplePos x="0" y="0"/>
            <wp:positionH relativeFrom="column">
              <wp:posOffset>0</wp:posOffset>
            </wp:positionH>
            <wp:positionV relativeFrom="paragraph">
              <wp:posOffset>2266950</wp:posOffset>
            </wp:positionV>
            <wp:extent cx="1577975" cy="2049462"/>
            <wp:effectExtent l="0" t="0" r="0" b="0"/>
            <wp:wrapNone/>
            <wp:docPr id="213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9" name="Picture 5"/>
                    <pic:cNvPicPr>
                      <a:picLocks noChangeAspect="1" noChangeArrowheads="1"/>
                    </pic:cNvPicPr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77975" cy="20494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932672" behindDoc="0" locked="0" layoutInCell="1" allowOverlap="1" wp14:anchorId="1F4B79B6" wp14:editId="1656C065">
            <wp:simplePos x="0" y="0"/>
            <wp:positionH relativeFrom="column">
              <wp:posOffset>2794000</wp:posOffset>
            </wp:positionH>
            <wp:positionV relativeFrom="paragraph">
              <wp:posOffset>2249170</wp:posOffset>
            </wp:positionV>
            <wp:extent cx="1535113" cy="2057400"/>
            <wp:effectExtent l="0" t="0" r="0" b="0"/>
            <wp:wrapNone/>
            <wp:docPr id="213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1" name="Picture 7"/>
                    <pic:cNvPicPr>
                      <a:picLocks noChangeAspect="1" noChangeArrowheads="1"/>
                    </pic:cNvPicPr>
                  </pic:nvPicPr>
                  <pic:blipFill>
                    <a:blip r:embed="rId8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5113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933696" behindDoc="0" locked="0" layoutInCell="1" allowOverlap="1" wp14:anchorId="7DAB3B8B" wp14:editId="191F9DD0">
            <wp:simplePos x="0" y="0"/>
            <wp:positionH relativeFrom="column">
              <wp:posOffset>62230</wp:posOffset>
            </wp:positionH>
            <wp:positionV relativeFrom="paragraph">
              <wp:posOffset>4370705</wp:posOffset>
            </wp:positionV>
            <wp:extent cx="1725613" cy="2076450"/>
            <wp:effectExtent l="0" t="0" r="0" b="0"/>
            <wp:wrapNone/>
            <wp:docPr id="213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2" name="Picture 8"/>
                    <pic:cNvPicPr>
                      <a:picLocks noChangeAspect="1" noChangeArrowheads="1"/>
                    </pic:cNvPicPr>
                  </pic:nvPicPr>
                  <pic:blipFill>
                    <a:blip r:embed="rId8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5613" cy="2076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w:drawing>
          <wp:anchor distT="0" distB="0" distL="114300" distR="114300" simplePos="0" relativeHeight="251934720" behindDoc="0" locked="0" layoutInCell="1" allowOverlap="1" wp14:anchorId="18E10538" wp14:editId="6CF5F419">
            <wp:simplePos x="0" y="0"/>
            <wp:positionH relativeFrom="column">
              <wp:posOffset>1680210</wp:posOffset>
            </wp:positionH>
            <wp:positionV relativeFrom="paragraph">
              <wp:posOffset>4370705</wp:posOffset>
            </wp:positionV>
            <wp:extent cx="1725613" cy="2076450"/>
            <wp:effectExtent l="0" t="0" r="0" b="0"/>
            <wp:wrapNone/>
            <wp:docPr id="213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3" name="Picture 9"/>
                    <pic:cNvPicPr>
                      <a:picLocks noChangeAspect="1" noChangeArrowheads="1"/>
                    </pic:cNvPicPr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5613" cy="2076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35744" behindDoc="0" locked="0" layoutInCell="1" allowOverlap="1" wp14:anchorId="7ACB0D5C" wp14:editId="32A2647C">
                <wp:simplePos x="0" y="0"/>
                <wp:positionH relativeFrom="column">
                  <wp:posOffset>1660525</wp:posOffset>
                </wp:positionH>
                <wp:positionV relativeFrom="paragraph">
                  <wp:posOffset>0</wp:posOffset>
                </wp:positionV>
                <wp:extent cx="332142" cy="338554"/>
                <wp:effectExtent l="0" t="0" r="0" b="0"/>
                <wp:wrapNone/>
                <wp:docPr id="2122" name="Text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454547AB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B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ACB0D5C" id="_x0000_s1248" type="#_x0000_t202" style="position:absolute;left:0;text-align:left;margin-left:130.75pt;margin-top:0;width:26.15pt;height:26.65pt;z-index:25193574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" filled="f" stroked="f">
                <v:textbox style="mso-fit-shape-to-text:t">
                  <w:txbxContent>
                    <w:p w14:paraId="454547AB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36768" behindDoc="0" locked="0" layoutInCell="1" allowOverlap="1" wp14:anchorId="705D8115" wp14:editId="1AF5B733">
                <wp:simplePos x="0" y="0"/>
                <wp:positionH relativeFrom="column">
                  <wp:posOffset>265430</wp:posOffset>
                </wp:positionH>
                <wp:positionV relativeFrom="paragraph">
                  <wp:posOffset>0</wp:posOffset>
                </wp:positionV>
                <wp:extent cx="332142" cy="338554"/>
                <wp:effectExtent l="0" t="0" r="0" b="0"/>
                <wp:wrapNone/>
                <wp:docPr id="2123" name="Text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D705FE1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A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05D8115" id="TextBox 12" o:spid="_x0000_s1249" type="#_x0000_t202" style="position:absolute;left:0;text-align:left;margin-left:20.9pt;margin-top:0;width:26.15pt;height:26.65pt;z-index:25193676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" filled="f" stroked="f">
                <v:textbox style="mso-fit-shape-to-text:t">
                  <w:txbxContent>
                    <w:p w14:paraId="2D705FE1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37792" behindDoc="0" locked="0" layoutInCell="1" allowOverlap="1" wp14:anchorId="5432AE17" wp14:editId="5F81E44F">
                <wp:simplePos x="0" y="0"/>
                <wp:positionH relativeFrom="column">
                  <wp:posOffset>1665605</wp:posOffset>
                </wp:positionH>
                <wp:positionV relativeFrom="paragraph">
                  <wp:posOffset>2125345</wp:posOffset>
                </wp:positionV>
                <wp:extent cx="320922" cy="338554"/>
                <wp:effectExtent l="0" t="0" r="0" b="0"/>
                <wp:wrapNone/>
                <wp:docPr id="2124" name="Text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92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89DE730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432AE17" id="_x0000_s1250" type="#_x0000_t202" style="position:absolute;left:0;text-align:left;margin-left:131.15pt;margin-top:167.35pt;width:25.25pt;height:26.65pt;z-index:25193779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" filled="f" stroked="f">
                <v:textbox style="mso-fit-shape-to-text:t">
                  <w:txbxContent>
                    <w:p w14:paraId="689DE730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38816" behindDoc="0" locked="0" layoutInCell="1" allowOverlap="1" wp14:anchorId="35A211A7" wp14:editId="1520A12A">
                <wp:simplePos x="0" y="0"/>
                <wp:positionH relativeFrom="column">
                  <wp:posOffset>270510</wp:posOffset>
                </wp:positionH>
                <wp:positionV relativeFrom="paragraph">
                  <wp:posOffset>2125345</wp:posOffset>
                </wp:positionV>
                <wp:extent cx="332142" cy="338554"/>
                <wp:effectExtent l="0" t="0" r="0" b="0"/>
                <wp:wrapNone/>
                <wp:docPr id="2125" name="Text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C1F2C9B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D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5A211A7" id="_x0000_s1251" type="#_x0000_t202" style="position:absolute;left:0;text-align:left;margin-left:21.3pt;margin-top:167.35pt;width:26.15pt;height:26.65pt;z-index:25193881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" filled="f" stroked="f">
                <v:textbox style="mso-fit-shape-to-text:t">
                  <w:txbxContent>
                    <w:p w14:paraId="7C1F2C9B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39840" behindDoc="0" locked="0" layoutInCell="1" allowOverlap="1" wp14:anchorId="085C6C7F" wp14:editId="1FD38268">
                <wp:simplePos x="0" y="0"/>
                <wp:positionH relativeFrom="column">
                  <wp:posOffset>3032125</wp:posOffset>
                </wp:positionH>
                <wp:positionV relativeFrom="paragraph">
                  <wp:posOffset>0</wp:posOffset>
                </wp:positionV>
                <wp:extent cx="332142" cy="338554"/>
                <wp:effectExtent l="0" t="0" r="0" b="0"/>
                <wp:wrapNone/>
                <wp:docPr id="2126" name="Text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58D1DE3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85C6C7F" id="_x0000_s1252" type="#_x0000_t202" style="position:absolute;left:0;text-align:left;margin-left:238.75pt;margin-top:0;width:26.15pt;height:26.65pt;z-index:25193984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" filled="f" stroked="f">
                <v:textbox style="mso-fit-shape-to-text:t">
                  <w:txbxContent>
                    <w:p w14:paraId="258D1DE3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40864" behindDoc="0" locked="0" layoutInCell="1" allowOverlap="1" wp14:anchorId="0E6914CD" wp14:editId="103E8176">
                <wp:simplePos x="0" y="0"/>
                <wp:positionH relativeFrom="column">
                  <wp:posOffset>3037205</wp:posOffset>
                </wp:positionH>
                <wp:positionV relativeFrom="paragraph">
                  <wp:posOffset>2125345</wp:posOffset>
                </wp:positionV>
                <wp:extent cx="309700" cy="338554"/>
                <wp:effectExtent l="0" t="0" r="0" b="0"/>
                <wp:wrapNone/>
                <wp:docPr id="2127" name="Text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9700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848C68F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F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E6914CD" id="_x0000_s1253" type="#_x0000_t202" style="position:absolute;left:0;text-align:left;margin-left:239.15pt;margin-top:167.35pt;width:24.4pt;height:26.65pt;z-index:2519408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" filled="f" stroked="f">
                <v:textbox style="mso-fit-shape-to-text:t">
                  <w:txbxContent>
                    <w:p w14:paraId="3848C68F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41888" behindDoc="0" locked="0" layoutInCell="1" allowOverlap="1" wp14:anchorId="3DEC9A21" wp14:editId="48F94FC1">
                <wp:simplePos x="0" y="0"/>
                <wp:positionH relativeFrom="column">
                  <wp:posOffset>1965325</wp:posOffset>
                </wp:positionH>
                <wp:positionV relativeFrom="paragraph">
                  <wp:posOffset>4200525</wp:posOffset>
                </wp:positionV>
                <wp:extent cx="332142" cy="338554"/>
                <wp:effectExtent l="0" t="0" r="0" b="0"/>
                <wp:wrapNone/>
                <wp:docPr id="2128" name="Text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146C5E5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H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DEC9A21" id="_x0000_s1254" type="#_x0000_t202" style="position:absolute;left:0;text-align:left;margin-left:154.75pt;margin-top:330.75pt;width:26.15pt;height:26.65pt;z-index:25194188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" filled="f" stroked="f">
                <v:textbox style="mso-fit-shape-to-text:t">
                  <w:txbxContent>
                    <w:p w14:paraId="3146C5E5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H</w:t>
                      </w:r>
                    </w:p>
                  </w:txbxContent>
                </v:textbox>
              </v:shape>
            </w:pict>
          </mc:Fallback>
        </mc:AlternateContent>
      </w:r>
      <w:r w:rsidR="001D7996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42912" behindDoc="0" locked="0" layoutInCell="1" allowOverlap="1" wp14:anchorId="457BD3DD" wp14:editId="1F756852">
                <wp:simplePos x="0" y="0"/>
                <wp:positionH relativeFrom="column">
                  <wp:posOffset>270510</wp:posOffset>
                </wp:positionH>
                <wp:positionV relativeFrom="paragraph">
                  <wp:posOffset>4200525</wp:posOffset>
                </wp:positionV>
                <wp:extent cx="344966" cy="338554"/>
                <wp:effectExtent l="0" t="0" r="0" b="0"/>
                <wp:wrapNone/>
                <wp:docPr id="2129" name="Text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4966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39A92D9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G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57BD3DD" id="TextBox 25" o:spid="_x0000_s1255" type="#_x0000_t202" style="position:absolute;left:0;text-align:left;margin-left:21.3pt;margin-top:330.75pt;width:27.15pt;height:26.65pt;z-index:25194291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" filled="f" stroked="f">
                <v:textbox style="mso-fit-shape-to-text:t">
                  <w:txbxContent>
                    <w:p w14:paraId="639A92D9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G</w:t>
                      </w:r>
                    </w:p>
                  </w:txbxContent>
                </v:textbox>
              </v:shape>
            </w:pict>
          </mc:Fallback>
        </mc:AlternateContent>
      </w:r>
    </w:p>
    <w:p w14:paraId="359A41C8" w14:textId="483F529E" w:rsidR="00C81241" w:rsidRDefault="0068767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68767A">
        <w:rPr>
          <w:noProof/>
          <w:lang w:val="en-US" w:eastAsia="en-US"/>
        </w:rPr>
        <w:drawing>
          <wp:anchor distT="0" distB="0" distL="114300" distR="114300" simplePos="0" relativeHeight="251653115" behindDoc="1" locked="0" layoutInCell="1" allowOverlap="1" wp14:anchorId="73FEC868" wp14:editId="20C4F53D">
            <wp:simplePos x="0" y="0"/>
            <wp:positionH relativeFrom="column">
              <wp:posOffset>1352062</wp:posOffset>
            </wp:positionH>
            <wp:positionV relativeFrom="paragraph">
              <wp:posOffset>1894205</wp:posOffset>
            </wp:positionV>
            <wp:extent cx="1608385" cy="2057400"/>
            <wp:effectExtent l="0" t="0" r="0" b="0"/>
            <wp:wrapTight wrapText="bothSides">
              <wp:wrapPolygon edited="0">
                <wp:start x="4351" y="2000"/>
                <wp:lineTo x="2815" y="4000"/>
                <wp:lineTo x="2303" y="7400"/>
                <wp:lineTo x="2559" y="12800"/>
                <wp:lineTo x="6654" y="15200"/>
                <wp:lineTo x="8190" y="15200"/>
                <wp:lineTo x="6910" y="16200"/>
                <wp:lineTo x="7166" y="17600"/>
                <wp:lineTo x="8957" y="18400"/>
                <wp:lineTo x="8957" y="19400"/>
                <wp:lineTo x="15611" y="19400"/>
                <wp:lineTo x="15867" y="18400"/>
                <wp:lineTo x="17403" y="18400"/>
                <wp:lineTo x="17403" y="17200"/>
                <wp:lineTo x="16123" y="15200"/>
                <wp:lineTo x="17915" y="15200"/>
                <wp:lineTo x="18938" y="13600"/>
                <wp:lineTo x="18427" y="12000"/>
                <wp:lineTo x="16891" y="8800"/>
                <wp:lineTo x="7422" y="5600"/>
                <wp:lineTo x="7166" y="2800"/>
                <wp:lineTo x="6654" y="2000"/>
                <wp:lineTo x="4351" y="2000"/>
              </wp:wrapPolygon>
            </wp:wrapTight>
            <wp:docPr id="2159" name="Picture 21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8385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8124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35253066" w14:textId="025FF081" w:rsidR="008E08F0" w:rsidRDefault="0060371F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 Figure 5</w:t>
      </w:r>
      <w:r w:rsidR="008E08F0" w:rsidRPr="00B56423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506650">
        <w:rPr>
          <w:rFonts w:ascii="Times New Roman" w:hAnsi="Times New Roman" w:cs="Times New Roman"/>
          <w:b/>
          <w:bCs/>
          <w:sz w:val="24"/>
          <w:szCs w:val="24"/>
        </w:rPr>
        <w:t>MAI</w:t>
      </w:r>
      <w:r w:rsidR="00966FB9">
        <w:rPr>
          <w:rFonts w:ascii="Times New Roman" w:hAnsi="Times New Roman" w:cs="Times New Roman"/>
          <w:b/>
          <w:bCs/>
          <w:sz w:val="24"/>
          <w:szCs w:val="24"/>
        </w:rPr>
        <w:t>T cells produce</w:t>
      </w:r>
      <w:r w:rsidR="00506650">
        <w:rPr>
          <w:rFonts w:ascii="Times New Roman" w:hAnsi="Times New Roman" w:cs="Times New Roman"/>
          <w:b/>
          <w:bCs/>
          <w:sz w:val="24"/>
          <w:szCs w:val="24"/>
        </w:rPr>
        <w:t xml:space="preserve"> inflammatory </w:t>
      </w:r>
      <w:r w:rsidR="00BE7BBB">
        <w:rPr>
          <w:rFonts w:ascii="Times New Roman" w:hAnsi="Times New Roman" w:cs="Times New Roman"/>
          <w:b/>
          <w:bCs/>
          <w:sz w:val="24"/>
          <w:szCs w:val="24"/>
        </w:rPr>
        <w:t xml:space="preserve">cytokines and </w:t>
      </w:r>
      <w:r w:rsidR="00966FB9">
        <w:rPr>
          <w:rFonts w:ascii="Times New Roman" w:hAnsi="Times New Roman" w:cs="Times New Roman"/>
          <w:b/>
          <w:bCs/>
          <w:sz w:val="24"/>
          <w:szCs w:val="24"/>
        </w:rPr>
        <w:t>display cytolytic function following co-culture with 5</w:t>
      </w:r>
      <w:r w:rsidR="00506650">
        <w:rPr>
          <w:rFonts w:ascii="Times New Roman" w:hAnsi="Times New Roman" w:cs="Times New Roman"/>
          <w:b/>
          <w:bCs/>
          <w:sz w:val="24"/>
          <w:szCs w:val="24"/>
        </w:rPr>
        <w:t>-OP-RU</w:t>
      </w:r>
      <w:r w:rsidR="00715F2A">
        <w:rPr>
          <w:rFonts w:ascii="Times New Roman" w:hAnsi="Times New Roman" w:cs="Times New Roman"/>
          <w:b/>
          <w:bCs/>
          <w:sz w:val="24"/>
          <w:szCs w:val="24"/>
        </w:rPr>
        <w:t>-treated B16F10 cells.</w:t>
      </w:r>
    </w:p>
    <w:p w14:paraId="79B5CAAE" w14:textId="349B71D5" w:rsidR="008234A3" w:rsidRDefault="00715F2A" w:rsidP="008234A3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CTV-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labeled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BE7BBB">
        <w:rPr>
          <w:rFonts w:ascii="Times New Roman" w:hAnsi="Times New Roman" w:cs="Times New Roman"/>
          <w:bCs/>
          <w:sz w:val="24"/>
          <w:szCs w:val="24"/>
        </w:rPr>
        <w:t xml:space="preserve">parental </w:t>
      </w:r>
      <w:r w:rsidR="000E2053" w:rsidRPr="00CE323E">
        <w:rPr>
          <w:rFonts w:ascii="Times New Roman" w:hAnsi="Times New Roman" w:cs="Times New Roman"/>
          <w:bCs/>
          <w:sz w:val="24"/>
          <w:szCs w:val="24"/>
        </w:rPr>
        <w:t xml:space="preserve">B16F10 cells were co-cultured with </w:t>
      </w:r>
      <w:r>
        <w:rPr>
          <w:rFonts w:ascii="Times New Roman" w:hAnsi="Times New Roman" w:cs="Times New Roman"/>
          <w:bCs/>
          <w:sz w:val="24"/>
          <w:szCs w:val="24"/>
        </w:rPr>
        <w:t xml:space="preserve">purified </w:t>
      </w:r>
      <w:r w:rsidR="000E2053" w:rsidRPr="00CE323E">
        <w:rPr>
          <w:rFonts w:ascii="Times New Roman" w:hAnsi="Times New Roman" w:cs="Times New Roman"/>
          <w:bCs/>
          <w:sz w:val="24"/>
          <w:szCs w:val="24"/>
        </w:rPr>
        <w:t xml:space="preserve">MAIT cells or </w:t>
      </w:r>
      <w:r>
        <w:rPr>
          <w:rFonts w:ascii="Times New Roman" w:hAnsi="Times New Roman" w:cs="Times New Roman"/>
          <w:bCs/>
          <w:sz w:val="24"/>
          <w:szCs w:val="24"/>
        </w:rPr>
        <w:t>conventional T cells (</w:t>
      </w:r>
      <w:proofErr w:type="spellStart"/>
      <w:r w:rsidR="000E2053" w:rsidRPr="00CE323E">
        <w:rPr>
          <w:rFonts w:ascii="Times New Roman" w:hAnsi="Times New Roman" w:cs="Times New Roman"/>
          <w:bCs/>
          <w:sz w:val="24"/>
          <w:szCs w:val="24"/>
        </w:rPr>
        <w:t>cT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) </w:t>
      </w:r>
      <w:r w:rsidR="000E2053" w:rsidRPr="00CE323E">
        <w:rPr>
          <w:rFonts w:ascii="Times New Roman" w:hAnsi="Times New Roman" w:cs="Times New Roman"/>
          <w:bCs/>
          <w:sz w:val="24"/>
          <w:szCs w:val="24"/>
        </w:rPr>
        <w:t>(</w:t>
      </w:r>
      <w:r>
        <w:rPr>
          <w:rFonts w:ascii="Times New Roman" w:hAnsi="Times New Roman" w:cs="Times New Roman"/>
          <w:bCs/>
          <w:sz w:val="24"/>
          <w:szCs w:val="24"/>
        </w:rPr>
        <w:t>E:T: 4:1</w:t>
      </w:r>
      <w:r w:rsidR="000E2053" w:rsidRPr="00CE323E">
        <w:rPr>
          <w:rFonts w:ascii="Times New Roman" w:hAnsi="Times New Roman" w:cs="Times New Roman"/>
          <w:bCs/>
          <w:sz w:val="24"/>
          <w:szCs w:val="24"/>
        </w:rPr>
        <w:t>) in the presence of DMSO or 100 n</w:t>
      </w:r>
      <w:r w:rsidR="00F43CC6">
        <w:rPr>
          <w:rFonts w:ascii="Times New Roman" w:hAnsi="Times New Roman" w:cs="Times New Roman"/>
          <w:bCs/>
          <w:sz w:val="24"/>
          <w:szCs w:val="24"/>
        </w:rPr>
        <w:t>mol/L</w:t>
      </w:r>
      <w:r w:rsidR="000E2053" w:rsidRPr="00CE323E">
        <w:rPr>
          <w:rFonts w:ascii="Times New Roman" w:hAnsi="Times New Roman" w:cs="Times New Roman"/>
          <w:bCs/>
          <w:sz w:val="24"/>
          <w:szCs w:val="24"/>
        </w:rPr>
        <w:t xml:space="preserve"> 5-OP-RU. </w:t>
      </w:r>
      <w:r>
        <w:rPr>
          <w:rFonts w:ascii="Times New Roman" w:hAnsi="Times New Roman" w:cs="Times New Roman"/>
          <w:bCs/>
          <w:sz w:val="24"/>
          <w:szCs w:val="24"/>
        </w:rPr>
        <w:t>After 24 h</w:t>
      </w:r>
      <w:r w:rsidR="000E2053" w:rsidRPr="00CE323E">
        <w:rPr>
          <w:rFonts w:ascii="Times New Roman" w:hAnsi="Times New Roman" w:cs="Times New Roman"/>
          <w:bCs/>
          <w:sz w:val="24"/>
          <w:szCs w:val="24"/>
        </w:rPr>
        <w:t xml:space="preserve">, </w:t>
      </w:r>
      <w:r>
        <w:rPr>
          <w:rFonts w:ascii="Times New Roman" w:hAnsi="Times New Roman" w:cs="Times New Roman"/>
          <w:bCs/>
          <w:sz w:val="24"/>
          <w:szCs w:val="24"/>
        </w:rPr>
        <w:t xml:space="preserve">intracellular cytokine production from MAIT cells and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cT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cells </w:t>
      </w:r>
      <w:r w:rsidR="000E2053" w:rsidRPr="00CE323E">
        <w:rPr>
          <w:rFonts w:ascii="Times New Roman" w:hAnsi="Times New Roman" w:cs="Times New Roman"/>
          <w:bCs/>
          <w:sz w:val="24"/>
          <w:szCs w:val="24"/>
        </w:rPr>
        <w:t xml:space="preserve">and B16F10 cell number were determined by flow cytometry. 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>(</w:t>
      </w:r>
      <w:r w:rsidR="00CE323E" w:rsidRPr="00CE323E">
        <w:rPr>
          <w:rFonts w:ascii="Times New Roman" w:hAnsi="Times New Roman" w:cs="Times New Roman"/>
          <w:b/>
          <w:bCs/>
          <w:sz w:val="24"/>
          <w:szCs w:val="24"/>
        </w:rPr>
        <w:t>A-C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) The proportions of </w:t>
      </w:r>
      <w:proofErr w:type="spellStart"/>
      <w:r w:rsidR="00CE323E" w:rsidRPr="00CE323E">
        <w:rPr>
          <w:rFonts w:ascii="Times New Roman" w:hAnsi="Times New Roman" w:cs="Times New Roman"/>
          <w:bCs/>
          <w:sz w:val="24"/>
          <w:szCs w:val="24"/>
        </w:rPr>
        <w:t>IFNγ</w:t>
      </w:r>
      <w:proofErr w:type="spellEnd"/>
      <w:r w:rsidR="00CE323E" w:rsidRPr="00CE323E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>, IL17A</w:t>
      </w:r>
      <w:r w:rsidR="00CE323E" w:rsidRPr="00CE323E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 and TNF</w:t>
      </w:r>
      <w:r w:rsidR="00CE323E" w:rsidRPr="00CE323E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 MAIT cells among MAIT cells. (</w:t>
      </w:r>
      <w:r w:rsidR="00CE323E" w:rsidRPr="00CE323E">
        <w:rPr>
          <w:rFonts w:ascii="Times New Roman" w:hAnsi="Times New Roman" w:cs="Times New Roman"/>
          <w:b/>
          <w:bCs/>
          <w:sz w:val="24"/>
          <w:szCs w:val="24"/>
        </w:rPr>
        <w:t>D-F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) The proportions of </w:t>
      </w:r>
      <w:proofErr w:type="spellStart"/>
      <w:r w:rsidR="00CE323E" w:rsidRPr="00CE323E">
        <w:rPr>
          <w:rFonts w:ascii="Times New Roman" w:hAnsi="Times New Roman" w:cs="Times New Roman"/>
          <w:bCs/>
          <w:sz w:val="24"/>
          <w:szCs w:val="24"/>
        </w:rPr>
        <w:t>IFNγ</w:t>
      </w:r>
      <w:proofErr w:type="spellEnd"/>
      <w:r w:rsidR="00CE323E" w:rsidRPr="00CE323E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>, IL17A</w:t>
      </w:r>
      <w:r w:rsidR="00CE323E" w:rsidRPr="00CE323E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 and TNF</w:t>
      </w:r>
      <w:r w:rsidR="00CE323E" w:rsidRPr="00CE323E">
        <w:rPr>
          <w:rFonts w:ascii="Times New Roman" w:hAnsi="Times New Roman" w:cs="Times New Roman"/>
          <w:bCs/>
          <w:sz w:val="24"/>
          <w:szCs w:val="24"/>
          <w:vertAlign w:val="superscript"/>
        </w:rPr>
        <w:t>+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CE323E" w:rsidRPr="00CE323E">
        <w:rPr>
          <w:rFonts w:ascii="Times New Roman" w:hAnsi="Times New Roman" w:cs="Times New Roman"/>
          <w:bCs/>
          <w:sz w:val="24"/>
          <w:szCs w:val="24"/>
        </w:rPr>
        <w:t>cT</w:t>
      </w:r>
      <w:proofErr w:type="spellEnd"/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 cells among </w:t>
      </w:r>
      <w:proofErr w:type="spellStart"/>
      <w:r w:rsidR="00CE323E" w:rsidRPr="00CE323E">
        <w:rPr>
          <w:rFonts w:ascii="Times New Roman" w:hAnsi="Times New Roman" w:cs="Times New Roman"/>
          <w:bCs/>
          <w:sz w:val="24"/>
          <w:szCs w:val="24"/>
        </w:rPr>
        <w:t>cT</w:t>
      </w:r>
      <w:proofErr w:type="spellEnd"/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 cells. (</w:t>
      </w:r>
      <w:r w:rsidR="00CE323E" w:rsidRPr="00CE323E">
        <w:rPr>
          <w:rFonts w:ascii="Times New Roman" w:hAnsi="Times New Roman" w:cs="Times New Roman"/>
          <w:b/>
          <w:bCs/>
          <w:sz w:val="24"/>
          <w:szCs w:val="24"/>
        </w:rPr>
        <w:t>G, H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) </w:t>
      </w:r>
      <w:r>
        <w:rPr>
          <w:rFonts w:ascii="Times New Roman" w:hAnsi="Times New Roman" w:cs="Times New Roman"/>
          <w:bCs/>
          <w:sz w:val="24"/>
          <w:szCs w:val="24"/>
        </w:rPr>
        <w:t xml:space="preserve">Number of </w:t>
      </w:r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B1F10 cells after co-culture with MAIT cells and </w:t>
      </w:r>
      <w:proofErr w:type="spellStart"/>
      <w:r w:rsidR="00CE323E" w:rsidRPr="00CE323E">
        <w:rPr>
          <w:rFonts w:ascii="Times New Roman" w:hAnsi="Times New Roman" w:cs="Times New Roman"/>
          <w:bCs/>
          <w:sz w:val="24"/>
          <w:szCs w:val="24"/>
        </w:rPr>
        <w:t>cT</w:t>
      </w:r>
      <w:proofErr w:type="spellEnd"/>
      <w:r w:rsidR="00CE323E" w:rsidRPr="00CE323E">
        <w:rPr>
          <w:rFonts w:ascii="Times New Roman" w:hAnsi="Times New Roman" w:cs="Times New Roman"/>
          <w:bCs/>
          <w:sz w:val="24"/>
          <w:szCs w:val="24"/>
        </w:rPr>
        <w:t xml:space="preserve"> cells, respectively. </w:t>
      </w:r>
      <w:r w:rsidR="008234A3" w:rsidRPr="002028DC">
        <w:rPr>
          <w:rFonts w:ascii="Times New Roman" w:hAnsi="Times New Roman" w:cs="Times New Roman"/>
          <w:sz w:val="24"/>
          <w:szCs w:val="24"/>
        </w:rPr>
        <w:t>Data presented as mean ± SEM</w:t>
      </w:r>
      <w:r w:rsidR="00DB101A">
        <w:rPr>
          <w:rFonts w:ascii="Times New Roman" w:hAnsi="Times New Roman" w:cs="Times New Roman"/>
          <w:sz w:val="24"/>
          <w:szCs w:val="24"/>
        </w:rPr>
        <w:t xml:space="preserve"> of three technical replicates</w:t>
      </w:r>
      <w:r w:rsidR="008234A3" w:rsidRPr="002028DC">
        <w:rPr>
          <w:rFonts w:ascii="Times New Roman" w:hAnsi="Times New Roman" w:cs="Times New Roman"/>
          <w:sz w:val="24"/>
          <w:szCs w:val="24"/>
        </w:rPr>
        <w:t xml:space="preserve">. </w:t>
      </w:r>
      <w:r w:rsidR="008234A3" w:rsidRPr="00240238">
        <w:rPr>
          <w:rFonts w:ascii="Times New Roman" w:hAnsi="Times New Roman" w:cs="Times New Roman"/>
          <w:noProof/>
          <w:sz w:val="24"/>
          <w:szCs w:val="24"/>
        </w:rPr>
        <w:t>Experiment</w:t>
      </w:r>
      <w:r w:rsidR="008234A3" w:rsidRPr="002028DC">
        <w:rPr>
          <w:rFonts w:ascii="Times New Roman" w:hAnsi="Times New Roman" w:cs="Times New Roman"/>
          <w:sz w:val="24"/>
          <w:szCs w:val="24"/>
        </w:rPr>
        <w:t xml:space="preserve"> was performed once. </w:t>
      </w:r>
    </w:p>
    <w:p w14:paraId="147DFB0D" w14:textId="77777777" w:rsidR="008234A3" w:rsidRDefault="008234A3" w:rsidP="008234A3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4A143969" w14:textId="77777777" w:rsidR="00C81241" w:rsidRDefault="00C8124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2E7408FA" w14:textId="0BA3D036" w:rsidR="00C81241" w:rsidRDefault="001D7996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US" w:eastAsia="en-US"/>
        </w:rPr>
        <w:lastRenderedPageBreak/>
        <w:drawing>
          <wp:anchor distT="0" distB="0" distL="114300" distR="114300" simplePos="0" relativeHeight="251944960" behindDoc="0" locked="0" layoutInCell="1" allowOverlap="1" wp14:anchorId="1550A52B" wp14:editId="762FD705">
            <wp:simplePos x="0" y="0"/>
            <wp:positionH relativeFrom="column">
              <wp:posOffset>6350</wp:posOffset>
            </wp:positionH>
            <wp:positionV relativeFrom="paragraph">
              <wp:posOffset>152400</wp:posOffset>
            </wp:positionV>
            <wp:extent cx="2132588" cy="1794720"/>
            <wp:effectExtent l="0" t="0" r="0" b="0"/>
            <wp:wrapNone/>
            <wp:docPr id="2148" name="Picture 2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>
                      <a:picLocks noChangeAspect="1" noChangeArrowheads="1"/>
                    </pic:cNvPicPr>
                  </pic:nvPicPr>
                  <pic:blipFill>
                    <a:blip r:embed="rId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32588" cy="1794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val="en-US" w:eastAsia="en-US"/>
        </w:rPr>
        <w:drawing>
          <wp:anchor distT="0" distB="0" distL="114300" distR="114300" simplePos="0" relativeHeight="251945984" behindDoc="0" locked="0" layoutInCell="1" allowOverlap="1" wp14:anchorId="2C8E0D43" wp14:editId="2458D4BA">
            <wp:simplePos x="0" y="0"/>
            <wp:positionH relativeFrom="column">
              <wp:posOffset>2070735</wp:posOffset>
            </wp:positionH>
            <wp:positionV relativeFrom="paragraph">
              <wp:posOffset>145415</wp:posOffset>
            </wp:positionV>
            <wp:extent cx="1981540" cy="1808801"/>
            <wp:effectExtent l="0" t="0" r="0" b="0"/>
            <wp:wrapNone/>
            <wp:docPr id="214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540" cy="1808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val="en-US" w:eastAsia="en-US"/>
        </w:rPr>
        <w:drawing>
          <wp:anchor distT="0" distB="0" distL="114300" distR="114300" simplePos="0" relativeHeight="251947008" behindDoc="0" locked="0" layoutInCell="1" allowOverlap="1" wp14:anchorId="6192569A" wp14:editId="7EE5AB6C">
            <wp:simplePos x="0" y="0"/>
            <wp:positionH relativeFrom="column">
              <wp:posOffset>0</wp:posOffset>
            </wp:positionH>
            <wp:positionV relativeFrom="paragraph">
              <wp:posOffset>1931035</wp:posOffset>
            </wp:positionV>
            <wp:extent cx="1812571" cy="1810082"/>
            <wp:effectExtent l="0" t="0" r="0" b="0"/>
            <wp:wrapNone/>
            <wp:docPr id="215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9" name="Picture 5"/>
                    <pic:cNvPicPr>
                      <a:picLocks noChangeAspect="1" noChangeArrowheads="1"/>
                    </pic:cNvPicPr>
                  </pic:nvPicPr>
                  <pic:blipFill>
                    <a:blip r:embed="rId9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12571" cy="18100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val="en-US" w:eastAsia="en-US"/>
        </w:rPr>
        <w:drawing>
          <wp:anchor distT="0" distB="0" distL="114300" distR="114300" simplePos="0" relativeHeight="251948032" behindDoc="0" locked="0" layoutInCell="1" allowOverlap="1" wp14:anchorId="20B776EB" wp14:editId="4BEE55DB">
            <wp:simplePos x="0" y="0"/>
            <wp:positionH relativeFrom="column">
              <wp:posOffset>2070100</wp:posOffset>
            </wp:positionH>
            <wp:positionV relativeFrom="paragraph">
              <wp:posOffset>1936115</wp:posOffset>
            </wp:positionV>
            <wp:extent cx="1799771" cy="1797280"/>
            <wp:effectExtent l="0" t="0" r="0" b="0"/>
            <wp:wrapNone/>
            <wp:docPr id="2151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" name="Picture 6"/>
                    <pic:cNvPicPr>
                      <a:picLocks noChangeAspect="1" noChangeArrowheads="1"/>
                    </pic:cNvPicPr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9771" cy="17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val="en-US" w:eastAsia="en-US"/>
        </w:rPr>
        <w:drawing>
          <wp:anchor distT="0" distB="0" distL="114300" distR="114300" simplePos="0" relativeHeight="251949056" behindDoc="0" locked="0" layoutInCell="1" allowOverlap="1" wp14:anchorId="4940A78A" wp14:editId="116083B6">
            <wp:simplePos x="0" y="0"/>
            <wp:positionH relativeFrom="column">
              <wp:posOffset>130175</wp:posOffset>
            </wp:positionH>
            <wp:positionV relativeFrom="paragraph">
              <wp:posOffset>3962400</wp:posOffset>
            </wp:positionV>
            <wp:extent cx="1509581" cy="2214000"/>
            <wp:effectExtent l="0" t="0" r="0" b="0"/>
            <wp:wrapNone/>
            <wp:docPr id="215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9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09581" cy="221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chemeClr val="accent1"/>
                          </a:solidFill>
                        </a14:hiddenFill>
                      </a:ext>
                      <a:ext uri="{91240B29-F687-4F45-9708-019B960494DF}">
                        <a14:hiddenLine xmlns:a14="http://schemas.microsoft.com/office/drawing/2010/main" w="9525">
                          <a:solidFill>
                            <a:schemeClr val="tx1"/>
                          </a:solidFill>
                          <a:miter lim="800000"/>
                          <a:headEnd/>
                          <a:tailEnd/>
                        </a14:hiddenLine>
                      </a:ext>
                      <a:ext uri="{AF507438-7753-43E0-B8FC-AC1667EBCBE1}">
                        <a14:hiddenEffects xmlns:a14="http://schemas.microsoft.com/office/drawing/2010/main">
                          <a:effectLst>
                            <a:outerShdw dist="35921" dir="2700000" algn="ctr" rotWithShape="0">
                              <a:schemeClr val="bg2"/>
                            </a:outerShdw>
                          </a:effectLst>
                        </a14:hiddenEffects>
                      </a:ext>
                    </a:extLst>
                  </pic:spPr>
                </pic:pic>
              </a:graphicData>
            </a:graphic>
          </wp:anchor>
        </w:drawing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0080" behindDoc="0" locked="0" layoutInCell="1" allowOverlap="1" wp14:anchorId="4A63D604" wp14:editId="3EA985BB">
                <wp:simplePos x="0" y="0"/>
                <wp:positionH relativeFrom="column">
                  <wp:posOffset>2285365</wp:posOffset>
                </wp:positionH>
                <wp:positionV relativeFrom="paragraph">
                  <wp:posOffset>0</wp:posOffset>
                </wp:positionV>
                <wp:extent cx="332142" cy="338554"/>
                <wp:effectExtent l="0" t="0" r="0" b="0"/>
                <wp:wrapNone/>
                <wp:docPr id="2138" name="Text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3ED6FD3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B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63D604" id="_x0000_s1256" type="#_x0000_t202" style="position:absolute;left:0;text-align:left;margin-left:179.95pt;margin-top:0;width:26.15pt;height:26.65pt;z-index:25195008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" filled="f" stroked="f">
                <v:textbox style="mso-fit-shape-to-text:t">
                  <w:txbxContent>
                    <w:p w14:paraId="73ED6FD3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1104" behindDoc="0" locked="0" layoutInCell="1" allowOverlap="1" wp14:anchorId="333D5523" wp14:editId="087C1BA6">
                <wp:simplePos x="0" y="0"/>
                <wp:positionH relativeFrom="column">
                  <wp:posOffset>76200</wp:posOffset>
                </wp:positionH>
                <wp:positionV relativeFrom="paragraph">
                  <wp:posOffset>3733800</wp:posOffset>
                </wp:positionV>
                <wp:extent cx="320922" cy="338554"/>
                <wp:effectExtent l="0" t="0" r="0" b="0"/>
                <wp:wrapNone/>
                <wp:docPr id="2139" name="Text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92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3BAC0AEE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33D5523" id="_x0000_s1257" type="#_x0000_t202" style="position:absolute;left:0;text-align:left;margin-left:6pt;margin-top:294pt;width:25.25pt;height:26.65pt;z-index:25195110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" filled="f" stroked="f">
                <v:textbox style="mso-fit-shape-to-text:t">
                  <w:txbxContent>
                    <w:p w14:paraId="3BAC0AEE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2128" behindDoc="0" locked="0" layoutInCell="1" allowOverlap="1" wp14:anchorId="0DD19266" wp14:editId="1C3D5213">
                <wp:simplePos x="0" y="0"/>
                <wp:positionH relativeFrom="column">
                  <wp:posOffset>234950</wp:posOffset>
                </wp:positionH>
                <wp:positionV relativeFrom="paragraph">
                  <wp:posOffset>0</wp:posOffset>
                </wp:positionV>
                <wp:extent cx="332142" cy="338554"/>
                <wp:effectExtent l="0" t="0" r="0" b="0"/>
                <wp:wrapNone/>
                <wp:docPr id="2140" name="Text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064C511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A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DD19266" id="_x0000_s1258" type="#_x0000_t202" style="position:absolute;left:0;text-align:left;margin-left:18.5pt;margin-top:0;width:26.15pt;height:26.65pt;z-index:25195212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" filled="f" stroked="f">
                <v:textbox style="mso-fit-shape-to-text:t">
                  <w:txbxContent>
                    <w:p w14:paraId="0064C511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3152" behindDoc="0" locked="0" layoutInCell="1" allowOverlap="1" wp14:anchorId="1E7C04E3" wp14:editId="7782612A">
                <wp:simplePos x="0" y="0"/>
                <wp:positionH relativeFrom="column">
                  <wp:posOffset>2290445</wp:posOffset>
                </wp:positionH>
                <wp:positionV relativeFrom="paragraph">
                  <wp:posOffset>1781175</wp:posOffset>
                </wp:positionV>
                <wp:extent cx="332142" cy="338554"/>
                <wp:effectExtent l="0" t="0" r="0" b="0"/>
                <wp:wrapNone/>
                <wp:docPr id="2141" name="Text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13AB81E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D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E7C04E3" id="_x0000_s1259" type="#_x0000_t202" style="position:absolute;left:0;text-align:left;margin-left:180.35pt;margin-top:140.25pt;width:26.15pt;height:26.65pt;z-index:25195315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" filled="f" stroked="f">
                <v:textbox style="mso-fit-shape-to-text:t">
                  <w:txbxContent>
                    <w:p w14:paraId="613AB81E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4176" behindDoc="0" locked="0" layoutInCell="1" allowOverlap="1" wp14:anchorId="67EDE875" wp14:editId="5FD68649">
                <wp:simplePos x="0" y="0"/>
                <wp:positionH relativeFrom="column">
                  <wp:posOffset>240030</wp:posOffset>
                </wp:positionH>
                <wp:positionV relativeFrom="paragraph">
                  <wp:posOffset>1781175</wp:posOffset>
                </wp:positionV>
                <wp:extent cx="332142" cy="338554"/>
                <wp:effectExtent l="0" t="0" r="0" b="0"/>
                <wp:wrapNone/>
                <wp:docPr id="2142" name="Text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32142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7F2A754A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+mn-ea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</w:rPr>
                              <w:t>C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EDE875" id="TextBox 17" o:spid="_x0000_s1260" type="#_x0000_t202" style="position:absolute;left:0;text-align:left;margin-left:18.9pt;margin-top:140.25pt;width:26.15pt;height:26.65pt;z-index:25195417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" filled="f" stroked="f">
                <v:textbox style="mso-fit-shape-to-text:t">
                  <w:txbxContent>
                    <w:p w14:paraId="7F2A754A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+mn-ea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</w:rP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w:drawing>
          <wp:anchor distT="0" distB="0" distL="114300" distR="114300" simplePos="0" relativeHeight="251955200" behindDoc="0" locked="0" layoutInCell="1" allowOverlap="1" wp14:anchorId="5154DA84" wp14:editId="43EA8C70">
            <wp:simplePos x="0" y="0"/>
            <wp:positionH relativeFrom="column">
              <wp:posOffset>2368550</wp:posOffset>
            </wp:positionH>
            <wp:positionV relativeFrom="paragraph">
              <wp:posOffset>4216400</wp:posOffset>
            </wp:positionV>
            <wp:extent cx="1307592" cy="1307592"/>
            <wp:effectExtent l="0" t="0" r="6985" b="6985"/>
            <wp:wrapNone/>
            <wp:docPr id="2153" name="Picture 12">
              <a:extLst xmlns:a="http://schemas.openxmlformats.org/drawingml/2006/main">
                <a:ext uri="{FF2B5EF4-FFF2-40B4-BE49-F238E27FC236}">
                  <a16:creationId xmlns:a16="http://schemas.microsoft.com/office/drawing/2014/main" id="{DDC8D695-136B-480C-9069-E4BB1D2A0C4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2">
                      <a:extLst>
                        <a:ext uri="{FF2B5EF4-FFF2-40B4-BE49-F238E27FC236}">
                          <a16:creationId xmlns:a16="http://schemas.microsoft.com/office/drawing/2014/main" id="{DDC8D695-136B-480C-9069-E4BB1D2A0C4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1307592" cy="130759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7248" behindDoc="0" locked="0" layoutInCell="1" allowOverlap="1" wp14:anchorId="624864CB" wp14:editId="181A9070">
                <wp:simplePos x="0" y="0"/>
                <wp:positionH relativeFrom="column">
                  <wp:posOffset>3616960</wp:posOffset>
                </wp:positionH>
                <wp:positionV relativeFrom="paragraph">
                  <wp:posOffset>4975225</wp:posOffset>
                </wp:positionV>
                <wp:extent cx="546945" cy="215444"/>
                <wp:effectExtent l="0" t="0" r="0" b="0"/>
                <wp:wrapNone/>
                <wp:docPr id="2144" name="Text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6945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16D036B" w14:textId="77777777" w:rsidR="00956D99" w:rsidRPr="001D7996" w:rsidRDefault="00956D99" w:rsidP="001D7996">
                            <w:pPr>
                              <w:rPr>
                                <w:sz w:val="28"/>
                                <w:szCs w:val="28"/>
                              </w:rPr>
                            </w:pPr>
                            <w:r w:rsidRPr="001D7996">
                              <w:rPr>
                                <w:rFonts w:ascii="Arial" w:eastAsia="SimSun" w:hAnsi="Arial" w:cs="Arial"/>
                                <w:color w:val="000000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Vehicl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4864CB" id="_x0000_s1261" type="#_x0000_t202" style="position:absolute;left:0;text-align:left;margin-left:284.8pt;margin-top:391.75pt;width:43.05pt;height:16.95pt;z-index:251957248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" filled="f" stroked="f">
                <v:textbox style="mso-fit-shape-to-text:t">
                  <w:txbxContent>
                    <w:p w14:paraId="116D036B" w14:textId="77777777" w:rsidR="00956D99" w:rsidRPr="001D7996" w:rsidRDefault="00956D99" w:rsidP="001D7996">
                      <w:pPr>
                        <w:rPr>
                          <w:sz w:val="28"/>
                          <w:szCs w:val="28"/>
                        </w:rPr>
                      </w:pPr>
                      <w:r w:rsidRPr="001D7996">
                        <w:rPr>
                          <w:rFonts w:ascii="Arial" w:eastAsia="SimSun" w:hAnsi="Arial" w:cs="Arial"/>
                          <w:color w:val="000000"/>
                          <w:kern w:val="24"/>
                          <w:sz w:val="18"/>
                          <w:szCs w:val="18"/>
                          <w:lang w:val="en-US"/>
                        </w:rPr>
                        <w:t>Vehicl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8272" behindDoc="0" locked="0" layoutInCell="1" allowOverlap="1" wp14:anchorId="23E58610" wp14:editId="4E23D3CE">
                <wp:simplePos x="0" y="0"/>
                <wp:positionH relativeFrom="column">
                  <wp:posOffset>3616960</wp:posOffset>
                </wp:positionH>
                <wp:positionV relativeFrom="paragraph">
                  <wp:posOffset>4657090</wp:posOffset>
                </wp:positionV>
                <wp:extent cx="545342" cy="215444"/>
                <wp:effectExtent l="0" t="0" r="0" b="0"/>
                <wp:wrapNone/>
                <wp:docPr id="2145" name="Text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5342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2231ED1F" w14:textId="77777777" w:rsidR="00956D99" w:rsidRPr="001D7996" w:rsidRDefault="00956D99" w:rsidP="001D7996">
                            <w:pPr>
                              <w:rPr>
                                <w:sz w:val="28"/>
                                <w:szCs w:val="28"/>
                              </w:rPr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Isotype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3E58610" id="_x0000_s1262" type="#_x0000_t202" style="position:absolute;left:0;text-align:left;margin-left:284.8pt;margin-top:366.7pt;width:42.95pt;height:16.95pt;z-index:251958272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" filled="f" stroked="f">
                <v:textbox style="mso-fit-shape-to-text:t">
                  <w:txbxContent>
                    <w:p w14:paraId="2231ED1F" w14:textId="77777777" w:rsidR="00956D99" w:rsidRPr="001D7996" w:rsidRDefault="00956D99" w:rsidP="001D7996">
                      <w:pPr>
                        <w:rPr>
                          <w:sz w:val="28"/>
                          <w:szCs w:val="28"/>
                        </w:rPr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Isotyp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9296" behindDoc="0" locked="0" layoutInCell="1" allowOverlap="1" wp14:anchorId="4F959832" wp14:editId="4F816BBD">
                <wp:simplePos x="0" y="0"/>
                <wp:positionH relativeFrom="column">
                  <wp:posOffset>3616960</wp:posOffset>
                </wp:positionH>
                <wp:positionV relativeFrom="paragraph">
                  <wp:posOffset>5281295</wp:posOffset>
                </wp:positionV>
                <wp:extent cx="572593" cy="215444"/>
                <wp:effectExtent l="0" t="0" r="0" b="0"/>
                <wp:wrapNone/>
                <wp:docPr id="2146" name="Text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2593" cy="21544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08BF977" w14:textId="77777777" w:rsidR="00956D99" w:rsidRPr="001D7996" w:rsidRDefault="00956D99" w:rsidP="001D7996">
                            <w:pPr>
                              <w:rPr>
                                <w:sz w:val="28"/>
                                <w:szCs w:val="28"/>
                              </w:rPr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</w:rPr>
                              <w:t>Ac-6-FP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F959832" id="TextBox 18" o:spid="_x0000_s1263" type="#_x0000_t202" style="position:absolute;left:0;text-align:left;margin-left:284.8pt;margin-top:415.85pt;width:45.1pt;height:16.95pt;z-index:2519592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" filled="f" stroked="f">
                <v:textbox style="mso-fit-shape-to-text:t">
                  <w:txbxContent>
                    <w:p w14:paraId="108BF977" w14:textId="77777777" w:rsidR="00956D99" w:rsidRPr="001D7996" w:rsidRDefault="00956D99" w:rsidP="001D7996">
                      <w:pPr>
                        <w:rPr>
                          <w:sz w:val="28"/>
                          <w:szCs w:val="28"/>
                        </w:rPr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</w:rPr>
                        <w:t>Ac-6-FP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60320" behindDoc="0" locked="0" layoutInCell="1" allowOverlap="1" wp14:anchorId="4A58BD1D" wp14:editId="330F0CB3">
                <wp:simplePos x="0" y="0"/>
                <wp:positionH relativeFrom="column">
                  <wp:posOffset>2296795</wp:posOffset>
                </wp:positionH>
                <wp:positionV relativeFrom="paragraph">
                  <wp:posOffset>3792855</wp:posOffset>
                </wp:positionV>
                <wp:extent cx="309700" cy="338554"/>
                <wp:effectExtent l="0" t="0" r="0" b="0"/>
                <wp:wrapNone/>
                <wp:docPr id="2147" name="Text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9700" cy="33855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C8933A1" w14:textId="77777777" w:rsidR="00956D99" w:rsidRDefault="00956D99" w:rsidP="001D7996">
                            <w:pPr>
                              <w:textAlignment w:val="baseline"/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Arial" w:eastAsia="SimSun" w:hAnsi="Arial" w:cs="Arial"/>
                                <w:b/>
                                <w:bCs/>
                                <w:color w:val="000000"/>
                                <w:kern w:val="24"/>
                                <w:sz w:val="32"/>
                                <w:szCs w:val="32"/>
                                <w:lang w:val="en-US"/>
                              </w:rPr>
                              <w:t>F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58BD1D" id="TextBox 19" o:spid="_x0000_s1264" type="#_x0000_t202" style="position:absolute;left:0;text-align:left;margin-left:180.85pt;margin-top:298.65pt;width:24.4pt;height:26.65pt;z-index:251960320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" filled="f" stroked="f">
                <v:textbox style="mso-fit-shape-to-text:t">
                  <w:txbxContent>
                    <w:p w14:paraId="1C8933A1" w14:textId="77777777" w:rsidR="00956D99" w:rsidRDefault="00956D99" w:rsidP="001D7996">
                      <w:pPr>
                        <w:textAlignment w:val="baseline"/>
                        <w:rPr>
                          <w:sz w:val="24"/>
                          <w:szCs w:val="24"/>
                        </w:rPr>
                      </w:pPr>
                      <w:r>
                        <w:rPr>
                          <w:rFonts w:ascii="Arial" w:eastAsia="SimSun" w:hAnsi="Arial" w:cs="Arial"/>
                          <w:b/>
                          <w:bCs/>
                          <w:color w:val="000000"/>
                          <w:kern w:val="24"/>
                          <w:sz w:val="32"/>
                          <w:szCs w:val="32"/>
                          <w:lang w:val="en-US"/>
                        </w:rPr>
                        <w:t>F</w:t>
                      </w:r>
                    </w:p>
                  </w:txbxContent>
                </v:textbox>
              </v:shape>
            </w:pict>
          </mc:Fallback>
        </mc:AlternateContent>
      </w:r>
    </w:p>
    <w:p w14:paraId="0CD159C8" w14:textId="267755A0" w:rsidR="00C81241" w:rsidRDefault="001D7996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956224" behindDoc="0" locked="0" layoutInCell="1" allowOverlap="1" wp14:anchorId="737FEFCC" wp14:editId="6366FD1A">
                <wp:simplePos x="0" y="0"/>
                <wp:positionH relativeFrom="column">
                  <wp:posOffset>2485332</wp:posOffset>
                </wp:positionH>
                <wp:positionV relativeFrom="paragraph">
                  <wp:posOffset>5173345</wp:posOffset>
                </wp:positionV>
                <wp:extent cx="1403985" cy="276860"/>
                <wp:effectExtent l="0" t="0" r="0" b="0"/>
                <wp:wrapNone/>
                <wp:docPr id="2143" name="Text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03985" cy="27686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3220809" w14:textId="217F682F" w:rsidR="00956D99" w:rsidRPr="001D7996" w:rsidRDefault="00956D99" w:rsidP="001D7996">
                            <w:pPr>
                              <w:spacing w:after="0"/>
                              <w:textAlignment w:val="baseline"/>
                              <w:rPr>
                                <w:sz w:val="18"/>
                                <w:szCs w:val="18"/>
                              </w:rPr>
                            </w:pPr>
                            <w:r w:rsidRPr="001D7996">
                              <w:rPr>
                                <w:rFonts w:ascii="Arial" w:eastAsia="+mn-ea" w:hAnsi="Arial" w:cs="Arial"/>
                                <w:color w:val="000000"/>
                                <w:kern w:val="24"/>
                                <w:sz w:val="18"/>
                                <w:szCs w:val="18"/>
                                <w:lang w:val="en-US"/>
                              </w:rPr>
                              <w:t>MR1 (clone 26.5)</w:t>
                            </w:r>
                          </w:p>
                        </w:txbxContent>
                      </wps:txbx>
                      <wps:bodyPr wrap="none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7FEFCC" id="_x0000_s1265" type="#_x0000_t202" style="position:absolute;margin-left:195.7pt;margin-top:407.35pt;width:110.55pt;height:21.8pt;z-index:25195622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" filled="f" stroked="f">
                <v:textbox style="mso-fit-shape-to-text:t">
                  <w:txbxContent>
                    <w:p w14:paraId="03220809" w14:textId="217F682F" w:rsidR="00956D99" w:rsidRPr="001D7996" w:rsidRDefault="00956D99" w:rsidP="001D7996">
                      <w:pPr>
                        <w:spacing w:after="0"/>
                        <w:textAlignment w:val="baseline"/>
                        <w:rPr>
                          <w:sz w:val="18"/>
                          <w:szCs w:val="18"/>
                        </w:rPr>
                      </w:pPr>
                      <w:r w:rsidRPr="001D7996">
                        <w:rPr>
                          <w:rFonts w:ascii="Arial" w:eastAsia="+mn-ea" w:hAnsi="Arial" w:cs="Arial"/>
                          <w:color w:val="000000"/>
                          <w:kern w:val="24"/>
                          <w:sz w:val="18"/>
                          <w:szCs w:val="18"/>
                          <w:lang w:val="en-US"/>
                        </w:rPr>
                        <w:t>MR1 (clone 26.5)</w:t>
                      </w:r>
                    </w:p>
                  </w:txbxContent>
                </v:textbox>
              </v:shape>
            </w:pict>
          </mc:Fallback>
        </mc:AlternateContent>
      </w:r>
      <w:r w:rsidR="00C81241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1458C1C1" w14:textId="34892807" w:rsidR="007C13B6" w:rsidRDefault="00966FB9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</w:t>
      </w:r>
      <w:r w:rsidR="009F5584" w:rsidRPr="002028DC">
        <w:rPr>
          <w:rFonts w:ascii="Times New Roman" w:hAnsi="Times New Roman" w:cs="Times New Roman"/>
          <w:b/>
          <w:bCs/>
          <w:sz w:val="24"/>
          <w:szCs w:val="24"/>
        </w:rPr>
        <w:t>upp</w:t>
      </w:r>
      <w:r w:rsidR="00091570">
        <w:rPr>
          <w:rFonts w:ascii="Times New Roman" w:hAnsi="Times New Roman" w:cs="Times New Roman"/>
          <w:b/>
          <w:bCs/>
          <w:sz w:val="24"/>
          <w:szCs w:val="24"/>
        </w:rPr>
        <w:t>lementary</w:t>
      </w:r>
      <w:r w:rsidR="0060371F">
        <w:rPr>
          <w:rFonts w:ascii="Times New Roman" w:hAnsi="Times New Roman" w:cs="Times New Roman"/>
          <w:b/>
          <w:bCs/>
          <w:sz w:val="24"/>
          <w:szCs w:val="24"/>
        </w:rPr>
        <w:t xml:space="preserve"> Figure 6</w:t>
      </w:r>
      <w:r w:rsidR="009F5584"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091570">
        <w:rPr>
          <w:rFonts w:ascii="Times New Roman" w:hAnsi="Times New Roman" w:cs="Times New Roman"/>
          <w:b/>
          <w:bCs/>
          <w:sz w:val="24"/>
          <w:szCs w:val="24"/>
        </w:rPr>
        <w:t xml:space="preserve">Loss of </w:t>
      </w:r>
      <w:r w:rsidR="009F5584"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MR1 </w:t>
      </w:r>
      <w:r w:rsidR="00091570">
        <w:rPr>
          <w:rFonts w:ascii="Times New Roman" w:hAnsi="Times New Roman" w:cs="Times New Roman"/>
          <w:b/>
          <w:bCs/>
          <w:sz w:val="24"/>
          <w:szCs w:val="24"/>
        </w:rPr>
        <w:t xml:space="preserve">in B16F10 </w:t>
      </w:r>
      <w:r w:rsidR="007C13B6">
        <w:rPr>
          <w:rFonts w:ascii="Times New Roman" w:hAnsi="Times New Roman" w:cs="Times New Roman"/>
          <w:b/>
          <w:bCs/>
          <w:sz w:val="24"/>
          <w:szCs w:val="24"/>
        </w:rPr>
        <w:t xml:space="preserve">cells </w:t>
      </w:r>
      <w:r w:rsidR="009F5584" w:rsidRPr="002028DC">
        <w:rPr>
          <w:rFonts w:ascii="Times New Roman" w:hAnsi="Times New Roman" w:cs="Times New Roman"/>
          <w:b/>
          <w:bCs/>
          <w:sz w:val="24"/>
          <w:szCs w:val="24"/>
        </w:rPr>
        <w:t xml:space="preserve">does not affect </w:t>
      </w:r>
      <w:r w:rsidR="00B727D2">
        <w:rPr>
          <w:rFonts w:ascii="Times New Roman" w:hAnsi="Times New Roman" w:cs="Times New Roman"/>
          <w:b/>
          <w:bCs/>
          <w:sz w:val="24"/>
          <w:szCs w:val="24"/>
        </w:rPr>
        <w:t>their</w:t>
      </w:r>
      <w:r w:rsidR="007C13B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F5584" w:rsidRPr="002028DC">
        <w:rPr>
          <w:rFonts w:ascii="Times New Roman" w:hAnsi="Times New Roman" w:cs="Times New Roman"/>
          <w:b/>
          <w:bCs/>
          <w:sz w:val="24"/>
          <w:szCs w:val="24"/>
        </w:rPr>
        <w:t>proliferation and migration</w:t>
      </w:r>
      <w:r w:rsidR="00C044D8" w:rsidRPr="002028DC">
        <w:rPr>
          <w:rFonts w:ascii="Times New Roman" w:hAnsi="Times New Roman" w:cs="Times New Roman"/>
          <w:b/>
          <w:bCs/>
          <w:iCs/>
          <w:sz w:val="24"/>
          <w:szCs w:val="24"/>
        </w:rPr>
        <w:t>.</w:t>
      </w:r>
    </w:p>
    <w:p w14:paraId="3F657C5F" w14:textId="4DDDAF77" w:rsidR="009F5584" w:rsidRDefault="00061B48" w:rsidP="002028DC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2028DC">
        <w:rPr>
          <w:rFonts w:ascii="Times New Roman" w:hAnsi="Times New Roman" w:cs="Times New Roman"/>
          <w:sz w:val="24"/>
          <w:szCs w:val="24"/>
        </w:rPr>
        <w:t xml:space="preserve">Parental B16F10, B16F10 </w:t>
      </w:r>
      <w:r w:rsidR="00264075">
        <w:rPr>
          <w:rFonts w:ascii="Times New Roman" w:hAnsi="Times New Roman" w:cs="Times New Roman"/>
          <w:sz w:val="24"/>
          <w:szCs w:val="24"/>
        </w:rPr>
        <w:t xml:space="preserve">vector </w:t>
      </w:r>
      <w:r w:rsidRPr="002028DC">
        <w:rPr>
          <w:rFonts w:ascii="Times New Roman" w:hAnsi="Times New Roman" w:cs="Times New Roman"/>
          <w:sz w:val="24"/>
          <w:szCs w:val="24"/>
        </w:rPr>
        <w:t>control or B16F10-</w:t>
      </w:r>
      <w:r w:rsidRPr="002028DC">
        <w:rPr>
          <w:rFonts w:ascii="Times New Roman" w:hAnsi="Times New Roman" w:cs="Times New Roman"/>
          <w:iCs/>
          <w:sz w:val="24"/>
          <w:szCs w:val="24"/>
        </w:rPr>
        <w:t>MR1</w:t>
      </w:r>
      <w:r w:rsidRPr="002028DC">
        <w:rPr>
          <w:rFonts w:ascii="Times New Roman" w:hAnsi="Times New Roman" w:cs="Times New Roman"/>
          <w:sz w:val="24"/>
          <w:szCs w:val="24"/>
          <w:vertAlign w:val="superscript"/>
        </w:rPr>
        <w:t>KO</w:t>
      </w:r>
      <w:r w:rsidRPr="002028DC">
        <w:rPr>
          <w:rFonts w:ascii="Times New Roman" w:hAnsi="Times New Roman" w:cs="Times New Roman"/>
          <w:sz w:val="24"/>
          <w:szCs w:val="24"/>
        </w:rPr>
        <w:t xml:space="preserve"> </w:t>
      </w:r>
      <w:r w:rsidR="00091570">
        <w:rPr>
          <w:rFonts w:ascii="Times New Roman" w:hAnsi="Times New Roman" w:cs="Times New Roman"/>
          <w:sz w:val="24"/>
          <w:szCs w:val="24"/>
        </w:rPr>
        <w:t xml:space="preserve">(sgR3 clone) melanoma </w:t>
      </w:r>
      <w:r w:rsidRPr="002028DC">
        <w:rPr>
          <w:rFonts w:ascii="Times New Roman" w:hAnsi="Times New Roman" w:cs="Times New Roman"/>
          <w:sz w:val="24"/>
          <w:szCs w:val="24"/>
        </w:rPr>
        <w:t>cells</w:t>
      </w:r>
      <w:r w:rsidR="00470078">
        <w:rPr>
          <w:rFonts w:ascii="Times New Roman" w:hAnsi="Times New Roman" w:cs="Times New Roman"/>
          <w:sz w:val="24"/>
          <w:szCs w:val="24"/>
        </w:rPr>
        <w:t xml:space="preserve"> </w:t>
      </w:r>
      <w:r w:rsidRPr="002028DC">
        <w:rPr>
          <w:rFonts w:ascii="Times New Roman" w:hAnsi="Times New Roman" w:cs="Times New Roman"/>
          <w:sz w:val="24"/>
          <w:szCs w:val="24"/>
        </w:rPr>
        <w:t>were cultured in 96-well plates</w:t>
      </w:r>
      <w:r w:rsidR="00470078">
        <w:rPr>
          <w:rFonts w:ascii="Times New Roman" w:hAnsi="Times New Roman" w:cs="Times New Roman"/>
          <w:sz w:val="24"/>
          <w:szCs w:val="24"/>
        </w:rPr>
        <w:t xml:space="preserve"> at (</w:t>
      </w:r>
      <w:r w:rsidR="00470078" w:rsidRPr="00470078">
        <w:rPr>
          <w:rFonts w:ascii="Times New Roman" w:hAnsi="Times New Roman" w:cs="Times New Roman"/>
          <w:b/>
          <w:sz w:val="24"/>
          <w:szCs w:val="24"/>
        </w:rPr>
        <w:t>A</w:t>
      </w:r>
      <w:r w:rsidR="00470078">
        <w:rPr>
          <w:rFonts w:ascii="Times New Roman" w:hAnsi="Times New Roman" w:cs="Times New Roman"/>
          <w:sz w:val="24"/>
          <w:szCs w:val="24"/>
        </w:rPr>
        <w:t>) 5000 cells/well or (</w:t>
      </w:r>
      <w:r w:rsidR="00470078" w:rsidRPr="00470078">
        <w:rPr>
          <w:rFonts w:ascii="Times New Roman" w:hAnsi="Times New Roman" w:cs="Times New Roman"/>
          <w:b/>
          <w:sz w:val="24"/>
          <w:szCs w:val="24"/>
        </w:rPr>
        <w:t>B</w:t>
      </w:r>
      <w:r w:rsidR="00470078">
        <w:rPr>
          <w:rFonts w:ascii="Times New Roman" w:hAnsi="Times New Roman" w:cs="Times New Roman"/>
          <w:sz w:val="24"/>
          <w:szCs w:val="24"/>
        </w:rPr>
        <w:t>) 5 x 10</w:t>
      </w:r>
      <w:r w:rsidR="00470078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470078">
        <w:rPr>
          <w:rFonts w:ascii="Times New Roman" w:hAnsi="Times New Roman" w:cs="Times New Roman"/>
          <w:sz w:val="24"/>
          <w:szCs w:val="24"/>
        </w:rPr>
        <w:t xml:space="preserve"> cells/well</w:t>
      </w:r>
      <w:r w:rsidRPr="002028DC">
        <w:rPr>
          <w:rFonts w:ascii="Times New Roman" w:hAnsi="Times New Roman" w:cs="Times New Roman"/>
          <w:sz w:val="24"/>
          <w:szCs w:val="24"/>
        </w:rPr>
        <w:t xml:space="preserve">. </w:t>
      </w:r>
      <w:r w:rsidR="00470078">
        <w:rPr>
          <w:rFonts w:ascii="Times New Roman" w:hAnsi="Times New Roman" w:cs="Times New Roman"/>
          <w:sz w:val="24"/>
          <w:szCs w:val="24"/>
        </w:rPr>
        <w:t>(</w:t>
      </w:r>
      <w:r w:rsidR="00470078" w:rsidRPr="00DB101A">
        <w:rPr>
          <w:rFonts w:ascii="Times New Roman" w:hAnsi="Times New Roman" w:cs="Times New Roman"/>
          <w:b/>
          <w:sz w:val="24"/>
          <w:szCs w:val="24"/>
        </w:rPr>
        <w:t>A</w:t>
      </w:r>
      <w:r w:rsidR="00470078">
        <w:rPr>
          <w:rFonts w:ascii="Times New Roman" w:hAnsi="Times New Roman" w:cs="Times New Roman"/>
          <w:sz w:val="24"/>
          <w:szCs w:val="24"/>
        </w:rPr>
        <w:t xml:space="preserve">) </w:t>
      </w:r>
      <w:r w:rsidRPr="002028DC">
        <w:rPr>
          <w:rFonts w:ascii="Times New Roman" w:hAnsi="Times New Roman" w:cs="Times New Roman"/>
          <w:sz w:val="24"/>
          <w:szCs w:val="24"/>
        </w:rPr>
        <w:t xml:space="preserve">Cell proliferation </w:t>
      </w:r>
      <w:r w:rsidR="00981D1F" w:rsidRPr="002028DC">
        <w:rPr>
          <w:rFonts w:ascii="Times New Roman" w:hAnsi="Times New Roman" w:cs="Times New Roman"/>
          <w:sz w:val="24"/>
          <w:szCs w:val="24"/>
        </w:rPr>
        <w:t xml:space="preserve">was assessed by </w:t>
      </w:r>
      <w:r w:rsidRPr="002028DC">
        <w:rPr>
          <w:rFonts w:ascii="Times New Roman" w:hAnsi="Times New Roman" w:cs="Times New Roman"/>
          <w:sz w:val="24"/>
          <w:szCs w:val="24"/>
        </w:rPr>
        <w:t>relative cell confluenc</w:t>
      </w:r>
      <w:r w:rsidR="00091570">
        <w:rPr>
          <w:rFonts w:ascii="Times New Roman" w:hAnsi="Times New Roman" w:cs="Times New Roman"/>
          <w:sz w:val="24"/>
          <w:szCs w:val="24"/>
        </w:rPr>
        <w:t>y</w:t>
      </w:r>
      <w:r w:rsidR="00470078">
        <w:rPr>
          <w:rFonts w:ascii="Times New Roman" w:hAnsi="Times New Roman" w:cs="Times New Roman"/>
          <w:sz w:val="24"/>
          <w:szCs w:val="24"/>
        </w:rPr>
        <w:t xml:space="preserve"> and </w:t>
      </w:r>
      <w:r w:rsidRPr="002028DC">
        <w:rPr>
          <w:rFonts w:ascii="Times New Roman" w:hAnsi="Times New Roman" w:cs="Times New Roman"/>
          <w:sz w:val="24"/>
          <w:szCs w:val="24"/>
        </w:rPr>
        <w:t xml:space="preserve">cell migration was assessed by </w:t>
      </w:r>
      <w:r w:rsidRPr="002028DC">
        <w:rPr>
          <w:rFonts w:ascii="Times New Roman" w:hAnsi="Times New Roman" w:cs="Times New Roman"/>
          <w:noProof/>
          <w:sz w:val="24"/>
          <w:szCs w:val="24"/>
        </w:rPr>
        <w:t>analy</w:t>
      </w:r>
      <w:r w:rsidR="00061F4B" w:rsidRPr="002028DC">
        <w:rPr>
          <w:rFonts w:ascii="Times New Roman" w:hAnsi="Times New Roman" w:cs="Times New Roman"/>
          <w:noProof/>
          <w:sz w:val="24"/>
          <w:szCs w:val="24"/>
        </w:rPr>
        <w:t>z</w:t>
      </w:r>
      <w:r w:rsidRPr="002028DC">
        <w:rPr>
          <w:rFonts w:ascii="Times New Roman" w:hAnsi="Times New Roman" w:cs="Times New Roman"/>
          <w:noProof/>
          <w:sz w:val="24"/>
          <w:szCs w:val="24"/>
        </w:rPr>
        <w:t>ing</w:t>
      </w:r>
      <w:r w:rsidR="00264075">
        <w:rPr>
          <w:rFonts w:ascii="Times New Roman" w:hAnsi="Times New Roman" w:cs="Times New Roman"/>
          <w:sz w:val="24"/>
          <w:szCs w:val="24"/>
        </w:rPr>
        <w:t xml:space="preserve"> their </w:t>
      </w:r>
      <w:r w:rsidRPr="002028DC">
        <w:rPr>
          <w:rFonts w:ascii="Times New Roman" w:hAnsi="Times New Roman" w:cs="Times New Roman"/>
          <w:sz w:val="24"/>
          <w:szCs w:val="24"/>
        </w:rPr>
        <w:t>relative wound closure. (</w:t>
      </w:r>
      <w:r w:rsidRPr="002028DC">
        <w:rPr>
          <w:rFonts w:ascii="Times New Roman" w:hAnsi="Times New Roman" w:cs="Times New Roman"/>
          <w:b/>
          <w:sz w:val="24"/>
          <w:szCs w:val="24"/>
        </w:rPr>
        <w:t>C, D</w:t>
      </w:r>
      <w:r w:rsidRPr="002028DC">
        <w:rPr>
          <w:rFonts w:ascii="Times New Roman" w:hAnsi="Times New Roman" w:cs="Times New Roman"/>
          <w:sz w:val="24"/>
          <w:szCs w:val="24"/>
        </w:rPr>
        <w:t>) Parental B16F10 cells were cultured in 96-well plate in the presence of DMSO or 100 n</w:t>
      </w:r>
      <w:r w:rsidR="00F43CC6">
        <w:rPr>
          <w:rFonts w:ascii="Times New Roman" w:hAnsi="Times New Roman" w:cs="Times New Roman"/>
          <w:sz w:val="24"/>
          <w:szCs w:val="24"/>
        </w:rPr>
        <w:t>mol/L</w:t>
      </w:r>
      <w:r w:rsidRPr="002028DC">
        <w:rPr>
          <w:rFonts w:ascii="Times New Roman" w:hAnsi="Times New Roman" w:cs="Times New Roman"/>
          <w:sz w:val="24"/>
          <w:szCs w:val="24"/>
        </w:rPr>
        <w:t xml:space="preserve"> 5-OP-RU, and </w:t>
      </w:r>
      <w:r w:rsidR="00470078">
        <w:rPr>
          <w:rFonts w:ascii="Times New Roman" w:hAnsi="Times New Roman" w:cs="Times New Roman"/>
          <w:sz w:val="24"/>
          <w:szCs w:val="24"/>
        </w:rPr>
        <w:t>(</w:t>
      </w:r>
      <w:r w:rsidR="00470078" w:rsidRPr="00470078">
        <w:rPr>
          <w:rFonts w:ascii="Times New Roman" w:hAnsi="Times New Roman" w:cs="Times New Roman"/>
          <w:b/>
          <w:sz w:val="24"/>
          <w:szCs w:val="24"/>
        </w:rPr>
        <w:t>C</w:t>
      </w:r>
      <w:r w:rsidR="00470078">
        <w:rPr>
          <w:rFonts w:ascii="Times New Roman" w:hAnsi="Times New Roman" w:cs="Times New Roman"/>
          <w:sz w:val="24"/>
          <w:szCs w:val="24"/>
        </w:rPr>
        <w:t xml:space="preserve">) </w:t>
      </w:r>
      <w:r w:rsidRPr="002028DC">
        <w:rPr>
          <w:rFonts w:ascii="Times New Roman" w:hAnsi="Times New Roman" w:cs="Times New Roman"/>
          <w:sz w:val="24"/>
          <w:szCs w:val="24"/>
        </w:rPr>
        <w:t xml:space="preserve">cell 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proliferation and </w:t>
      </w:r>
      <w:r w:rsidR="00470078">
        <w:rPr>
          <w:rFonts w:ascii="Times New Roman" w:hAnsi="Times New Roman" w:cs="Times New Roman"/>
          <w:sz w:val="24"/>
          <w:szCs w:val="24"/>
        </w:rPr>
        <w:t>(</w:t>
      </w:r>
      <w:r w:rsidR="00470078" w:rsidRPr="00470078">
        <w:rPr>
          <w:rFonts w:ascii="Times New Roman" w:hAnsi="Times New Roman" w:cs="Times New Roman"/>
          <w:b/>
          <w:sz w:val="24"/>
          <w:szCs w:val="24"/>
        </w:rPr>
        <w:t>D</w:t>
      </w:r>
      <w:r w:rsidR="00470078">
        <w:rPr>
          <w:rFonts w:ascii="Times New Roman" w:hAnsi="Times New Roman" w:cs="Times New Roman"/>
          <w:sz w:val="24"/>
          <w:szCs w:val="24"/>
        </w:rPr>
        <w:t xml:space="preserve">) 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migration </w:t>
      </w:r>
      <w:r w:rsidR="00B74CE9" w:rsidRPr="002028DC">
        <w:rPr>
          <w:rFonts w:ascii="Times New Roman" w:hAnsi="Times New Roman" w:cs="Times New Roman"/>
          <w:noProof/>
          <w:sz w:val="24"/>
          <w:szCs w:val="24"/>
        </w:rPr>
        <w:t>w</w:t>
      </w:r>
      <w:r w:rsidR="00061F4B" w:rsidRPr="002028DC">
        <w:rPr>
          <w:rFonts w:ascii="Times New Roman" w:hAnsi="Times New Roman" w:cs="Times New Roman"/>
          <w:noProof/>
          <w:sz w:val="24"/>
          <w:szCs w:val="24"/>
        </w:rPr>
        <w:t>ere</w:t>
      </w:r>
      <w:r w:rsidR="00470078">
        <w:rPr>
          <w:rFonts w:ascii="Times New Roman" w:hAnsi="Times New Roman" w:cs="Times New Roman"/>
          <w:sz w:val="24"/>
          <w:szCs w:val="24"/>
        </w:rPr>
        <w:t xml:space="preserve"> assessed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. </w:t>
      </w:r>
      <w:r w:rsidR="001B7CA1">
        <w:rPr>
          <w:rFonts w:ascii="Times New Roman" w:hAnsi="Times New Roman" w:cs="Times New Roman"/>
          <w:sz w:val="24"/>
          <w:szCs w:val="24"/>
        </w:rPr>
        <w:t>Data presented as mean</w:t>
      </w:r>
      <w:r w:rsidR="00C742E3">
        <w:rPr>
          <w:rFonts w:ascii="Times New Roman" w:hAnsi="Times New Roman" w:cs="Times New Roman"/>
          <w:sz w:val="24"/>
          <w:szCs w:val="24"/>
        </w:rPr>
        <w:t xml:space="preserve"> ± SEM of 5-6</w:t>
      </w:r>
      <w:r w:rsidR="001B7CA1">
        <w:rPr>
          <w:rFonts w:ascii="Times New Roman" w:hAnsi="Times New Roman" w:cs="Times New Roman"/>
          <w:sz w:val="24"/>
          <w:szCs w:val="24"/>
        </w:rPr>
        <w:t xml:space="preserve"> technical replicates</w:t>
      </w:r>
      <w:r w:rsidR="00DA6F8B">
        <w:rPr>
          <w:rFonts w:ascii="Times New Roman" w:hAnsi="Times New Roman" w:cs="Times New Roman"/>
          <w:sz w:val="24"/>
          <w:szCs w:val="24"/>
        </w:rPr>
        <w:t>.</w:t>
      </w:r>
      <w:r w:rsidR="00470078" w:rsidRPr="002028DC">
        <w:rPr>
          <w:rFonts w:ascii="Times New Roman" w:hAnsi="Times New Roman" w:cs="Times New Roman"/>
          <w:sz w:val="24"/>
          <w:szCs w:val="24"/>
        </w:rPr>
        <w:t xml:space="preserve"> </w:t>
      </w:r>
      <w:r w:rsidR="00B74CE9" w:rsidRPr="002028DC">
        <w:rPr>
          <w:rFonts w:ascii="Times New Roman" w:hAnsi="Times New Roman" w:cs="Times New Roman"/>
          <w:sz w:val="24"/>
          <w:szCs w:val="24"/>
        </w:rPr>
        <w:t>(</w:t>
      </w:r>
      <w:r w:rsidR="00470078">
        <w:rPr>
          <w:rFonts w:ascii="Times New Roman" w:hAnsi="Times New Roman" w:cs="Times New Roman"/>
          <w:b/>
          <w:sz w:val="24"/>
          <w:szCs w:val="24"/>
        </w:rPr>
        <w:t>E</w:t>
      </w:r>
      <w:r w:rsidR="00B74CE9" w:rsidRPr="002028DC">
        <w:rPr>
          <w:rFonts w:ascii="Times New Roman" w:hAnsi="Times New Roman" w:cs="Times New Roman"/>
          <w:sz w:val="24"/>
          <w:szCs w:val="24"/>
        </w:rPr>
        <w:t>) Groups of C57BL/6 WT mice (n=</w:t>
      </w:r>
      <w:r w:rsidR="00DA6F8B">
        <w:rPr>
          <w:rFonts w:ascii="Times New Roman" w:hAnsi="Times New Roman" w:cs="Times New Roman"/>
          <w:sz w:val="24"/>
          <w:szCs w:val="24"/>
        </w:rPr>
        <w:t xml:space="preserve"> 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6/group) were injected </w:t>
      </w:r>
      <w:proofErr w:type="spellStart"/>
      <w:r w:rsidR="00B74CE9" w:rsidRPr="002028DC">
        <w:rPr>
          <w:rFonts w:ascii="Times New Roman" w:hAnsi="Times New Roman" w:cs="Times New Roman"/>
          <w:sz w:val="24"/>
          <w:szCs w:val="24"/>
        </w:rPr>
        <w:t>i.v.</w:t>
      </w:r>
      <w:proofErr w:type="spellEnd"/>
      <w:r w:rsidR="00B74CE9" w:rsidRPr="002028DC">
        <w:rPr>
          <w:rFonts w:ascii="Times New Roman" w:hAnsi="Times New Roman" w:cs="Times New Roman"/>
          <w:sz w:val="24"/>
          <w:szCs w:val="24"/>
        </w:rPr>
        <w:t xml:space="preserve"> with 1 x 10</w:t>
      </w:r>
      <w:r w:rsidR="00B74CE9" w:rsidRPr="002028DC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 parental B16F10 cells and B16F10 </w:t>
      </w:r>
      <w:r w:rsidR="00264075">
        <w:rPr>
          <w:rFonts w:ascii="Times New Roman" w:hAnsi="Times New Roman" w:cs="Times New Roman"/>
          <w:sz w:val="24"/>
          <w:szCs w:val="24"/>
        </w:rPr>
        <w:t xml:space="preserve">vector 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control </w:t>
      </w:r>
      <w:r w:rsidR="00264075">
        <w:rPr>
          <w:rFonts w:ascii="Times New Roman" w:hAnsi="Times New Roman" w:cs="Times New Roman"/>
          <w:sz w:val="24"/>
          <w:szCs w:val="24"/>
        </w:rPr>
        <w:t xml:space="preserve">melanoma 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cells. </w:t>
      </w:r>
      <w:r w:rsidR="00470078">
        <w:rPr>
          <w:rFonts w:ascii="Times New Roman" w:hAnsi="Times New Roman" w:cs="Times New Roman"/>
          <w:sz w:val="24"/>
          <w:szCs w:val="24"/>
        </w:rPr>
        <w:t xml:space="preserve">On day 14 </w:t>
      </w:r>
      <w:r w:rsidR="00470078" w:rsidRPr="002028DC">
        <w:rPr>
          <w:rFonts w:ascii="Times New Roman" w:hAnsi="Times New Roman" w:cs="Times New Roman"/>
          <w:sz w:val="24"/>
          <w:szCs w:val="24"/>
        </w:rPr>
        <w:t xml:space="preserve">relative to </w:t>
      </w:r>
      <w:r w:rsidR="00470078" w:rsidRPr="002028DC">
        <w:rPr>
          <w:rFonts w:ascii="Times New Roman" w:hAnsi="Times New Roman" w:cs="Times New Roman"/>
          <w:noProof/>
          <w:sz w:val="24"/>
          <w:szCs w:val="24"/>
        </w:rPr>
        <w:t>tumor</w:t>
      </w:r>
      <w:r w:rsidR="00470078" w:rsidRPr="002028DC">
        <w:rPr>
          <w:rFonts w:ascii="Times New Roman" w:hAnsi="Times New Roman" w:cs="Times New Roman"/>
          <w:sz w:val="24"/>
          <w:szCs w:val="24"/>
        </w:rPr>
        <w:t xml:space="preserve"> cell inoculation, lungs were harvested and the metastatic burden was quantified by counting colonies on the lung surface.</w:t>
      </w:r>
      <w:r w:rsidR="00470078">
        <w:rPr>
          <w:rFonts w:ascii="Times New Roman" w:hAnsi="Times New Roman" w:cs="Times New Roman"/>
          <w:sz w:val="24"/>
          <w:szCs w:val="24"/>
        </w:rPr>
        <w:t xml:space="preserve"> </w:t>
      </w:r>
      <w:r w:rsidR="00470078" w:rsidRPr="002028DC">
        <w:rPr>
          <w:rFonts w:ascii="Times New Roman" w:hAnsi="Times New Roman" w:cs="Times New Roman"/>
          <w:sz w:val="24"/>
          <w:szCs w:val="24"/>
        </w:rPr>
        <w:t>Data presented as mean ± SEM.</w:t>
      </w:r>
      <w:r w:rsidR="00470078">
        <w:rPr>
          <w:rFonts w:ascii="Times New Roman" w:hAnsi="Times New Roman" w:cs="Times New Roman"/>
          <w:sz w:val="24"/>
          <w:szCs w:val="24"/>
        </w:rPr>
        <w:t xml:space="preserve"> </w:t>
      </w:r>
      <w:r w:rsidR="00E33F5A">
        <w:rPr>
          <w:rFonts w:ascii="Times New Roman" w:hAnsi="Times New Roman" w:cs="Times New Roman"/>
          <w:sz w:val="24"/>
          <w:szCs w:val="24"/>
        </w:rPr>
        <w:t>(</w:t>
      </w:r>
      <w:r w:rsidR="00E33F5A" w:rsidRPr="00E33F5A">
        <w:rPr>
          <w:rFonts w:ascii="Times New Roman" w:hAnsi="Times New Roman" w:cs="Times New Roman"/>
          <w:b/>
          <w:sz w:val="24"/>
          <w:szCs w:val="24"/>
        </w:rPr>
        <w:t>F</w:t>
      </w:r>
      <w:r w:rsidR="00B1105F">
        <w:rPr>
          <w:rFonts w:ascii="Times New Roman" w:hAnsi="Times New Roman" w:cs="Times New Roman"/>
          <w:sz w:val="24"/>
          <w:szCs w:val="24"/>
        </w:rPr>
        <w:t xml:space="preserve">) B16F10 </w:t>
      </w:r>
      <w:r w:rsidR="00B1105F" w:rsidRPr="00B1105F">
        <w:rPr>
          <w:rFonts w:ascii="Times New Roman" w:hAnsi="Times New Roman" w:cs="Times New Roman"/>
          <w:sz w:val="24"/>
          <w:szCs w:val="24"/>
        </w:rPr>
        <w:t>melanoma cells we</w:t>
      </w:r>
      <w:r w:rsidR="00B1105F">
        <w:rPr>
          <w:rFonts w:ascii="Times New Roman" w:hAnsi="Times New Roman" w:cs="Times New Roman"/>
          <w:sz w:val="24"/>
          <w:szCs w:val="24"/>
        </w:rPr>
        <w:t xml:space="preserve">re stimulated </w:t>
      </w:r>
      <w:r w:rsidR="00B1105F" w:rsidRPr="00B1105F">
        <w:rPr>
          <w:rFonts w:ascii="Times New Roman" w:hAnsi="Times New Roman" w:cs="Times New Roman"/>
          <w:i/>
          <w:sz w:val="24"/>
          <w:szCs w:val="24"/>
        </w:rPr>
        <w:t>in vitro</w:t>
      </w:r>
      <w:r w:rsidR="00B1105F">
        <w:rPr>
          <w:rFonts w:ascii="Times New Roman" w:hAnsi="Times New Roman" w:cs="Times New Roman"/>
          <w:sz w:val="24"/>
          <w:szCs w:val="24"/>
        </w:rPr>
        <w:t xml:space="preserve"> with vehicle or Ac-6-FP</w:t>
      </w:r>
      <w:r w:rsidR="00A03184">
        <w:rPr>
          <w:rFonts w:ascii="Times New Roman" w:hAnsi="Times New Roman" w:cs="Times New Roman"/>
          <w:sz w:val="24"/>
          <w:szCs w:val="24"/>
        </w:rPr>
        <w:t xml:space="preserve"> (10 </w:t>
      </w:r>
      <w:r w:rsidR="004F2958">
        <w:rPr>
          <w:rFonts w:ascii="Times New Roman" w:hAnsi="Times New Roman" w:cs="Times New Roman"/>
          <w:sz w:val="24"/>
          <w:szCs w:val="24"/>
        </w:rPr>
        <w:t>µ</w:t>
      </w:r>
      <w:r w:rsidR="00F43CC6">
        <w:rPr>
          <w:rFonts w:ascii="Times New Roman" w:hAnsi="Times New Roman" w:cs="Times New Roman"/>
          <w:sz w:val="24"/>
          <w:szCs w:val="24"/>
        </w:rPr>
        <w:t>mol/L</w:t>
      </w:r>
      <w:r w:rsidR="00A03184">
        <w:rPr>
          <w:rFonts w:ascii="Times New Roman" w:hAnsi="Times New Roman" w:cs="Times New Roman"/>
          <w:sz w:val="24"/>
          <w:szCs w:val="24"/>
        </w:rPr>
        <w:t>) for 18</w:t>
      </w:r>
      <w:r w:rsidR="00B1105F" w:rsidRPr="00B1105F">
        <w:rPr>
          <w:rFonts w:ascii="Times New Roman" w:hAnsi="Times New Roman" w:cs="Times New Roman"/>
          <w:sz w:val="24"/>
          <w:szCs w:val="24"/>
        </w:rPr>
        <w:t xml:space="preserve"> h before cell surface MR1 expression was determined by flow cytometry.</w:t>
      </w:r>
      <w:r w:rsidR="00B1105F">
        <w:rPr>
          <w:rFonts w:ascii="Times New Roman" w:hAnsi="Times New Roman" w:cs="Times New Roman"/>
          <w:sz w:val="24"/>
          <w:szCs w:val="24"/>
        </w:rPr>
        <w:t xml:space="preserve"> 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All </w:t>
      </w:r>
      <w:r w:rsidR="00470078">
        <w:rPr>
          <w:rFonts w:ascii="Times New Roman" w:hAnsi="Times New Roman" w:cs="Times New Roman"/>
          <w:sz w:val="24"/>
          <w:szCs w:val="24"/>
        </w:rPr>
        <w:t>e</w:t>
      </w:r>
      <w:r w:rsidR="00B74CE9" w:rsidRPr="002028DC">
        <w:rPr>
          <w:rFonts w:ascii="Times New Roman" w:hAnsi="Times New Roman" w:cs="Times New Roman"/>
          <w:sz w:val="24"/>
          <w:szCs w:val="24"/>
        </w:rPr>
        <w:t>xperiment</w:t>
      </w:r>
      <w:r w:rsidR="00470078">
        <w:rPr>
          <w:rFonts w:ascii="Times New Roman" w:hAnsi="Times New Roman" w:cs="Times New Roman"/>
          <w:sz w:val="24"/>
          <w:szCs w:val="24"/>
        </w:rPr>
        <w:t>s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 w</w:t>
      </w:r>
      <w:r w:rsidR="00470078">
        <w:rPr>
          <w:rFonts w:ascii="Times New Roman" w:hAnsi="Times New Roman" w:cs="Times New Roman"/>
          <w:sz w:val="24"/>
          <w:szCs w:val="24"/>
        </w:rPr>
        <w:t>ere</w:t>
      </w:r>
      <w:r w:rsidR="00B74CE9" w:rsidRPr="002028DC">
        <w:rPr>
          <w:rFonts w:ascii="Times New Roman" w:hAnsi="Times New Roman" w:cs="Times New Roman"/>
          <w:sz w:val="24"/>
          <w:szCs w:val="24"/>
        </w:rPr>
        <w:t xml:space="preserve"> performed once. </w:t>
      </w:r>
    </w:p>
    <w:p w14:paraId="588D0E2B" w14:textId="77777777" w:rsidR="0008688D" w:rsidRPr="00707933" w:rsidRDefault="0008688D" w:rsidP="0008688D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14:paraId="366562E2" w14:textId="77777777" w:rsidR="0008688D" w:rsidRPr="00707933" w:rsidRDefault="0008688D" w:rsidP="0008688D">
      <w:pPr>
        <w:pStyle w:val="Heading2"/>
        <w:spacing w:before="0" w:after="0" w:line="480" w:lineRule="auto"/>
        <w:ind w:left="576" w:hanging="576"/>
        <w:contextualSpacing/>
        <w:jc w:val="both"/>
        <w:rPr>
          <w:rFonts w:eastAsia="SimSun" w:cs="Times New Roman"/>
          <w:color w:val="auto"/>
          <w:kern w:val="2"/>
          <w:szCs w:val="24"/>
          <w:lang w:val="en-GB"/>
        </w:rPr>
      </w:pPr>
      <w:r w:rsidRPr="00707933">
        <w:rPr>
          <w:rFonts w:eastAsia="SimSun" w:cs="Times New Roman"/>
          <w:color w:val="auto"/>
          <w:kern w:val="2"/>
          <w:szCs w:val="24"/>
          <w:lang w:val="en-GB"/>
        </w:rPr>
        <w:t>Reference</w:t>
      </w:r>
    </w:p>
    <w:p w14:paraId="4F47556C" w14:textId="77777777" w:rsidR="00954CEB" w:rsidRPr="00954CEB" w:rsidRDefault="0008688D" w:rsidP="00954CEB">
      <w:pPr>
        <w:pStyle w:val="EndNoteBibliography"/>
        <w:rPr>
          <w:rFonts w:ascii="Times New Roman" w:hAnsi="Times New Roman" w:cs="Times New Roman"/>
          <w:sz w:val="24"/>
          <w:szCs w:val="24"/>
        </w:rPr>
      </w:pPr>
      <w:r w:rsidRPr="00954CEB">
        <w:rPr>
          <w:rFonts w:ascii="Times New Roman" w:hAnsi="Times New Roman" w:cs="Times New Roman"/>
          <w:sz w:val="24"/>
          <w:szCs w:val="24"/>
        </w:rPr>
        <w:fldChar w:fldCharType="begin"/>
      </w:r>
      <w:r w:rsidRPr="00954CE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54CEB">
        <w:rPr>
          <w:rFonts w:ascii="Times New Roman" w:hAnsi="Times New Roman" w:cs="Times New Roman"/>
          <w:sz w:val="24"/>
          <w:szCs w:val="24"/>
        </w:rPr>
        <w:fldChar w:fldCharType="separate"/>
      </w:r>
      <w:r w:rsidR="00954CEB" w:rsidRPr="00954CEB">
        <w:rPr>
          <w:rFonts w:ascii="Times New Roman" w:hAnsi="Times New Roman" w:cs="Times New Roman"/>
          <w:sz w:val="24"/>
          <w:szCs w:val="24"/>
        </w:rPr>
        <w:t>1.</w:t>
      </w:r>
      <w:r w:rsidR="00954CEB" w:rsidRPr="00954CEB">
        <w:rPr>
          <w:rFonts w:ascii="Times New Roman" w:hAnsi="Times New Roman" w:cs="Times New Roman"/>
          <w:sz w:val="24"/>
          <w:szCs w:val="24"/>
        </w:rPr>
        <w:tab/>
        <w:t>Li XY, Das I, Lepletier A, Addala V, Bald T, Stannard K, et al. CD155 loss enhances tumor suppression via combined host and tumor-intrinsic mechanisms. J Clin Invest. 2018;128:2613-25.</w:t>
      </w:r>
    </w:p>
    <w:p w14:paraId="57AB0FE1" w14:textId="2BD96D6A" w:rsidR="0008688D" w:rsidRPr="002028DC" w:rsidRDefault="0008688D" w:rsidP="0008688D">
      <w:pPr>
        <w:autoSpaceDE w:val="0"/>
        <w:autoSpaceDN w:val="0"/>
        <w:adjustRightInd w:val="0"/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954CE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8688D" w:rsidRPr="002028DC" w:rsidSect="00AF2286">
      <w:footerReference w:type="default" r:id="rId9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98BB4E" w14:textId="77777777" w:rsidR="00956D99" w:rsidRDefault="00956D99" w:rsidP="00A72E5B">
      <w:pPr>
        <w:spacing w:after="0" w:line="240" w:lineRule="auto"/>
      </w:pPr>
      <w:r>
        <w:separator/>
      </w:r>
    </w:p>
  </w:endnote>
  <w:endnote w:type="continuationSeparator" w:id="0">
    <w:p w14:paraId="27818D5B" w14:textId="77777777" w:rsidR="00956D99" w:rsidRDefault="00956D99" w:rsidP="00A72E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+mn-ea">
    <w:altName w:val="Times New Roman"/>
    <w:panose1 w:val="00000000000000000000"/>
    <w:charset w:val="00"/>
    <w:family w:val="roman"/>
    <w:notTrueType/>
    <w:pitch w:val="default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8862667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1B721BE" w14:textId="28CC9F0B" w:rsidR="00956D99" w:rsidRDefault="00956D9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782AAE15" w14:textId="77777777" w:rsidR="00956D99" w:rsidRDefault="00956D9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013707" w14:textId="77777777" w:rsidR="00956D99" w:rsidRDefault="00956D99" w:rsidP="00A72E5B">
      <w:pPr>
        <w:spacing w:after="0" w:line="240" w:lineRule="auto"/>
      </w:pPr>
      <w:r>
        <w:separator/>
      </w:r>
    </w:p>
  </w:footnote>
  <w:footnote w:type="continuationSeparator" w:id="0">
    <w:p w14:paraId="1D24201A" w14:textId="77777777" w:rsidR="00956D99" w:rsidRDefault="00956D99" w:rsidP="00A72E5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106153D"/>
    <w:multiLevelType w:val="hybridMultilevel"/>
    <w:tmpl w:val="C3D2FC20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77F7386"/>
    <w:multiLevelType w:val="hybridMultilevel"/>
    <w:tmpl w:val="5AB8E2A8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O2NDE2Mbc0MTQwNjRS0lEKTi0uzszPAykwNKoFAE3slrItAAAA"/>
    <w:docVar w:name="EN.Layout" w:val="&lt;ENLayout&gt;&lt;Style&gt;Cancer Discover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zp5dzr9vd2wmez9ep5zft5aafpsvtrr0x2&quot;&gt;MAIT CD Library&lt;record-ids&gt;&lt;item&gt;56&lt;/item&gt;&lt;/record-ids&gt;&lt;/item&gt;&lt;/Libraries&gt;"/>
  </w:docVars>
  <w:rsids>
    <w:rsidRoot w:val="00F31F56"/>
    <w:rsid w:val="000467CA"/>
    <w:rsid w:val="00052FB6"/>
    <w:rsid w:val="00054256"/>
    <w:rsid w:val="00061B48"/>
    <w:rsid w:val="00061F4B"/>
    <w:rsid w:val="0008688D"/>
    <w:rsid w:val="00091570"/>
    <w:rsid w:val="000B0CE5"/>
    <w:rsid w:val="000E0ACD"/>
    <w:rsid w:val="000E2053"/>
    <w:rsid w:val="000E4AF4"/>
    <w:rsid w:val="000E7681"/>
    <w:rsid w:val="000F00B1"/>
    <w:rsid w:val="0011430F"/>
    <w:rsid w:val="00116415"/>
    <w:rsid w:val="0012423C"/>
    <w:rsid w:val="001357FC"/>
    <w:rsid w:val="00151C69"/>
    <w:rsid w:val="00154569"/>
    <w:rsid w:val="00164DFA"/>
    <w:rsid w:val="0016732E"/>
    <w:rsid w:val="001946C2"/>
    <w:rsid w:val="00197F4C"/>
    <w:rsid w:val="001A2604"/>
    <w:rsid w:val="001A7FC8"/>
    <w:rsid w:val="001B0958"/>
    <w:rsid w:val="001B43E3"/>
    <w:rsid w:val="001B648C"/>
    <w:rsid w:val="001B6A3A"/>
    <w:rsid w:val="001B7CA1"/>
    <w:rsid w:val="001D7996"/>
    <w:rsid w:val="001E05E9"/>
    <w:rsid w:val="002028DC"/>
    <w:rsid w:val="0021232A"/>
    <w:rsid w:val="00231D16"/>
    <w:rsid w:val="00240238"/>
    <w:rsid w:val="00252AA2"/>
    <w:rsid w:val="00264075"/>
    <w:rsid w:val="00271209"/>
    <w:rsid w:val="0027438D"/>
    <w:rsid w:val="002858A4"/>
    <w:rsid w:val="00293AE7"/>
    <w:rsid w:val="002944F2"/>
    <w:rsid w:val="002A193D"/>
    <w:rsid w:val="002A7EBE"/>
    <w:rsid w:val="002B10E8"/>
    <w:rsid w:val="002C00A1"/>
    <w:rsid w:val="002C76E6"/>
    <w:rsid w:val="002E58A0"/>
    <w:rsid w:val="003048A6"/>
    <w:rsid w:val="00333771"/>
    <w:rsid w:val="00340A8D"/>
    <w:rsid w:val="00351A8C"/>
    <w:rsid w:val="003612DB"/>
    <w:rsid w:val="003765AB"/>
    <w:rsid w:val="0039342C"/>
    <w:rsid w:val="003955F4"/>
    <w:rsid w:val="003A2B00"/>
    <w:rsid w:val="003A3E49"/>
    <w:rsid w:val="003A7A76"/>
    <w:rsid w:val="003C5624"/>
    <w:rsid w:val="003D6E6E"/>
    <w:rsid w:val="003E30D3"/>
    <w:rsid w:val="00403B8D"/>
    <w:rsid w:val="004223ED"/>
    <w:rsid w:val="00433BF6"/>
    <w:rsid w:val="0044005A"/>
    <w:rsid w:val="00451091"/>
    <w:rsid w:val="00451FE0"/>
    <w:rsid w:val="00465785"/>
    <w:rsid w:val="00465ACD"/>
    <w:rsid w:val="00470078"/>
    <w:rsid w:val="00473237"/>
    <w:rsid w:val="00477530"/>
    <w:rsid w:val="004961B0"/>
    <w:rsid w:val="004A0AD2"/>
    <w:rsid w:val="004D16B6"/>
    <w:rsid w:val="004D7882"/>
    <w:rsid w:val="004E11B6"/>
    <w:rsid w:val="004E670F"/>
    <w:rsid w:val="004E6C9D"/>
    <w:rsid w:val="004F1B20"/>
    <w:rsid w:val="004F2958"/>
    <w:rsid w:val="004F6F41"/>
    <w:rsid w:val="0050559D"/>
    <w:rsid w:val="00506650"/>
    <w:rsid w:val="005155EE"/>
    <w:rsid w:val="00532073"/>
    <w:rsid w:val="00534906"/>
    <w:rsid w:val="005538B9"/>
    <w:rsid w:val="0058624B"/>
    <w:rsid w:val="005A5B9A"/>
    <w:rsid w:val="005B77CF"/>
    <w:rsid w:val="005E2A3E"/>
    <w:rsid w:val="005F0E00"/>
    <w:rsid w:val="0060371F"/>
    <w:rsid w:val="00620B9D"/>
    <w:rsid w:val="00624BDD"/>
    <w:rsid w:val="00630B29"/>
    <w:rsid w:val="00635480"/>
    <w:rsid w:val="00643CAA"/>
    <w:rsid w:val="0068767A"/>
    <w:rsid w:val="006932E4"/>
    <w:rsid w:val="00695434"/>
    <w:rsid w:val="006A57E2"/>
    <w:rsid w:val="006C560F"/>
    <w:rsid w:val="006E7159"/>
    <w:rsid w:val="007027D1"/>
    <w:rsid w:val="00715F2A"/>
    <w:rsid w:val="007337F8"/>
    <w:rsid w:val="00737646"/>
    <w:rsid w:val="00742328"/>
    <w:rsid w:val="00760CAD"/>
    <w:rsid w:val="007645DF"/>
    <w:rsid w:val="007750D8"/>
    <w:rsid w:val="00785EA2"/>
    <w:rsid w:val="0079100D"/>
    <w:rsid w:val="007C13B6"/>
    <w:rsid w:val="007D58F1"/>
    <w:rsid w:val="007E6CC2"/>
    <w:rsid w:val="007F1BFC"/>
    <w:rsid w:val="0080522A"/>
    <w:rsid w:val="008234A3"/>
    <w:rsid w:val="0085303F"/>
    <w:rsid w:val="00856AC7"/>
    <w:rsid w:val="008636E4"/>
    <w:rsid w:val="008824D7"/>
    <w:rsid w:val="0088312D"/>
    <w:rsid w:val="00891995"/>
    <w:rsid w:val="008A788B"/>
    <w:rsid w:val="008E08F0"/>
    <w:rsid w:val="008E2C15"/>
    <w:rsid w:val="008E6453"/>
    <w:rsid w:val="008F63C8"/>
    <w:rsid w:val="00911E12"/>
    <w:rsid w:val="00915C52"/>
    <w:rsid w:val="00931E94"/>
    <w:rsid w:val="0094303F"/>
    <w:rsid w:val="00954CEB"/>
    <w:rsid w:val="00956D99"/>
    <w:rsid w:val="00960947"/>
    <w:rsid w:val="00964DB9"/>
    <w:rsid w:val="00966FB9"/>
    <w:rsid w:val="0097206A"/>
    <w:rsid w:val="00981D1F"/>
    <w:rsid w:val="00986342"/>
    <w:rsid w:val="009E2FDB"/>
    <w:rsid w:val="009E45B4"/>
    <w:rsid w:val="009E74E8"/>
    <w:rsid w:val="009F50E1"/>
    <w:rsid w:val="009F5584"/>
    <w:rsid w:val="009F5EAC"/>
    <w:rsid w:val="00A03184"/>
    <w:rsid w:val="00A104C2"/>
    <w:rsid w:val="00A20501"/>
    <w:rsid w:val="00A24D0A"/>
    <w:rsid w:val="00A572A9"/>
    <w:rsid w:val="00A72E5B"/>
    <w:rsid w:val="00A747D7"/>
    <w:rsid w:val="00A82C6E"/>
    <w:rsid w:val="00AC0433"/>
    <w:rsid w:val="00AD3F87"/>
    <w:rsid w:val="00AD5FF3"/>
    <w:rsid w:val="00AF2286"/>
    <w:rsid w:val="00AF40F0"/>
    <w:rsid w:val="00B1105F"/>
    <w:rsid w:val="00B31DB9"/>
    <w:rsid w:val="00B369F1"/>
    <w:rsid w:val="00B4426A"/>
    <w:rsid w:val="00B50022"/>
    <w:rsid w:val="00B56423"/>
    <w:rsid w:val="00B61229"/>
    <w:rsid w:val="00B67039"/>
    <w:rsid w:val="00B727D2"/>
    <w:rsid w:val="00B74CE9"/>
    <w:rsid w:val="00B76701"/>
    <w:rsid w:val="00B924E9"/>
    <w:rsid w:val="00BB779B"/>
    <w:rsid w:val="00BE2D0D"/>
    <w:rsid w:val="00BE7BBB"/>
    <w:rsid w:val="00BF0096"/>
    <w:rsid w:val="00C044D8"/>
    <w:rsid w:val="00C1062E"/>
    <w:rsid w:val="00C167DF"/>
    <w:rsid w:val="00C21881"/>
    <w:rsid w:val="00C43EAE"/>
    <w:rsid w:val="00C53DAD"/>
    <w:rsid w:val="00C7037E"/>
    <w:rsid w:val="00C742E3"/>
    <w:rsid w:val="00C81241"/>
    <w:rsid w:val="00C87E88"/>
    <w:rsid w:val="00CA1B95"/>
    <w:rsid w:val="00CA58A2"/>
    <w:rsid w:val="00CD6FDA"/>
    <w:rsid w:val="00CE323E"/>
    <w:rsid w:val="00CE6CB3"/>
    <w:rsid w:val="00D03AA2"/>
    <w:rsid w:val="00D400AA"/>
    <w:rsid w:val="00D42A0F"/>
    <w:rsid w:val="00D4443B"/>
    <w:rsid w:val="00D46CAC"/>
    <w:rsid w:val="00D635B5"/>
    <w:rsid w:val="00D70C15"/>
    <w:rsid w:val="00D72922"/>
    <w:rsid w:val="00D7612C"/>
    <w:rsid w:val="00D90015"/>
    <w:rsid w:val="00D92EE6"/>
    <w:rsid w:val="00D951C6"/>
    <w:rsid w:val="00D95395"/>
    <w:rsid w:val="00D96422"/>
    <w:rsid w:val="00DA68C1"/>
    <w:rsid w:val="00DA6F8B"/>
    <w:rsid w:val="00DB101A"/>
    <w:rsid w:val="00DC1A87"/>
    <w:rsid w:val="00DD43F7"/>
    <w:rsid w:val="00DE473C"/>
    <w:rsid w:val="00DF39D0"/>
    <w:rsid w:val="00DF3F59"/>
    <w:rsid w:val="00E054C7"/>
    <w:rsid w:val="00E134BD"/>
    <w:rsid w:val="00E14F1A"/>
    <w:rsid w:val="00E14F32"/>
    <w:rsid w:val="00E33F5A"/>
    <w:rsid w:val="00E47BD0"/>
    <w:rsid w:val="00E54B24"/>
    <w:rsid w:val="00E74A3A"/>
    <w:rsid w:val="00EA3E35"/>
    <w:rsid w:val="00EC0DFF"/>
    <w:rsid w:val="00EC499E"/>
    <w:rsid w:val="00ED7313"/>
    <w:rsid w:val="00EE0AB4"/>
    <w:rsid w:val="00EF6D3C"/>
    <w:rsid w:val="00F10EE7"/>
    <w:rsid w:val="00F20FA0"/>
    <w:rsid w:val="00F23489"/>
    <w:rsid w:val="00F31F56"/>
    <w:rsid w:val="00F41AC2"/>
    <w:rsid w:val="00F43CC6"/>
    <w:rsid w:val="00F63EEC"/>
    <w:rsid w:val="00FB63C6"/>
    <w:rsid w:val="00FC0F3D"/>
    <w:rsid w:val="00FC3ED4"/>
    <w:rsid w:val="00FF6B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1"/>
    <o:shapelayout v:ext="edit">
      <o:idmap v:ext="edit" data="1"/>
    </o:shapelayout>
  </w:shapeDefaults>
  <w:decimalSymbol w:val="."/>
  <w:listSeparator w:val=","/>
  <w14:docId w14:val="19EE7619"/>
  <w15:docId w15:val="{ECCE0109-9C78-440D-A0E7-43E9E1A1A2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autoRedefine/>
    <w:unhideWhenUsed/>
    <w:rsid w:val="003955F4"/>
    <w:pPr>
      <w:keepNext/>
      <w:keepLines/>
      <w:spacing w:before="240" w:after="240" w:line="259" w:lineRule="auto"/>
      <w:outlineLvl w:val="1"/>
    </w:pPr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1430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3955F4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styleId="ListParagraph">
    <w:name w:val="List Paragraph"/>
    <w:basedOn w:val="Normal"/>
    <w:uiPriority w:val="34"/>
    <w:qFormat/>
    <w:rsid w:val="00D96422"/>
    <w:pPr>
      <w:ind w:left="720"/>
      <w:contextualSpacing/>
    </w:pPr>
  </w:style>
  <w:style w:type="character" w:styleId="Hyperlink">
    <w:name w:val="Hyperlink"/>
    <w:uiPriority w:val="99"/>
    <w:unhideWhenUsed/>
    <w:rsid w:val="000F00B1"/>
    <w:rPr>
      <w:color w:val="0563C1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24D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4D0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4D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4D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4D0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4D0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4D0A"/>
    <w:rPr>
      <w:rFonts w:ascii="Segoe UI" w:hAnsi="Segoe UI" w:cs="Segoe UI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53207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2073"/>
    <w:rPr>
      <w:rFonts w:ascii="Calibri" w:hAnsi="Calibri"/>
      <w:noProof/>
    </w:rPr>
  </w:style>
  <w:style w:type="table" w:styleId="TableGrid">
    <w:name w:val="Table Grid"/>
    <w:basedOn w:val="TableNormal"/>
    <w:uiPriority w:val="59"/>
    <w:rsid w:val="00532073"/>
    <w:pPr>
      <w:spacing w:after="0" w:line="240" w:lineRule="auto"/>
    </w:pPr>
    <w:rPr>
      <w:rFonts w:ascii="Calibri" w:eastAsia="SimSun" w:hAnsi="Calibri" w:cs="Times New Roman"/>
      <w:sz w:val="20"/>
      <w:szCs w:val="20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autoRedefine/>
    <w:uiPriority w:val="35"/>
    <w:unhideWhenUsed/>
    <w:qFormat/>
    <w:rsid w:val="00532073"/>
    <w:pPr>
      <w:keepNext/>
      <w:spacing w:after="0" w:line="360" w:lineRule="auto"/>
    </w:pPr>
    <w:rPr>
      <w:rFonts w:ascii="Times New Roman" w:eastAsia="SimSun" w:hAnsi="Times New Roman" w:cs="Times New Roman"/>
      <w:b/>
      <w:bCs/>
      <w:sz w:val="24"/>
      <w:szCs w:val="18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954CE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54CEB"/>
    <w:rPr>
      <w:rFonts w:ascii="Calibri" w:hAnsi="Calibri"/>
      <w:noProof/>
    </w:rPr>
  </w:style>
  <w:style w:type="paragraph" w:styleId="Revision">
    <w:name w:val="Revision"/>
    <w:hidden/>
    <w:uiPriority w:val="99"/>
    <w:semiHidden/>
    <w:rsid w:val="005E2A3E"/>
    <w:pPr>
      <w:spacing w:after="0"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11430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A72E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72E5B"/>
  </w:style>
  <w:style w:type="paragraph" w:styleId="Footer">
    <w:name w:val="footer"/>
    <w:basedOn w:val="Normal"/>
    <w:link w:val="FooterChar"/>
    <w:uiPriority w:val="99"/>
    <w:unhideWhenUsed/>
    <w:rsid w:val="00A72E5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72E5B"/>
  </w:style>
  <w:style w:type="paragraph" w:styleId="NormalWeb">
    <w:name w:val="Normal (Web)"/>
    <w:basedOn w:val="Normal"/>
    <w:uiPriority w:val="99"/>
    <w:semiHidden/>
    <w:unhideWhenUsed/>
    <w:rsid w:val="00C8124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7613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56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59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33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1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8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4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5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19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5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50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5.png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42" Type="http://schemas.openxmlformats.org/officeDocument/2006/relationships/image" Target="media/image31.png"/><Relationship Id="rId47" Type="http://schemas.openxmlformats.org/officeDocument/2006/relationships/image" Target="media/image36.png"/><Relationship Id="rId50" Type="http://schemas.openxmlformats.org/officeDocument/2006/relationships/image" Target="media/image39.png"/><Relationship Id="rId55" Type="http://schemas.openxmlformats.org/officeDocument/2006/relationships/image" Target="media/image44.png"/><Relationship Id="rId63" Type="http://schemas.openxmlformats.org/officeDocument/2006/relationships/image" Target="media/image52.png"/><Relationship Id="rId68" Type="http://schemas.openxmlformats.org/officeDocument/2006/relationships/image" Target="media/image57.png"/><Relationship Id="rId76" Type="http://schemas.openxmlformats.org/officeDocument/2006/relationships/image" Target="media/image65.png"/><Relationship Id="rId84" Type="http://schemas.openxmlformats.org/officeDocument/2006/relationships/image" Target="media/image73.emf"/><Relationship Id="rId89" Type="http://schemas.openxmlformats.org/officeDocument/2006/relationships/image" Target="media/image78.emf"/><Relationship Id="rId97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60.png"/><Relationship Id="rId92" Type="http://schemas.openxmlformats.org/officeDocument/2006/relationships/image" Target="media/image81.emf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9" Type="http://schemas.openxmlformats.org/officeDocument/2006/relationships/image" Target="media/image18.png"/><Relationship Id="rId11" Type="http://schemas.openxmlformats.org/officeDocument/2006/relationships/image" Target="media/image4.png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image" Target="media/image34.png"/><Relationship Id="rId53" Type="http://schemas.openxmlformats.org/officeDocument/2006/relationships/image" Target="media/image42.png"/><Relationship Id="rId58" Type="http://schemas.openxmlformats.org/officeDocument/2006/relationships/image" Target="media/image47.png"/><Relationship Id="rId66" Type="http://schemas.openxmlformats.org/officeDocument/2006/relationships/image" Target="media/image55.png"/><Relationship Id="rId74" Type="http://schemas.openxmlformats.org/officeDocument/2006/relationships/image" Target="media/image63.png"/><Relationship Id="rId79" Type="http://schemas.openxmlformats.org/officeDocument/2006/relationships/image" Target="media/image68.emf"/><Relationship Id="rId87" Type="http://schemas.openxmlformats.org/officeDocument/2006/relationships/image" Target="media/image76.emf"/><Relationship Id="rId5" Type="http://schemas.openxmlformats.org/officeDocument/2006/relationships/webSettings" Target="webSettings.xml"/><Relationship Id="rId61" Type="http://schemas.openxmlformats.org/officeDocument/2006/relationships/image" Target="media/image50.png"/><Relationship Id="rId82" Type="http://schemas.openxmlformats.org/officeDocument/2006/relationships/image" Target="media/image71.emf"/><Relationship Id="rId90" Type="http://schemas.openxmlformats.org/officeDocument/2006/relationships/image" Target="media/image79.emf"/><Relationship Id="rId95" Type="http://schemas.openxmlformats.org/officeDocument/2006/relationships/image" Target="media/image84.png"/><Relationship Id="rId19" Type="http://schemas.openxmlformats.org/officeDocument/2006/relationships/image" Target="media/image710.emf"/><Relationship Id="rId14" Type="http://schemas.openxmlformats.org/officeDocument/2006/relationships/image" Target="media/image7.emf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43" Type="http://schemas.openxmlformats.org/officeDocument/2006/relationships/image" Target="media/image32.png"/><Relationship Id="rId48" Type="http://schemas.openxmlformats.org/officeDocument/2006/relationships/image" Target="media/image37.png"/><Relationship Id="rId56" Type="http://schemas.openxmlformats.org/officeDocument/2006/relationships/image" Target="media/image45.png"/><Relationship Id="rId64" Type="http://schemas.openxmlformats.org/officeDocument/2006/relationships/image" Target="media/image53.png"/><Relationship Id="rId69" Type="http://schemas.openxmlformats.org/officeDocument/2006/relationships/image" Target="media/image58.png"/><Relationship Id="rId77" Type="http://schemas.openxmlformats.org/officeDocument/2006/relationships/image" Target="media/image66.png"/><Relationship Id="rId8" Type="http://schemas.openxmlformats.org/officeDocument/2006/relationships/image" Target="media/image1.png"/><Relationship Id="rId51" Type="http://schemas.openxmlformats.org/officeDocument/2006/relationships/image" Target="media/image40.png"/><Relationship Id="rId72" Type="http://schemas.openxmlformats.org/officeDocument/2006/relationships/image" Target="media/image61.png"/><Relationship Id="rId80" Type="http://schemas.openxmlformats.org/officeDocument/2006/relationships/image" Target="media/image69.emf"/><Relationship Id="rId85" Type="http://schemas.openxmlformats.org/officeDocument/2006/relationships/image" Target="media/image74.emf"/><Relationship Id="rId93" Type="http://schemas.openxmlformats.org/officeDocument/2006/relationships/image" Target="media/image82.emf"/><Relationship Id="rId98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5.emf"/><Relationship Id="rId17" Type="http://schemas.openxmlformats.org/officeDocument/2006/relationships/image" Target="media/image50.emf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46" Type="http://schemas.openxmlformats.org/officeDocument/2006/relationships/image" Target="media/image35.png"/><Relationship Id="rId59" Type="http://schemas.openxmlformats.org/officeDocument/2006/relationships/image" Target="media/image48.png"/><Relationship Id="rId67" Type="http://schemas.openxmlformats.org/officeDocument/2006/relationships/image" Target="media/image56.png"/><Relationship Id="rId20" Type="http://schemas.openxmlformats.org/officeDocument/2006/relationships/image" Target="media/image84.emf"/><Relationship Id="rId41" Type="http://schemas.openxmlformats.org/officeDocument/2006/relationships/image" Target="media/image30.emf"/><Relationship Id="rId54" Type="http://schemas.openxmlformats.org/officeDocument/2006/relationships/image" Target="media/image43.png"/><Relationship Id="rId62" Type="http://schemas.openxmlformats.org/officeDocument/2006/relationships/image" Target="media/image51.png"/><Relationship Id="rId70" Type="http://schemas.openxmlformats.org/officeDocument/2006/relationships/image" Target="media/image59.png"/><Relationship Id="rId75" Type="http://schemas.openxmlformats.org/officeDocument/2006/relationships/image" Target="media/image64.png"/><Relationship Id="rId83" Type="http://schemas.openxmlformats.org/officeDocument/2006/relationships/image" Target="media/image72.emf"/><Relationship Id="rId88" Type="http://schemas.openxmlformats.org/officeDocument/2006/relationships/image" Target="media/image77.emf"/><Relationship Id="rId91" Type="http://schemas.openxmlformats.org/officeDocument/2006/relationships/image" Target="media/image80.emf"/><Relationship Id="rId9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emf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49" Type="http://schemas.openxmlformats.org/officeDocument/2006/relationships/image" Target="media/image38.png"/><Relationship Id="rId57" Type="http://schemas.openxmlformats.org/officeDocument/2006/relationships/image" Target="media/image46.png"/><Relationship Id="rId10" Type="http://schemas.openxmlformats.org/officeDocument/2006/relationships/image" Target="media/image3.png"/><Relationship Id="rId31" Type="http://schemas.openxmlformats.org/officeDocument/2006/relationships/image" Target="media/image20.png"/><Relationship Id="rId44" Type="http://schemas.openxmlformats.org/officeDocument/2006/relationships/image" Target="media/image33.png"/><Relationship Id="rId52" Type="http://schemas.openxmlformats.org/officeDocument/2006/relationships/image" Target="media/image41.png"/><Relationship Id="rId60" Type="http://schemas.openxmlformats.org/officeDocument/2006/relationships/image" Target="media/image49.png"/><Relationship Id="rId65" Type="http://schemas.openxmlformats.org/officeDocument/2006/relationships/image" Target="media/image54.png"/><Relationship Id="rId73" Type="http://schemas.openxmlformats.org/officeDocument/2006/relationships/image" Target="media/image62.png"/><Relationship Id="rId78" Type="http://schemas.openxmlformats.org/officeDocument/2006/relationships/image" Target="media/image67.emf"/><Relationship Id="rId81" Type="http://schemas.openxmlformats.org/officeDocument/2006/relationships/image" Target="media/image70.emf"/><Relationship Id="rId86" Type="http://schemas.openxmlformats.org/officeDocument/2006/relationships/image" Target="media/image75.emf"/><Relationship Id="rId94" Type="http://schemas.openxmlformats.org/officeDocument/2006/relationships/image" Target="media/image83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emf"/><Relationship Id="rId18" Type="http://schemas.openxmlformats.org/officeDocument/2006/relationships/image" Target="media/image60.emf"/><Relationship Id="rId39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68B92D-E9B1-4EFD-86CF-DACF4F98F7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</TotalTime>
  <Pages>15</Pages>
  <Words>1772</Words>
  <Characters>10103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IMR</Company>
  <LinksUpToDate>false</LinksUpToDate>
  <CharactersWithSpaces>11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Juming Yan</dc:creator>
  <cp:lastModifiedBy>Juming Yan</cp:lastModifiedBy>
  <cp:revision>10</cp:revision>
  <cp:lastPrinted>2019-10-04T02:29:00Z</cp:lastPrinted>
  <dcterms:created xsi:type="dcterms:W3CDTF">2019-12-08T06:45:00Z</dcterms:created>
  <dcterms:modified xsi:type="dcterms:W3CDTF">2019-12-08T10:53:00Z</dcterms:modified>
</cp:coreProperties>
</file>